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BC2A04" w14:textId="166AB4A0" w:rsidR="00761017" w:rsidRPr="00C0334D" w:rsidRDefault="00761017" w:rsidP="00761017">
      <w:pPr>
        <w:spacing w:line="480" w:lineRule="auto"/>
        <w:jc w:val="both"/>
        <w:rPr>
          <w:b/>
        </w:rPr>
      </w:pPr>
      <w:r>
        <w:rPr>
          <w:b/>
        </w:rPr>
        <w:t>Representation of adverse childhood experiences is associated with lower public stigma towards people who use drugs</w:t>
      </w:r>
      <w:r w:rsidR="00017D0E">
        <w:rPr>
          <w:b/>
        </w:rPr>
        <w:t>:</w:t>
      </w:r>
      <w:r w:rsidR="00017D0E" w:rsidRPr="00017D0E">
        <w:rPr>
          <w:b/>
        </w:rPr>
        <w:t xml:space="preserve"> an exploratory experimental study</w:t>
      </w:r>
    </w:p>
    <w:p w14:paraId="5AA4DC8E" w14:textId="77777777" w:rsidR="00761017" w:rsidRPr="00C0334D" w:rsidRDefault="00761017" w:rsidP="00761017">
      <w:pPr>
        <w:spacing w:line="480" w:lineRule="auto"/>
        <w:jc w:val="both"/>
        <w:rPr>
          <w:b/>
        </w:rPr>
      </w:pPr>
    </w:p>
    <w:p w14:paraId="01AE0C3B" w14:textId="77777777" w:rsidR="00761017" w:rsidRPr="00C0334D" w:rsidRDefault="00761017" w:rsidP="00761017">
      <w:pPr>
        <w:spacing w:line="480" w:lineRule="auto"/>
        <w:jc w:val="both"/>
        <w:rPr>
          <w:b/>
        </w:rPr>
      </w:pPr>
      <w:r w:rsidRPr="00C0334D">
        <w:rPr>
          <w:b/>
        </w:rPr>
        <w:t>Sumnall HR</w:t>
      </w:r>
      <w:r w:rsidRPr="00C0334D">
        <w:rPr>
          <w:b/>
          <w:vertAlign w:val="superscript"/>
        </w:rPr>
        <w:t>1</w:t>
      </w:r>
      <w:r w:rsidRPr="00C0334D">
        <w:rPr>
          <w:b/>
          <w:vertAlign w:val="superscript"/>
        </w:rPr>
        <w:sym w:font="Wingdings" w:char="F02A"/>
      </w:r>
      <w:r w:rsidRPr="00C0334D">
        <w:rPr>
          <w:b/>
          <w:vertAlign w:val="superscript"/>
        </w:rPr>
        <w:t>;</w:t>
      </w:r>
      <w:r w:rsidRPr="00C0334D">
        <w:rPr>
          <w:b/>
        </w:rPr>
        <w:t xml:space="preserve"> Hamilton I</w:t>
      </w:r>
      <w:r w:rsidRPr="00C0334D">
        <w:rPr>
          <w:b/>
          <w:vertAlign w:val="superscript"/>
        </w:rPr>
        <w:t>2</w:t>
      </w:r>
      <w:r w:rsidRPr="00C0334D">
        <w:rPr>
          <w:b/>
        </w:rPr>
        <w:t>; Atkinson AM</w:t>
      </w:r>
      <w:r w:rsidRPr="00C0334D">
        <w:rPr>
          <w:b/>
          <w:vertAlign w:val="superscript"/>
        </w:rPr>
        <w:t>1</w:t>
      </w:r>
      <w:r w:rsidRPr="00C0334D">
        <w:rPr>
          <w:b/>
        </w:rPr>
        <w:t>; Montgomery C</w:t>
      </w:r>
      <w:r w:rsidRPr="00C0334D">
        <w:rPr>
          <w:b/>
          <w:vertAlign w:val="superscript"/>
        </w:rPr>
        <w:t>3</w:t>
      </w:r>
      <w:r w:rsidRPr="00C0334D">
        <w:rPr>
          <w:b/>
        </w:rPr>
        <w:t>; Gage SH</w:t>
      </w:r>
      <w:r w:rsidRPr="00C0334D">
        <w:rPr>
          <w:b/>
          <w:vertAlign w:val="superscript"/>
        </w:rPr>
        <w:t>4</w:t>
      </w:r>
    </w:p>
    <w:p w14:paraId="0D17E258" w14:textId="77777777" w:rsidR="00761017" w:rsidRPr="00C0334D" w:rsidRDefault="00761017" w:rsidP="00761017">
      <w:pPr>
        <w:spacing w:line="480" w:lineRule="auto"/>
        <w:jc w:val="both"/>
      </w:pPr>
      <w:r w:rsidRPr="00C0334D">
        <w:rPr>
          <w:vertAlign w:val="superscript"/>
        </w:rPr>
        <w:t>1</w:t>
      </w:r>
      <w:r w:rsidRPr="00C0334D">
        <w:t xml:space="preserve"> Public Health Institute, Liverpool John Moores University, Liverpool, UK</w:t>
      </w:r>
    </w:p>
    <w:p w14:paraId="6852F235" w14:textId="77777777" w:rsidR="00761017" w:rsidRPr="00C0334D" w:rsidRDefault="00761017" w:rsidP="00761017">
      <w:pPr>
        <w:spacing w:line="480" w:lineRule="auto"/>
        <w:jc w:val="both"/>
      </w:pPr>
      <w:r w:rsidRPr="00C0334D">
        <w:rPr>
          <w:vertAlign w:val="superscript"/>
        </w:rPr>
        <w:t>2</w:t>
      </w:r>
      <w:r w:rsidRPr="00C0334D">
        <w:t xml:space="preserve"> Department of Health Sciences, University of </w:t>
      </w:r>
      <w:r w:rsidRPr="00C0334D">
        <w:rPr>
          <w:iCs/>
        </w:rPr>
        <w:t>York</w:t>
      </w:r>
      <w:r w:rsidRPr="00C0334D">
        <w:t>, York, UK</w:t>
      </w:r>
    </w:p>
    <w:p w14:paraId="5122BA7A" w14:textId="77777777" w:rsidR="00761017" w:rsidRPr="00C0334D" w:rsidRDefault="00761017" w:rsidP="00761017">
      <w:pPr>
        <w:spacing w:line="480" w:lineRule="auto"/>
        <w:jc w:val="both"/>
      </w:pPr>
      <w:r w:rsidRPr="00C0334D">
        <w:rPr>
          <w:vertAlign w:val="superscript"/>
        </w:rPr>
        <w:t>3</w:t>
      </w:r>
      <w:r w:rsidRPr="00C0334D">
        <w:t xml:space="preserve"> School of Psychology, Liverpool John Moores University, Liverpool, UK</w:t>
      </w:r>
    </w:p>
    <w:p w14:paraId="3C58C611" w14:textId="77777777" w:rsidR="00761017" w:rsidRPr="00C0334D" w:rsidRDefault="00761017" w:rsidP="00761017">
      <w:pPr>
        <w:spacing w:line="480" w:lineRule="auto"/>
        <w:jc w:val="both"/>
      </w:pPr>
      <w:r w:rsidRPr="00C0334D">
        <w:rPr>
          <w:vertAlign w:val="superscript"/>
        </w:rPr>
        <w:t>4</w:t>
      </w:r>
      <w:r w:rsidRPr="00C0334D">
        <w:t xml:space="preserve"> Department of Psychological Sciences, University of Liverpool, Liverpool, UK</w:t>
      </w:r>
    </w:p>
    <w:p w14:paraId="34B35BA9" w14:textId="77777777" w:rsidR="00761017" w:rsidRPr="00C0334D" w:rsidRDefault="00761017" w:rsidP="00761017">
      <w:pPr>
        <w:spacing w:line="480" w:lineRule="auto"/>
        <w:jc w:val="both"/>
        <w:rPr>
          <w:b/>
        </w:rPr>
      </w:pPr>
    </w:p>
    <w:p w14:paraId="5FD021EF" w14:textId="77777777" w:rsidR="00761017" w:rsidRDefault="00761017" w:rsidP="00761017">
      <w:pPr>
        <w:spacing w:line="480" w:lineRule="auto"/>
        <w:jc w:val="both"/>
        <w:rPr>
          <w:b/>
        </w:rPr>
      </w:pPr>
      <w:r w:rsidRPr="00C0334D">
        <w:rPr>
          <w:b/>
        </w:rPr>
        <w:t xml:space="preserve">Corresponding author: Harry Sumnall </w:t>
      </w:r>
      <w:hyperlink r:id="rId8" w:history="1">
        <w:r w:rsidRPr="00C0334D">
          <w:rPr>
            <w:rStyle w:val="Hyperlink"/>
            <w:b/>
          </w:rPr>
          <w:t>h.sumnall@ljmu.ac.uk</w:t>
        </w:r>
      </w:hyperlink>
      <w:r w:rsidRPr="00C0334D">
        <w:rPr>
          <w:b/>
        </w:rPr>
        <w:t xml:space="preserve"> </w:t>
      </w:r>
    </w:p>
    <w:p w14:paraId="508A552A" w14:textId="77777777" w:rsidR="00761017" w:rsidRDefault="00761017" w:rsidP="00C0334D">
      <w:pPr>
        <w:spacing w:line="480" w:lineRule="auto"/>
        <w:jc w:val="both"/>
        <w:rPr>
          <w:b/>
        </w:rPr>
      </w:pPr>
    </w:p>
    <w:p w14:paraId="11D233E5" w14:textId="77777777" w:rsidR="00761017" w:rsidRDefault="00761017" w:rsidP="00C0334D">
      <w:pPr>
        <w:spacing w:line="480" w:lineRule="auto"/>
        <w:jc w:val="both"/>
        <w:rPr>
          <w:b/>
        </w:rPr>
      </w:pPr>
    </w:p>
    <w:p w14:paraId="3050331F" w14:textId="77777777" w:rsidR="00761017" w:rsidRDefault="00761017" w:rsidP="00C0334D">
      <w:pPr>
        <w:spacing w:line="480" w:lineRule="auto"/>
        <w:jc w:val="both"/>
        <w:rPr>
          <w:b/>
        </w:rPr>
      </w:pPr>
    </w:p>
    <w:p w14:paraId="3A71EA4A" w14:textId="77777777" w:rsidR="00761017" w:rsidRDefault="00761017" w:rsidP="00C0334D">
      <w:pPr>
        <w:spacing w:line="480" w:lineRule="auto"/>
        <w:jc w:val="both"/>
        <w:rPr>
          <w:b/>
        </w:rPr>
      </w:pPr>
    </w:p>
    <w:p w14:paraId="15512200" w14:textId="77777777" w:rsidR="00761017" w:rsidRDefault="00761017" w:rsidP="00C0334D">
      <w:pPr>
        <w:spacing w:line="480" w:lineRule="auto"/>
        <w:jc w:val="both"/>
        <w:rPr>
          <w:b/>
        </w:rPr>
      </w:pPr>
    </w:p>
    <w:p w14:paraId="53DC3ED1" w14:textId="77777777" w:rsidR="00761017" w:rsidRDefault="00761017" w:rsidP="00C0334D">
      <w:pPr>
        <w:spacing w:line="480" w:lineRule="auto"/>
        <w:jc w:val="both"/>
        <w:rPr>
          <w:b/>
        </w:rPr>
      </w:pPr>
    </w:p>
    <w:p w14:paraId="3D9DAE9D" w14:textId="77777777" w:rsidR="00761017" w:rsidRDefault="00761017" w:rsidP="00C0334D">
      <w:pPr>
        <w:spacing w:line="480" w:lineRule="auto"/>
        <w:jc w:val="both"/>
        <w:rPr>
          <w:b/>
        </w:rPr>
      </w:pPr>
    </w:p>
    <w:p w14:paraId="7BB4CC5A" w14:textId="77777777" w:rsidR="00761017" w:rsidRDefault="00761017" w:rsidP="00C0334D">
      <w:pPr>
        <w:spacing w:line="480" w:lineRule="auto"/>
        <w:jc w:val="both"/>
        <w:rPr>
          <w:b/>
        </w:rPr>
      </w:pPr>
    </w:p>
    <w:p w14:paraId="30A14E7E" w14:textId="77777777" w:rsidR="00761017" w:rsidRDefault="00761017" w:rsidP="00C0334D">
      <w:pPr>
        <w:spacing w:line="480" w:lineRule="auto"/>
        <w:jc w:val="both"/>
        <w:rPr>
          <w:b/>
        </w:rPr>
      </w:pPr>
    </w:p>
    <w:p w14:paraId="23645D4E" w14:textId="77777777" w:rsidR="00761017" w:rsidRDefault="00761017" w:rsidP="00C0334D">
      <w:pPr>
        <w:spacing w:line="480" w:lineRule="auto"/>
        <w:jc w:val="both"/>
        <w:rPr>
          <w:b/>
        </w:rPr>
      </w:pPr>
    </w:p>
    <w:p w14:paraId="573898D8" w14:textId="77777777" w:rsidR="00761017" w:rsidRDefault="00761017" w:rsidP="00C0334D">
      <w:pPr>
        <w:spacing w:line="480" w:lineRule="auto"/>
        <w:jc w:val="both"/>
        <w:rPr>
          <w:b/>
        </w:rPr>
      </w:pPr>
    </w:p>
    <w:p w14:paraId="60518C45" w14:textId="77777777" w:rsidR="00761017" w:rsidRDefault="00761017" w:rsidP="00C0334D">
      <w:pPr>
        <w:spacing w:line="480" w:lineRule="auto"/>
        <w:jc w:val="both"/>
        <w:rPr>
          <w:b/>
        </w:rPr>
      </w:pPr>
    </w:p>
    <w:p w14:paraId="2E2CFA4A" w14:textId="77777777" w:rsidR="00761017" w:rsidRDefault="00761017" w:rsidP="00C0334D">
      <w:pPr>
        <w:spacing w:line="480" w:lineRule="auto"/>
        <w:jc w:val="both"/>
        <w:rPr>
          <w:b/>
        </w:rPr>
      </w:pPr>
    </w:p>
    <w:p w14:paraId="7883113C" w14:textId="77777777" w:rsidR="00761017" w:rsidRDefault="00761017" w:rsidP="00C0334D">
      <w:pPr>
        <w:spacing w:line="480" w:lineRule="auto"/>
        <w:jc w:val="both"/>
        <w:rPr>
          <w:b/>
        </w:rPr>
      </w:pPr>
    </w:p>
    <w:p w14:paraId="463F1BD0" w14:textId="77777777" w:rsidR="00761017" w:rsidRDefault="00761017" w:rsidP="00C0334D">
      <w:pPr>
        <w:spacing w:line="480" w:lineRule="auto"/>
        <w:jc w:val="both"/>
        <w:rPr>
          <w:b/>
        </w:rPr>
      </w:pPr>
    </w:p>
    <w:p w14:paraId="08000720" w14:textId="573924A1" w:rsidR="000D05D9" w:rsidRPr="00C0334D" w:rsidRDefault="00D540B4" w:rsidP="00C0334D">
      <w:pPr>
        <w:spacing w:line="480" w:lineRule="auto"/>
        <w:jc w:val="both"/>
        <w:rPr>
          <w:b/>
        </w:rPr>
      </w:pPr>
      <w:r w:rsidRPr="00C0334D">
        <w:rPr>
          <w:b/>
        </w:rPr>
        <w:lastRenderedPageBreak/>
        <w:t>Abstract</w:t>
      </w:r>
    </w:p>
    <w:p w14:paraId="041E133F" w14:textId="77777777" w:rsidR="00706533" w:rsidRPr="00C0334D" w:rsidRDefault="00706533" w:rsidP="00C0334D">
      <w:pPr>
        <w:spacing w:line="480" w:lineRule="auto"/>
        <w:jc w:val="both"/>
        <w:rPr>
          <w:b/>
          <w:i/>
          <w:iCs/>
        </w:rPr>
      </w:pPr>
      <w:r w:rsidRPr="00C0334D">
        <w:rPr>
          <w:b/>
          <w:i/>
          <w:iCs/>
        </w:rPr>
        <w:t>Background</w:t>
      </w:r>
    </w:p>
    <w:p w14:paraId="68AA04FC" w14:textId="546BECF0" w:rsidR="00635935" w:rsidRPr="00C0334D" w:rsidRDefault="00706533" w:rsidP="00C0334D">
      <w:pPr>
        <w:spacing w:line="480" w:lineRule="auto"/>
        <w:jc w:val="both"/>
      </w:pPr>
      <w:r w:rsidRPr="00C0334D">
        <w:t xml:space="preserve">Stigmatising attitudes towards </w:t>
      </w:r>
      <w:r w:rsidR="0072310C" w:rsidRPr="00C0334D">
        <w:t xml:space="preserve">people who use drugs </w:t>
      </w:r>
      <w:r w:rsidRPr="00C0334D">
        <w:t xml:space="preserve">are pervasive amongst the </w:t>
      </w:r>
      <w:r w:rsidR="0072310C" w:rsidRPr="00C0334D">
        <w:t>public</w:t>
      </w:r>
      <w:r w:rsidRPr="00C0334D">
        <w:t xml:space="preserve">. </w:t>
      </w:r>
      <w:r w:rsidR="00635935" w:rsidRPr="00C0334D">
        <w:t>We investigated whether public stigma was affected by presentation of a history of adversity, and how substance use was described</w:t>
      </w:r>
      <w:r w:rsidR="006C3B79">
        <w:t>.</w:t>
      </w:r>
    </w:p>
    <w:p w14:paraId="57D423F3" w14:textId="77777777" w:rsidR="00706533" w:rsidRPr="00C0334D" w:rsidRDefault="00706533" w:rsidP="00C0334D">
      <w:pPr>
        <w:spacing w:line="480" w:lineRule="auto"/>
        <w:jc w:val="both"/>
        <w:rPr>
          <w:b/>
          <w:i/>
          <w:iCs/>
        </w:rPr>
      </w:pPr>
      <w:r w:rsidRPr="00C0334D">
        <w:rPr>
          <w:b/>
          <w:i/>
          <w:iCs/>
        </w:rPr>
        <w:t>Methods</w:t>
      </w:r>
    </w:p>
    <w:p w14:paraId="0073F6DA" w14:textId="210CB302" w:rsidR="008B72AA" w:rsidRPr="00C0334D" w:rsidRDefault="009568B3" w:rsidP="00C0334D">
      <w:pPr>
        <w:spacing w:line="480" w:lineRule="auto"/>
        <w:jc w:val="both"/>
        <w:rPr>
          <w:rFonts w:eastAsiaTheme="minorHAnsi"/>
        </w:rPr>
      </w:pPr>
      <w:r w:rsidRPr="00C0334D">
        <w:t>A</w:t>
      </w:r>
      <w:r w:rsidR="008B72AA" w:rsidRPr="00C0334D">
        <w:t xml:space="preserve"> </w:t>
      </w:r>
      <w:r w:rsidRPr="00C0334D">
        <w:t xml:space="preserve">cross-sectional </w:t>
      </w:r>
      <w:r w:rsidR="008B72AA" w:rsidRPr="00C0334D">
        <w:t>online study</w:t>
      </w:r>
      <w:r w:rsidR="00F97093" w:rsidRPr="00C0334D">
        <w:t xml:space="preserve"> using a convenience sample</w:t>
      </w:r>
      <w:r w:rsidR="008B72AA" w:rsidRPr="00C0334D">
        <w:t xml:space="preserve">, </w:t>
      </w:r>
      <w:r w:rsidR="009750A0" w:rsidRPr="00C0334D">
        <w:t>with a randomis</w:t>
      </w:r>
      <w:r w:rsidRPr="00C0334D">
        <w:t>ed</w:t>
      </w:r>
      <w:r w:rsidR="00F97093" w:rsidRPr="00C0334D">
        <w:t xml:space="preserve"> 2 x 2 x 2 factorial </w:t>
      </w:r>
      <w:r w:rsidR="008B72AA" w:rsidRPr="00C0334D">
        <w:t xml:space="preserve">design. Participants read one of </w:t>
      </w:r>
      <w:r w:rsidR="00F97093" w:rsidRPr="00C0334D">
        <w:t>eight randomly presented vignettes</w:t>
      </w:r>
      <w:r w:rsidR="008B72AA" w:rsidRPr="00C0334D">
        <w:t xml:space="preserve"> </w:t>
      </w:r>
      <w:r w:rsidR="00F97093" w:rsidRPr="00C0334D">
        <w:t>that described a</w:t>
      </w:r>
      <w:r w:rsidR="008B72AA" w:rsidRPr="00C0334D">
        <w:t xml:space="preserve"> </w:t>
      </w:r>
      <w:r w:rsidR="00F97093" w:rsidRPr="00C0334D">
        <w:t>fictional case history</w:t>
      </w:r>
      <w:r w:rsidR="008B72AA" w:rsidRPr="00C0334D">
        <w:t xml:space="preserve"> of substance use</w:t>
      </w:r>
      <w:r w:rsidR="00C161D6" w:rsidRPr="00C0334D">
        <w:t xml:space="preserve">. </w:t>
      </w:r>
      <w:r w:rsidR="00F97093" w:rsidRPr="00C0334D">
        <w:t>In each vignette the gender of the subject (male or female), description of the subject’s substance use (‘addict’</w:t>
      </w:r>
      <w:r w:rsidR="00500029" w:rsidRPr="00C0334D">
        <w:t xml:space="preserve"> </w:t>
      </w:r>
      <w:r w:rsidR="00F97093" w:rsidRPr="00C0334D">
        <w:t xml:space="preserve">vs </w:t>
      </w:r>
      <w:r w:rsidR="002B62BD" w:rsidRPr="00C0334D">
        <w:t>substance use disorder)</w:t>
      </w:r>
      <w:r w:rsidR="00500029" w:rsidRPr="00C0334D">
        <w:t>, and life history (‘tough life’ vs description of four adverse childhood experiences (ACEs)</w:t>
      </w:r>
      <w:r w:rsidR="00C0334D" w:rsidRPr="00C0334D">
        <w:t>)</w:t>
      </w:r>
      <w:r w:rsidR="006C3B79">
        <w:t xml:space="preserve"> were varied</w:t>
      </w:r>
      <w:r w:rsidR="00500029" w:rsidRPr="00C0334D">
        <w:t>.</w:t>
      </w:r>
      <w:r w:rsidR="00217D63">
        <w:t xml:space="preserve"> P</w:t>
      </w:r>
      <w:r w:rsidR="00C161D6" w:rsidRPr="00C0334D">
        <w:t xml:space="preserve">articipants </w:t>
      </w:r>
      <w:r w:rsidR="00217D63">
        <w:t xml:space="preserve">then </w:t>
      </w:r>
      <w:r w:rsidR="00C161D6" w:rsidRPr="00C0334D">
        <w:t xml:space="preserve">completed an adapted version of the </w:t>
      </w:r>
      <w:r w:rsidR="00C161D6" w:rsidRPr="00C0334D">
        <w:rPr>
          <w:rFonts w:eastAsiaTheme="minorHAnsi"/>
        </w:rPr>
        <w:t>attribution questionnaire (AQ-9)</w:t>
      </w:r>
      <w:r w:rsidR="00430866" w:rsidRPr="00C0334D">
        <w:rPr>
          <w:rFonts w:eastAsiaTheme="minorHAnsi"/>
        </w:rPr>
        <w:t>,</w:t>
      </w:r>
      <w:r w:rsidR="00C161D6" w:rsidRPr="00C0334D">
        <w:rPr>
          <w:rFonts w:eastAsiaTheme="minorHAnsi"/>
        </w:rPr>
        <w:t xml:space="preserve"> which assesse</w:t>
      </w:r>
      <w:r w:rsidR="00696812" w:rsidRPr="00C0334D">
        <w:rPr>
          <w:rFonts w:eastAsiaTheme="minorHAnsi"/>
        </w:rPr>
        <w:t>d</w:t>
      </w:r>
      <w:r w:rsidR="00C161D6" w:rsidRPr="00C0334D">
        <w:rPr>
          <w:rFonts w:eastAsiaTheme="minorHAnsi"/>
        </w:rPr>
        <w:t xml:space="preserve"> stigmatising </w:t>
      </w:r>
      <w:r w:rsidR="00F97093" w:rsidRPr="00C0334D">
        <w:rPr>
          <w:rFonts w:eastAsiaTheme="minorHAnsi"/>
        </w:rPr>
        <w:t>beliefs</w:t>
      </w:r>
      <w:r w:rsidR="00C161D6" w:rsidRPr="00C0334D">
        <w:rPr>
          <w:rFonts w:eastAsiaTheme="minorHAnsi"/>
        </w:rPr>
        <w:t>.</w:t>
      </w:r>
    </w:p>
    <w:p w14:paraId="7BD1A6F0" w14:textId="77777777" w:rsidR="00706533" w:rsidRPr="00C0334D" w:rsidRDefault="00706533" w:rsidP="00C0334D">
      <w:pPr>
        <w:spacing w:line="480" w:lineRule="auto"/>
        <w:jc w:val="both"/>
        <w:rPr>
          <w:b/>
          <w:i/>
          <w:iCs/>
        </w:rPr>
      </w:pPr>
      <w:r w:rsidRPr="00C0334D">
        <w:rPr>
          <w:b/>
          <w:i/>
          <w:iCs/>
        </w:rPr>
        <w:t xml:space="preserve">Results </w:t>
      </w:r>
    </w:p>
    <w:p w14:paraId="34FE49AA" w14:textId="74D418DA" w:rsidR="008B72AA" w:rsidRPr="00C0334D" w:rsidRDefault="00217D63" w:rsidP="00C0334D">
      <w:pPr>
        <w:spacing w:line="480" w:lineRule="auto"/>
        <w:jc w:val="both"/>
      </w:pPr>
      <w:r>
        <w:t>Data</w:t>
      </w:r>
      <w:r w:rsidR="000E1419" w:rsidRPr="00C0334D">
        <w:t xml:space="preserve"> </w:t>
      </w:r>
      <w:r w:rsidR="00D540B4" w:rsidRPr="00C0334D">
        <w:t>were</w:t>
      </w:r>
      <w:r w:rsidR="000E1419" w:rsidRPr="00C0334D">
        <w:t xml:space="preserve"> obtained from </w:t>
      </w:r>
      <w:r w:rsidR="00500029" w:rsidRPr="00C0334D">
        <w:t>502</w:t>
      </w:r>
      <w:r w:rsidR="000E1419" w:rsidRPr="00C0334D">
        <w:t xml:space="preserve"> participants (</w:t>
      </w:r>
      <w:r w:rsidR="00500029" w:rsidRPr="00C0334D">
        <w:t>53.0</w:t>
      </w:r>
      <w:r w:rsidR="000E1419" w:rsidRPr="00C0334D">
        <w:t xml:space="preserve">% Female; mean </w:t>
      </w:r>
      <w:r w:rsidR="00500029" w:rsidRPr="00C0334D">
        <w:t>age 36.5 ± 13.5 years</w:t>
      </w:r>
      <w:r w:rsidR="000E1419" w:rsidRPr="00C0334D">
        <w:t xml:space="preserve">). </w:t>
      </w:r>
      <w:r w:rsidR="00C0334D" w:rsidRPr="00C0334D">
        <w:t xml:space="preserve">There was a significant effect of </w:t>
      </w:r>
      <w:r w:rsidR="006C3B79">
        <w:t>life</w:t>
      </w:r>
      <w:r w:rsidR="00C0334D" w:rsidRPr="00C0334D">
        <w:t xml:space="preserve"> history on AQ-9 scores (p = .012), and presentation of ACEs was associated with lower stigmatising </w:t>
      </w:r>
      <w:r w:rsidR="000D5534" w:rsidRPr="00C0334D">
        <w:t>attitudes</w:t>
      </w:r>
      <w:r w:rsidR="00C0334D" w:rsidRPr="00C0334D">
        <w:t>.</w:t>
      </w:r>
    </w:p>
    <w:p w14:paraId="1A5CC32C" w14:textId="77777777" w:rsidR="00706533" w:rsidRPr="00C0334D" w:rsidRDefault="00706533" w:rsidP="00C0334D">
      <w:pPr>
        <w:spacing w:line="480" w:lineRule="auto"/>
        <w:jc w:val="both"/>
        <w:rPr>
          <w:b/>
          <w:i/>
          <w:iCs/>
        </w:rPr>
      </w:pPr>
      <w:r w:rsidRPr="00C0334D">
        <w:rPr>
          <w:b/>
          <w:i/>
          <w:iCs/>
        </w:rPr>
        <w:t>Conclusion</w:t>
      </w:r>
    </w:p>
    <w:p w14:paraId="73B81C3D" w14:textId="2BE4EE58" w:rsidR="00706533" w:rsidRPr="00C0334D" w:rsidRDefault="00FC5C49" w:rsidP="00C0334D">
      <w:pPr>
        <w:spacing w:line="480" w:lineRule="auto"/>
        <w:jc w:val="both"/>
      </w:pPr>
      <w:r w:rsidRPr="00C0334D">
        <w:t>O</w:t>
      </w:r>
      <w:r w:rsidR="00586652" w:rsidRPr="00C0334D">
        <w:t xml:space="preserve">ur findings suggest that </w:t>
      </w:r>
      <w:r w:rsidR="009750A0" w:rsidRPr="00C0334D">
        <w:t>describing the life histories of people who have experience</w:t>
      </w:r>
      <w:r w:rsidR="0041782C" w:rsidRPr="00C0334D">
        <w:t>d</w:t>
      </w:r>
      <w:r w:rsidR="009750A0" w:rsidRPr="00C0334D">
        <w:t xml:space="preserve"> problems with substances may lead to less stigmatising public attitudes.</w:t>
      </w:r>
      <w:r w:rsidRPr="00C0334D">
        <w:t xml:space="preserve"> Further research should explore </w:t>
      </w:r>
      <w:r w:rsidR="00C92216" w:rsidRPr="00C0334D">
        <w:t>the best ways to utilise this information to develop public</w:t>
      </w:r>
      <w:r w:rsidR="000D5534">
        <w:t>-</w:t>
      </w:r>
      <w:r w:rsidR="006C3B79">
        <w:t>targeted</w:t>
      </w:r>
      <w:r w:rsidR="00C92216" w:rsidRPr="00C0334D">
        <w:t xml:space="preserve"> anti-stigma interventions.</w:t>
      </w:r>
    </w:p>
    <w:p w14:paraId="79204545" w14:textId="77777777" w:rsidR="00D540B4" w:rsidRPr="00C0334D" w:rsidRDefault="00D540B4" w:rsidP="00C0334D">
      <w:pPr>
        <w:spacing w:line="480" w:lineRule="auto"/>
        <w:jc w:val="both"/>
      </w:pPr>
    </w:p>
    <w:p w14:paraId="30B3C5E4" w14:textId="6D15EB4C" w:rsidR="00C0334D" w:rsidRDefault="00A12735" w:rsidP="00C0334D">
      <w:pPr>
        <w:spacing w:line="480" w:lineRule="auto"/>
        <w:jc w:val="both"/>
        <w:sectPr w:rsidR="00C0334D">
          <w:footerReference w:type="even" r:id="rId9"/>
          <w:footerReference w:type="default" r:id="rId10"/>
          <w:pgSz w:w="11906" w:h="16838"/>
          <w:pgMar w:top="1440" w:right="1440" w:bottom="1440" w:left="1440" w:header="708" w:footer="708" w:gutter="0"/>
          <w:cols w:space="708"/>
          <w:docGrid w:linePitch="360"/>
        </w:sectPr>
      </w:pPr>
      <w:r w:rsidRPr="00C0334D">
        <w:rPr>
          <w:b/>
        </w:rPr>
        <w:t>Keywords</w:t>
      </w:r>
      <w:r w:rsidRPr="00C0334D">
        <w:t>: stigma; people who use drugs; communication</w:t>
      </w:r>
      <w:r w:rsidR="006C3B79">
        <w:t>; substance use; adverse childhood experiences</w:t>
      </w:r>
    </w:p>
    <w:p w14:paraId="6A774B95" w14:textId="77777777" w:rsidR="000D05D9" w:rsidRPr="00C0334D" w:rsidRDefault="000D05D9" w:rsidP="00C0334D">
      <w:pPr>
        <w:spacing w:line="480" w:lineRule="auto"/>
        <w:jc w:val="both"/>
        <w:rPr>
          <w:b/>
        </w:rPr>
      </w:pPr>
      <w:r w:rsidRPr="00C0334D">
        <w:rPr>
          <w:b/>
        </w:rPr>
        <w:lastRenderedPageBreak/>
        <w:t>Introduction</w:t>
      </w:r>
    </w:p>
    <w:p w14:paraId="7D9B8744" w14:textId="0D139BE2" w:rsidR="005A30A7" w:rsidRPr="00C0334D" w:rsidRDefault="00477490" w:rsidP="00C0334D">
      <w:pPr>
        <w:spacing w:line="480" w:lineRule="auto"/>
        <w:jc w:val="both"/>
      </w:pPr>
      <w:r w:rsidRPr="00C0334D">
        <w:t>Public stigma refers to attitudes and beh</w:t>
      </w:r>
      <w:r w:rsidR="00D540B4" w:rsidRPr="00C0334D">
        <w:t xml:space="preserve">aviours toward individuals of </w:t>
      </w:r>
      <w:r w:rsidRPr="00C0334D">
        <w:t>particular social group</w:t>
      </w:r>
      <w:r w:rsidR="00D540B4" w:rsidRPr="00C0334D">
        <w:t>s</w:t>
      </w:r>
      <w:r w:rsidRPr="00C0334D">
        <w:t xml:space="preserve">, often a minority, who possess or are perceived to possess a </w:t>
      </w:r>
      <w:r w:rsidR="00CD515F" w:rsidRPr="00C0334D">
        <w:t xml:space="preserve">characteristic that is contrary to a social norm </w:t>
      </w:r>
      <w:r w:rsidR="00CD515F" w:rsidRPr="00C0334D">
        <w:fldChar w:fldCharType="begin">
          <w:fldData xml:space="preserve">PEVuZE5vdGU+PENpdGU+PEF1dGhvcj5TdGFmZm9yZDwvQXV0aG9yPjxZZWFyPjE5ODY8L1llYXI+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</w:fldData>
        </w:fldChar>
      </w:r>
      <w:r w:rsidR="00635935" w:rsidRPr="00C0334D">
        <w:instrText xml:space="preserve"> ADDIN EN.CITE </w:instrText>
      </w:r>
      <w:r w:rsidR="00635935" w:rsidRPr="00C0334D">
        <w:fldChar w:fldCharType="begin">
          <w:fldData xml:space="preserve">PEVuZE5vdGU+PENpdGU+PEF1dGhvcj5TdGFmZm9yZDwvQXV0aG9yPjxZZWFyPjE5ODY8L1llYXI+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</w:fldData>
        </w:fldChar>
      </w:r>
      <w:r w:rsidR="00635935" w:rsidRPr="00C0334D">
        <w:instrText xml:space="preserve"> ADDIN EN.CITE.DATA </w:instrText>
      </w:r>
      <w:r w:rsidR="00635935" w:rsidRPr="00C0334D">
        <w:fldChar w:fldCharType="end"/>
      </w:r>
      <w:r w:rsidR="00CD515F" w:rsidRPr="00C0334D">
        <w:fldChar w:fldCharType="separate"/>
      </w:r>
      <w:r w:rsidR="00683EB0" w:rsidRPr="00C0334D">
        <w:rPr>
          <w:noProof/>
        </w:rPr>
        <w:t>(Goffman, 1974; Link &amp; Phelan, 2006; Stafford &amp; Scott, 1986)</w:t>
      </w:r>
      <w:r w:rsidR="00CD515F" w:rsidRPr="00C0334D">
        <w:fldChar w:fldCharType="end"/>
      </w:r>
      <w:r w:rsidRPr="00C0334D">
        <w:t xml:space="preserve">. </w:t>
      </w:r>
      <w:r w:rsidR="000B62ED" w:rsidRPr="00C0334D">
        <w:t xml:space="preserve">This </w:t>
      </w:r>
      <w:r w:rsidR="00D540B4" w:rsidRPr="00C0334D">
        <w:t>can lead</w:t>
      </w:r>
      <w:r w:rsidR="000B62ED" w:rsidRPr="00C0334D">
        <w:t xml:space="preserve"> to </w:t>
      </w:r>
      <w:r w:rsidR="00303CE7" w:rsidRPr="00C0334D">
        <w:t xml:space="preserve">devaluing of the characteristic, </w:t>
      </w:r>
      <w:r w:rsidR="00BB6872" w:rsidRPr="00C0334D">
        <w:t xml:space="preserve">endorsement of </w:t>
      </w:r>
      <w:r w:rsidR="000B62ED" w:rsidRPr="00C0334D">
        <w:t>stereotyp</w:t>
      </w:r>
      <w:r w:rsidR="00BB6872" w:rsidRPr="00C0334D">
        <w:t>es</w:t>
      </w:r>
      <w:r w:rsidR="000B62ED" w:rsidRPr="00C0334D">
        <w:t xml:space="preserve"> and labelling</w:t>
      </w:r>
      <w:r w:rsidR="00303CE7" w:rsidRPr="00C0334D">
        <w:t xml:space="preserve">, and </w:t>
      </w:r>
      <w:r w:rsidR="00D55E1D" w:rsidRPr="00C0334D">
        <w:t xml:space="preserve">social </w:t>
      </w:r>
      <w:r w:rsidR="00303CE7" w:rsidRPr="00C0334D">
        <w:t>status loss</w:t>
      </w:r>
      <w:r w:rsidR="005A30A7" w:rsidRPr="00C0334D">
        <w:t xml:space="preserve"> of the </w:t>
      </w:r>
      <w:r w:rsidR="00BB6872" w:rsidRPr="00C0334D">
        <w:t xml:space="preserve">target </w:t>
      </w:r>
      <w:r w:rsidR="005A30A7" w:rsidRPr="00C0334D">
        <w:t>group</w:t>
      </w:r>
      <w:r w:rsidR="00F6707A" w:rsidRPr="00C0334D">
        <w:t>.</w:t>
      </w:r>
      <w:r w:rsidR="000B62ED" w:rsidRPr="00C0334D">
        <w:t xml:space="preserve"> </w:t>
      </w:r>
      <w:r w:rsidR="005A30A7" w:rsidRPr="00C0334D">
        <w:t>Internalis</w:t>
      </w:r>
      <w:r w:rsidR="00F6707A" w:rsidRPr="00C0334D">
        <w:t xml:space="preserve">ed stigma </w:t>
      </w:r>
      <w:r w:rsidR="005A30A7" w:rsidRPr="00C0334D">
        <w:t>result</w:t>
      </w:r>
      <w:r w:rsidR="00F6707A" w:rsidRPr="00C0334D">
        <w:t>ing</w:t>
      </w:r>
      <w:r w:rsidR="005A30A7" w:rsidRPr="00C0334D">
        <w:t xml:space="preserve"> from </w:t>
      </w:r>
      <w:r w:rsidR="00BB6872" w:rsidRPr="00C0334D">
        <w:t xml:space="preserve">individual </w:t>
      </w:r>
      <w:r w:rsidR="005A30A7" w:rsidRPr="00C0334D">
        <w:t>experience</w:t>
      </w:r>
      <w:r w:rsidR="00F6707A" w:rsidRPr="00C0334D">
        <w:t>s</w:t>
      </w:r>
      <w:r w:rsidR="005A30A7" w:rsidRPr="00C0334D">
        <w:t xml:space="preserve"> or </w:t>
      </w:r>
      <w:r w:rsidR="00F6707A" w:rsidRPr="00C0334D">
        <w:t>anticipation</w:t>
      </w:r>
      <w:r w:rsidR="005A30A7" w:rsidRPr="00C0334D">
        <w:t xml:space="preserve"> of enacted </w:t>
      </w:r>
      <w:r w:rsidR="008545F0" w:rsidRPr="00C0334D">
        <w:t xml:space="preserve">public </w:t>
      </w:r>
      <w:r w:rsidR="005A30A7" w:rsidRPr="00C0334D">
        <w:t xml:space="preserve">stigma, </w:t>
      </w:r>
      <w:r w:rsidR="000042A2" w:rsidRPr="00C0334D">
        <w:t xml:space="preserve">can </w:t>
      </w:r>
      <w:r w:rsidR="00F6707A" w:rsidRPr="00C0334D">
        <w:t xml:space="preserve">present barriers to personal, economic, and healthy development, and </w:t>
      </w:r>
      <w:r w:rsidR="00303CE7" w:rsidRPr="00C0334D">
        <w:t>when endorsed are</w:t>
      </w:r>
      <w:r w:rsidR="00F6707A" w:rsidRPr="00C0334D">
        <w:t xml:space="preserve"> important source</w:t>
      </w:r>
      <w:r w:rsidR="00303CE7" w:rsidRPr="00C0334D">
        <w:t>s</w:t>
      </w:r>
      <w:r w:rsidR="00F6707A" w:rsidRPr="00C0334D">
        <w:t xml:space="preserve"> of health and social inequity</w:t>
      </w:r>
      <w:r w:rsidR="005D2D89" w:rsidRPr="00C0334D">
        <w:t xml:space="preserve"> </w:t>
      </w:r>
      <w:r w:rsidR="005D2D89" w:rsidRPr="00C0334D">
        <w:fldChar w:fldCharType="begin">
          <w:fldData xml:space="preserve">PEVuZE5vdGU+PENpdGU+PEF1dGhvcj5Db3JyaWdhbjwvQXV0aG9yPjxZZWFyPjIwMDg8L1llYXI+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</w:fldData>
        </w:fldChar>
      </w:r>
      <w:r w:rsidR="00CE38EA">
        <w:instrText xml:space="preserve"> ADDIN EN.CITE </w:instrText>
      </w:r>
      <w:r w:rsidR="00CE38EA">
        <w:fldChar w:fldCharType="begin">
          <w:fldData xml:space="preserve">PEVuZE5vdGU+PENpdGU+PEF1dGhvcj5Db3JyaWdhbjwvQXV0aG9yPjxZZWFyPjIwMDg8L1llYXI+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</w:fldData>
        </w:fldChar>
      </w:r>
      <w:r w:rsidR="00CE38EA">
        <w:instrText xml:space="preserve"> ADDIN EN.CITE.DATA </w:instrText>
      </w:r>
      <w:r w:rsidR="00CE38EA">
        <w:fldChar w:fldCharType="end"/>
      </w:r>
      <w:r w:rsidR="005D2D89" w:rsidRPr="00C0334D">
        <w:fldChar w:fldCharType="separate"/>
      </w:r>
      <w:r w:rsidR="00CE38EA">
        <w:rPr>
          <w:noProof/>
        </w:rPr>
        <w:t>(Corrigan &amp; Wassel, 2008; Link &amp; Phelan, 2001)</w:t>
      </w:r>
      <w:r w:rsidR="005D2D89" w:rsidRPr="00C0334D">
        <w:fldChar w:fldCharType="end"/>
      </w:r>
      <w:r w:rsidR="00F6707A" w:rsidRPr="00C0334D">
        <w:t>.</w:t>
      </w:r>
    </w:p>
    <w:p w14:paraId="52A12A5F" w14:textId="77777777" w:rsidR="00997A56" w:rsidRPr="00C0334D" w:rsidRDefault="00997A56" w:rsidP="00C0334D">
      <w:pPr>
        <w:spacing w:line="480" w:lineRule="auto"/>
        <w:jc w:val="both"/>
      </w:pPr>
    </w:p>
    <w:p w14:paraId="08644E15" w14:textId="42B6B35E" w:rsidR="00E464FB" w:rsidRDefault="00477490" w:rsidP="00C0334D">
      <w:pPr>
        <w:spacing w:line="480" w:lineRule="auto"/>
        <w:jc w:val="both"/>
      </w:pPr>
      <w:r w:rsidRPr="00C0334D">
        <w:t>Substance use is a</w:t>
      </w:r>
      <w:r w:rsidR="00CD515F" w:rsidRPr="00C0334D">
        <w:t xml:space="preserve">n example of a </w:t>
      </w:r>
      <w:r w:rsidRPr="00C0334D">
        <w:t>social behaviour that is differentially valued or devalued</w:t>
      </w:r>
      <w:r w:rsidR="00F834A9" w:rsidRPr="00C0334D">
        <w:t xml:space="preserve"> </w:t>
      </w:r>
      <w:r w:rsidRPr="00C0334D">
        <w:t xml:space="preserve">depending upon whether </w:t>
      </w:r>
      <w:r w:rsidR="00F6707A" w:rsidRPr="00C0334D">
        <w:t xml:space="preserve">it </w:t>
      </w:r>
      <w:r w:rsidRPr="00C0334D">
        <w:t>conforms with socially approved patterns of use</w:t>
      </w:r>
      <w:r w:rsidR="00D540B4" w:rsidRPr="00C0334D">
        <w:t xml:space="preserve"> </w:t>
      </w:r>
      <w:r w:rsidR="007357A5" w:rsidRPr="00C0334D">
        <w:t xml:space="preserve">and norms </w:t>
      </w:r>
      <w:r w:rsidR="00525D9E" w:rsidRPr="00C0334D">
        <w:t>(including which substance is used</w:t>
      </w:r>
      <w:r w:rsidR="000042A2" w:rsidRPr="00C0334D">
        <w:t xml:space="preserve"> and how it is used</w:t>
      </w:r>
      <w:r w:rsidR="00525D9E" w:rsidRPr="00C0334D">
        <w:t xml:space="preserve">) </w:t>
      </w:r>
      <w:r w:rsidR="00D540B4" w:rsidRPr="00C0334D">
        <w:fldChar w:fldCharType="begin">
          <w:fldData xml:space="preserve">PEVuZE5vdGU+PENpdGU+PEF1dGhvcj5QZW5uYXk8L0F1dGhvcj48WWVhcj4yMDE2PC9ZZWFyPjxS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</w:fldData>
        </w:fldChar>
      </w:r>
      <w:r w:rsidR="00635935" w:rsidRPr="00C0334D">
        <w:instrText xml:space="preserve"> ADDIN EN.CITE </w:instrText>
      </w:r>
      <w:r w:rsidR="00635935" w:rsidRPr="00C0334D">
        <w:fldChar w:fldCharType="begin">
          <w:fldData xml:space="preserve">PEVuZE5vdGU+PENpdGU+PEF1dGhvcj5QZW5uYXk8L0F1dGhvcj48WWVhcj4yMDE2PC9ZZWFyPjxS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</w:fldData>
        </w:fldChar>
      </w:r>
      <w:r w:rsidR="00635935" w:rsidRPr="00C0334D">
        <w:instrText xml:space="preserve"> ADDIN EN.CITE.DATA </w:instrText>
      </w:r>
      <w:r w:rsidR="00635935" w:rsidRPr="00C0334D">
        <w:fldChar w:fldCharType="end"/>
      </w:r>
      <w:r w:rsidR="00D540B4" w:rsidRPr="00C0334D">
        <w:fldChar w:fldCharType="separate"/>
      </w:r>
      <w:r w:rsidR="00635935" w:rsidRPr="00C0334D">
        <w:rPr>
          <w:noProof/>
        </w:rPr>
        <w:t>(Pennay &amp; Measham, 2016; Sattler et al., 2017)</w:t>
      </w:r>
      <w:r w:rsidR="00D540B4" w:rsidRPr="00C0334D">
        <w:fldChar w:fldCharType="end"/>
      </w:r>
      <w:r w:rsidR="00F6707A" w:rsidRPr="00C0334D">
        <w:t xml:space="preserve">, and </w:t>
      </w:r>
      <w:r w:rsidR="00A26783" w:rsidRPr="00C0334D">
        <w:t>intersection</w:t>
      </w:r>
      <w:r w:rsidR="00F6707A" w:rsidRPr="00C0334D">
        <w:t xml:space="preserve"> with other characteristics such as </w:t>
      </w:r>
      <w:r w:rsidR="00F834A9" w:rsidRPr="00C0334D">
        <w:t xml:space="preserve">gender, </w:t>
      </w:r>
      <w:r w:rsidR="00F6707A" w:rsidRPr="00C0334D">
        <w:t xml:space="preserve">ethnicity, religion, </w:t>
      </w:r>
      <w:r w:rsidR="00525D9E" w:rsidRPr="00C0334D">
        <w:t xml:space="preserve">health status, </w:t>
      </w:r>
      <w:r w:rsidR="00F6707A" w:rsidRPr="00C0334D">
        <w:t xml:space="preserve">deprivation, and social class </w:t>
      </w:r>
      <w:r w:rsidRPr="00C0334D">
        <w:fldChar w:fldCharType="begin">
          <w:fldData xml:space="preserve">PEVuZE5vdGU+PENpdGU+PEF1dGhvcj5TbWl0aDwvQXV0aG9yPjxZZWFyPjIwMTY8L1llYXI+PFJl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</w:fldData>
        </w:fldChar>
      </w:r>
      <w:r w:rsidR="00AD73FA">
        <w:instrText xml:space="preserve"> ADDIN EN.CITE </w:instrText>
      </w:r>
      <w:r w:rsidR="00AD73FA">
        <w:fldChar w:fldCharType="begin">
          <w:fldData xml:space="preserve">PEVuZE5vdGU+PENpdGU+PEF1dGhvcj5TbWl0aDwvQXV0aG9yPjxZZWFyPjIwMTY8L1llYXI+PFJl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</w:fldData>
        </w:fldChar>
      </w:r>
      <w:r w:rsidR="00AD73FA">
        <w:instrText xml:space="preserve"> ADDIN EN.CITE.DATA </w:instrText>
      </w:r>
      <w:r w:rsidR="00AD73FA">
        <w:fldChar w:fldCharType="end"/>
      </w:r>
      <w:r w:rsidRPr="00C0334D">
        <w:fldChar w:fldCharType="separate"/>
      </w:r>
      <w:r w:rsidR="00AD73FA">
        <w:rPr>
          <w:noProof/>
        </w:rPr>
        <w:t>(Ahern et al., 2007; Atkinson &amp; Sumnall, 2018; Farrugia, 2014; Järvinen &amp; Demant, 2011; Kulesza et al., 2013; Pennay &amp; Measham, 2016; Radcliffe &amp; Stevens, 2008; Smith et al., 2016; UNODC, 2004)</w:t>
      </w:r>
      <w:r w:rsidRPr="00C0334D">
        <w:fldChar w:fldCharType="end"/>
      </w:r>
      <w:r w:rsidR="00D966CC" w:rsidRPr="00C0334D">
        <w:t xml:space="preserve">. </w:t>
      </w:r>
      <w:r w:rsidR="005D2D89" w:rsidRPr="00C0334D">
        <w:t xml:space="preserve">In accordance with socioecological models, stigmatising public attitudes </w:t>
      </w:r>
      <w:r w:rsidR="000042A2" w:rsidRPr="00C0334D">
        <w:t>are</w:t>
      </w:r>
      <w:r w:rsidR="005D2D89" w:rsidRPr="00C0334D">
        <w:t xml:space="preserve"> reinforced by </w:t>
      </w:r>
      <w:r w:rsidR="00303CE7" w:rsidRPr="00C0334D">
        <w:t>(</w:t>
      </w:r>
      <w:r w:rsidR="005D2D89" w:rsidRPr="00C0334D">
        <w:t>drug</w:t>
      </w:r>
      <w:r w:rsidR="00303CE7" w:rsidRPr="00C0334D">
        <w:t>)</w:t>
      </w:r>
      <w:r w:rsidR="005D2D89" w:rsidRPr="00C0334D">
        <w:t xml:space="preserve"> policy</w:t>
      </w:r>
      <w:r w:rsidR="00303CE7" w:rsidRPr="00C0334D">
        <w:t>,</w:t>
      </w:r>
      <w:r w:rsidR="005D2D89" w:rsidRPr="00C0334D">
        <w:t xml:space="preserve"> laws</w:t>
      </w:r>
      <w:r w:rsidR="00BB0886" w:rsidRPr="00C0334D">
        <w:t xml:space="preserve">, </w:t>
      </w:r>
      <w:r w:rsidR="00F834A9" w:rsidRPr="00C0334D">
        <w:t xml:space="preserve">societal </w:t>
      </w:r>
      <w:r w:rsidR="00303CE7" w:rsidRPr="00C0334D">
        <w:t>structures</w:t>
      </w:r>
      <w:r w:rsidR="00BB0886" w:rsidRPr="00C0334D">
        <w:t xml:space="preserve">, </w:t>
      </w:r>
      <w:r w:rsidR="00E464FB">
        <w:t xml:space="preserve">and </w:t>
      </w:r>
      <w:r w:rsidR="00BB0886" w:rsidRPr="00C0334D">
        <w:t>the media</w:t>
      </w:r>
      <w:r w:rsidR="00C92216" w:rsidRPr="00C0334D">
        <w:t>,</w:t>
      </w:r>
      <w:r w:rsidR="00BB0886" w:rsidRPr="00C0334D">
        <w:t xml:space="preserve"> </w:t>
      </w:r>
      <w:r w:rsidR="005D2D89" w:rsidRPr="00C0334D">
        <w:t xml:space="preserve">and </w:t>
      </w:r>
      <w:r w:rsidR="000042A2" w:rsidRPr="00C0334D">
        <w:t>may be reproduced</w:t>
      </w:r>
      <w:r w:rsidR="005D2D89" w:rsidRPr="00C0334D">
        <w:t xml:space="preserve"> </w:t>
      </w:r>
      <w:r w:rsidR="00E464FB">
        <w:t>through</w:t>
      </w:r>
      <w:r w:rsidR="005D2D89" w:rsidRPr="00C0334D">
        <w:t xml:space="preserve"> the practices of some </w:t>
      </w:r>
      <w:r w:rsidR="00303CE7" w:rsidRPr="00C0334D">
        <w:t xml:space="preserve">institutions and </w:t>
      </w:r>
      <w:r w:rsidR="005D2D89" w:rsidRPr="00C0334D">
        <w:t xml:space="preserve">professionals </w:t>
      </w:r>
      <w:r w:rsidR="005D2D89" w:rsidRPr="00C0334D">
        <w:fldChar w:fldCharType="begin">
          <w:fldData xml:space="preserve">PEVuZE5vdGU+PENpdGU+PEF1dGhvcj52YW4gQm9la2VsPC9BdXRob3I+PFllYXI+MjAxMzwvWWVh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</w:fldData>
        </w:fldChar>
      </w:r>
      <w:r w:rsidR="00E464FB">
        <w:instrText xml:space="preserve"> ADDIN EN.CITE </w:instrText>
      </w:r>
      <w:r w:rsidR="00E464FB">
        <w:fldChar w:fldCharType="begin">
          <w:fldData xml:space="preserve">PEVuZE5vdGU+PENpdGU+PEF1dGhvcj52YW4gQm9la2VsPC9BdXRob3I+PFllYXI+MjAxMzwvWWVh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</w:fldData>
        </w:fldChar>
      </w:r>
      <w:r w:rsidR="00E464FB">
        <w:instrText xml:space="preserve"> ADDIN EN.CITE.DATA </w:instrText>
      </w:r>
      <w:r w:rsidR="00E464FB">
        <w:fldChar w:fldCharType="end"/>
      </w:r>
      <w:r w:rsidR="005D2D89" w:rsidRPr="00C0334D">
        <w:fldChar w:fldCharType="separate"/>
      </w:r>
      <w:r w:rsidR="00E464FB">
        <w:rPr>
          <w:noProof/>
        </w:rPr>
        <w:t>(da Silveira et al., 2018; Gilchrist et al., 2011; Russell et al., 2011; Skinner et al., 2007; Soh et al., 2019; Stangl et al., 2019; van Boekel et al., 2013; von Hippel et al., 2008)</w:t>
      </w:r>
      <w:r w:rsidR="005D2D89" w:rsidRPr="00C0334D">
        <w:fldChar w:fldCharType="end"/>
      </w:r>
      <w:r w:rsidR="005D2D89" w:rsidRPr="00C0334D">
        <w:t xml:space="preserve">. </w:t>
      </w:r>
      <w:r w:rsidR="008545F0" w:rsidRPr="00C0334D">
        <w:t xml:space="preserve">This can undermine provision, access, and the quality of drug treatment, and may reinforce </w:t>
      </w:r>
      <w:r w:rsidR="00432F52" w:rsidRPr="00C0334D">
        <w:t xml:space="preserve">discrimination and </w:t>
      </w:r>
      <w:r w:rsidR="008545F0" w:rsidRPr="00C0334D">
        <w:t xml:space="preserve">broader health and social inequity </w:t>
      </w:r>
      <w:r w:rsidR="007A12B3" w:rsidRPr="00C0334D">
        <w:rPr>
          <w:noProof/>
        </w:rPr>
        <w:fldChar w:fldCharType="begin">
          <w:fldData xml:space="preserve">PEVuZE5vdGU+PENpdGU+PEF1dGhvcj5BbmRlcnNlbjwvQXV0aG9yPjxZZWFyPjIwMTk8L1llYXI+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</w:fldData>
        </w:fldChar>
      </w:r>
      <w:r w:rsidR="00635935" w:rsidRPr="00C0334D">
        <w:rPr>
          <w:noProof/>
        </w:rPr>
        <w:instrText xml:space="preserve"> ADDIN EN.CITE </w:instrText>
      </w:r>
      <w:r w:rsidR="00635935" w:rsidRPr="00C0334D">
        <w:rPr>
          <w:noProof/>
        </w:rPr>
        <w:fldChar w:fldCharType="begin">
          <w:fldData xml:space="preserve">PEVuZE5vdGU+PENpdGU+PEF1dGhvcj5BbmRlcnNlbjwvQXV0aG9yPjxZZWFyPjIwMTk8L1llYXI+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</w:fldData>
        </w:fldChar>
      </w:r>
      <w:r w:rsidR="00635935" w:rsidRPr="00C0334D">
        <w:rPr>
          <w:noProof/>
        </w:rPr>
        <w:instrText xml:space="preserve"> ADDIN EN.CITE.DATA </w:instrText>
      </w:r>
      <w:r w:rsidR="00635935" w:rsidRPr="00C0334D">
        <w:rPr>
          <w:noProof/>
        </w:rPr>
      </w:r>
      <w:r w:rsidR="00635935" w:rsidRPr="00C0334D">
        <w:rPr>
          <w:noProof/>
        </w:rPr>
        <w:fldChar w:fldCharType="end"/>
      </w:r>
      <w:r w:rsidR="007A12B3" w:rsidRPr="00C0334D">
        <w:rPr>
          <w:noProof/>
        </w:rPr>
      </w:r>
      <w:r w:rsidR="007A12B3" w:rsidRPr="00C0334D">
        <w:rPr>
          <w:noProof/>
        </w:rPr>
        <w:fldChar w:fldCharType="separate"/>
      </w:r>
      <w:r w:rsidR="00635935" w:rsidRPr="00C0334D">
        <w:rPr>
          <w:noProof/>
        </w:rPr>
        <w:t>(Andersen &amp; Kessing, 2019; Lancaster et al., 2017; Rivera et al., 2014; Smith et al., 2016)</w:t>
      </w:r>
      <w:r w:rsidR="007A12B3" w:rsidRPr="00C0334D">
        <w:rPr>
          <w:noProof/>
        </w:rPr>
        <w:fldChar w:fldCharType="end"/>
      </w:r>
      <w:r w:rsidR="008545F0" w:rsidRPr="00C0334D">
        <w:t xml:space="preserve">. </w:t>
      </w:r>
      <w:r w:rsidR="00E464FB">
        <w:t>People who use drugs</w:t>
      </w:r>
      <w:r w:rsidR="006C3B79">
        <w:t xml:space="preserve"> (PWUD)</w:t>
      </w:r>
      <w:r w:rsidR="00E464FB">
        <w:t>,</w:t>
      </w:r>
      <w:r w:rsidR="008545F0" w:rsidRPr="00C0334D">
        <w:t xml:space="preserve"> </w:t>
      </w:r>
      <w:r w:rsidR="008009F6" w:rsidRPr="00C0334D">
        <w:t>including</w:t>
      </w:r>
      <w:r w:rsidR="008545F0" w:rsidRPr="00C0334D">
        <w:t xml:space="preserve"> those in receipt of treatment, report that perceptions and experiences of public and internalised stigma can lead to </w:t>
      </w:r>
      <w:r w:rsidR="008545F0" w:rsidRPr="00C0334D">
        <w:lastRenderedPageBreak/>
        <w:t>reduced self-worth</w:t>
      </w:r>
      <w:r w:rsidR="00A707B6" w:rsidRPr="00C0334D">
        <w:t xml:space="preserve"> and label avoidance</w:t>
      </w:r>
      <w:r w:rsidR="008545F0" w:rsidRPr="00C0334D">
        <w:t xml:space="preserve">, and act as a barrier to treatment seeking and recovery </w:t>
      </w:r>
      <w:r w:rsidR="008545F0" w:rsidRPr="00C0334D">
        <w:fldChar w:fldCharType="begin">
          <w:fldData xml:space="preserve">PEVuZE5vdGU+PENpdGU+PEF1dGhvcj5DaGFuIENhcnVzb25lPC9BdXRob3I+PFllYXI+MjAxOTwv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</w:fldData>
        </w:fldChar>
      </w:r>
      <w:r w:rsidR="00635935" w:rsidRPr="00C0334D">
        <w:instrText xml:space="preserve"> ADDIN EN.CITE </w:instrText>
      </w:r>
      <w:r w:rsidR="00635935" w:rsidRPr="00C0334D">
        <w:fldChar w:fldCharType="begin">
          <w:fldData xml:space="preserve">PEVuZE5vdGU+PENpdGU+PEF1dGhvcj5DaGFuIENhcnVzb25lPC9BdXRob3I+PFllYXI+MjAxOTwv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</w:fldData>
        </w:fldChar>
      </w:r>
      <w:r w:rsidR="00635935" w:rsidRPr="00C0334D">
        <w:instrText xml:space="preserve"> ADDIN EN.CITE.DATA </w:instrText>
      </w:r>
      <w:r w:rsidR="00635935" w:rsidRPr="00C0334D">
        <w:fldChar w:fldCharType="end"/>
      </w:r>
      <w:r w:rsidR="008545F0" w:rsidRPr="00C0334D">
        <w:fldChar w:fldCharType="separate"/>
      </w:r>
      <w:r w:rsidR="00635935" w:rsidRPr="00C0334D">
        <w:rPr>
          <w:noProof/>
        </w:rPr>
        <w:t>(Biancarelli et al., 2019; Birtel et al., 2017; Chan Carusone et al., 2019; Luoma et al., 2007; Neale et al., 2011; Stringer &amp; Baker, 2018)</w:t>
      </w:r>
      <w:r w:rsidR="008545F0" w:rsidRPr="00C0334D">
        <w:fldChar w:fldCharType="end"/>
      </w:r>
      <w:r w:rsidR="008545F0" w:rsidRPr="00C0334D">
        <w:t xml:space="preserve">. </w:t>
      </w:r>
    </w:p>
    <w:p w14:paraId="20B06CDD" w14:textId="77777777" w:rsidR="00E464FB" w:rsidRDefault="00E464FB" w:rsidP="00C0334D">
      <w:pPr>
        <w:spacing w:line="480" w:lineRule="auto"/>
        <w:jc w:val="both"/>
      </w:pPr>
    </w:p>
    <w:p w14:paraId="0BE3634B" w14:textId="41086A16" w:rsidR="00F6707A" w:rsidRPr="00C0334D" w:rsidRDefault="005D2D89" w:rsidP="00C0334D">
      <w:pPr>
        <w:spacing w:line="480" w:lineRule="auto"/>
        <w:jc w:val="both"/>
      </w:pPr>
      <w:r w:rsidRPr="00C0334D">
        <w:t xml:space="preserve">This is of particular importance because </w:t>
      </w:r>
      <w:r w:rsidR="008B6887" w:rsidRPr="00C0334D">
        <w:t xml:space="preserve">problem </w:t>
      </w:r>
      <w:r w:rsidRPr="00C0334D">
        <w:t xml:space="preserve">substance use </w:t>
      </w:r>
      <w:r w:rsidR="00A26783" w:rsidRPr="00C0334D">
        <w:t>is associated with significant disease burden</w:t>
      </w:r>
      <w:r w:rsidRPr="00C0334D">
        <w:t xml:space="preserve"> </w:t>
      </w:r>
      <w:r w:rsidRPr="00C0334D">
        <w:fldChar w:fldCharType="begin">
          <w:fldData xml:space="preserve">PEVuZE5vdGU+PENpdGU+PEF1dGhvcj5EZWdlbmhhcmR0PC9BdXRob3I+PFllYXI+MjAxNjwvWWVh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</w:fldData>
        </w:fldChar>
      </w:r>
      <w:r w:rsidR="00635935" w:rsidRPr="00C0334D">
        <w:instrText xml:space="preserve"> ADDIN EN.CITE </w:instrText>
      </w:r>
      <w:r w:rsidR="00635935" w:rsidRPr="00C0334D">
        <w:fldChar w:fldCharType="begin">
          <w:fldData xml:space="preserve">PEVuZE5vdGU+PENpdGU+PEF1dGhvcj5EZWdlbmhhcmR0PC9BdXRob3I+PFllYXI+MjAxNjwvWWVh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</w:fldData>
        </w:fldChar>
      </w:r>
      <w:r w:rsidR="00635935" w:rsidRPr="00C0334D">
        <w:instrText xml:space="preserve"> ADDIN EN.CITE.DATA </w:instrText>
      </w:r>
      <w:r w:rsidR="00635935" w:rsidRPr="00C0334D">
        <w:fldChar w:fldCharType="end"/>
      </w:r>
      <w:r w:rsidRPr="00C0334D">
        <w:fldChar w:fldCharType="separate"/>
      </w:r>
      <w:r w:rsidR="00635935" w:rsidRPr="00C0334D">
        <w:rPr>
          <w:noProof/>
        </w:rPr>
        <w:t>(Degenhardt et al., 2016; Degenhardt et al., 2013)</w:t>
      </w:r>
      <w:r w:rsidRPr="00C0334D">
        <w:fldChar w:fldCharType="end"/>
      </w:r>
      <w:r w:rsidRPr="00C0334D">
        <w:t xml:space="preserve">, and early treatment entry is protective against morbidity and mortality </w:t>
      </w:r>
      <w:r w:rsidRPr="00C0334D">
        <w:fldChar w:fldCharType="begin">
          <w:fldData xml:space="preserve">PEVuZE5vdGU+PENpdGU+PEF1dGhvcj5QaWVyY2U8L0F1dGhvcj48WWVhcj4yMDE2PC9ZZWFyPjxS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==
</w:fldData>
        </w:fldChar>
      </w:r>
      <w:r w:rsidR="00142C8A">
        <w:instrText xml:space="preserve"> ADDIN EN.CITE </w:instrText>
      </w:r>
      <w:r w:rsidR="00142C8A">
        <w:fldChar w:fldCharType="begin">
          <w:fldData xml:space="preserve">PEVuZE5vdGU+PENpdGU+PEF1dGhvcj5QaWVyY2U8L0F1dGhvcj48WWVhcj4yMDE2PC9ZZWFyPjxS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==
</w:fldData>
        </w:fldChar>
      </w:r>
      <w:r w:rsidR="00142C8A">
        <w:instrText xml:space="preserve"> ADDIN EN.CITE.DATA </w:instrText>
      </w:r>
      <w:r w:rsidR="00142C8A">
        <w:fldChar w:fldCharType="end"/>
      </w:r>
      <w:r w:rsidRPr="00C0334D">
        <w:fldChar w:fldCharType="separate"/>
      </w:r>
      <w:r w:rsidR="00142C8A">
        <w:rPr>
          <w:noProof/>
        </w:rPr>
        <w:t>(Hickman et al., 2018; Pierce et al., 2016; Platt et al., 2016; Sordo et al., 2017)</w:t>
      </w:r>
      <w:r w:rsidRPr="00C0334D">
        <w:fldChar w:fldCharType="end"/>
      </w:r>
      <w:r w:rsidRPr="00C0334D">
        <w:t xml:space="preserve">. </w:t>
      </w:r>
      <w:r w:rsidR="00804278" w:rsidRPr="00C0334D">
        <w:t>Stigma may also have adverse effects beyond clinical outcomes</w:t>
      </w:r>
      <w:r w:rsidR="008915E6" w:rsidRPr="00C0334D">
        <w:t xml:space="preserve">, </w:t>
      </w:r>
      <w:r w:rsidR="00A707B6" w:rsidRPr="00C0334D">
        <w:t xml:space="preserve">leading to differential </w:t>
      </w:r>
      <w:r w:rsidR="00525D9E" w:rsidRPr="00C0334D">
        <w:t xml:space="preserve">public and political </w:t>
      </w:r>
      <w:r w:rsidR="00BB6872" w:rsidRPr="00C0334D">
        <w:t xml:space="preserve">support for health policies and </w:t>
      </w:r>
      <w:r w:rsidR="00A707B6" w:rsidRPr="00C0334D">
        <w:t>criminal justice</w:t>
      </w:r>
      <w:r w:rsidR="00BB6872" w:rsidRPr="00C0334D">
        <w:t xml:space="preserve"> response preferences</w:t>
      </w:r>
      <w:r w:rsidR="00A707B6" w:rsidRPr="00C0334D">
        <w:t xml:space="preserve">; </w:t>
      </w:r>
      <w:r w:rsidR="00A36ED4" w:rsidRPr="00C0334D">
        <w:t>barrier</w:t>
      </w:r>
      <w:r w:rsidR="00F834A9" w:rsidRPr="00C0334D">
        <w:t>s</w:t>
      </w:r>
      <w:r w:rsidR="00A36ED4" w:rsidRPr="00C0334D">
        <w:t xml:space="preserve"> to</w:t>
      </w:r>
      <w:r w:rsidR="008915E6" w:rsidRPr="00C0334D">
        <w:t xml:space="preserve"> </w:t>
      </w:r>
      <w:r w:rsidR="00A707B6" w:rsidRPr="00C0334D">
        <w:t xml:space="preserve">employment; </w:t>
      </w:r>
      <w:r w:rsidR="00FB1259" w:rsidRPr="00C0334D">
        <w:t xml:space="preserve">reduced </w:t>
      </w:r>
      <w:r w:rsidR="008915E6" w:rsidRPr="00C0334D">
        <w:t>housing and social support</w:t>
      </w:r>
      <w:r w:rsidR="00A707B6" w:rsidRPr="00C0334D">
        <w:t>;</w:t>
      </w:r>
      <w:r w:rsidR="008915E6" w:rsidRPr="00C0334D">
        <w:t xml:space="preserve"> and increas</w:t>
      </w:r>
      <w:r w:rsidR="00F834A9" w:rsidRPr="00C0334D">
        <w:t>ed</w:t>
      </w:r>
      <w:r w:rsidR="008915E6" w:rsidRPr="00C0334D">
        <w:t xml:space="preserve"> social distance</w:t>
      </w:r>
      <w:r w:rsidR="007A12B3" w:rsidRPr="00C0334D">
        <w:t xml:space="preserve"> with other community members</w:t>
      </w:r>
      <w:r w:rsidR="008915E6" w:rsidRPr="00C0334D">
        <w:t xml:space="preserve"> </w:t>
      </w:r>
      <w:r w:rsidR="008915E6" w:rsidRPr="00C0334D">
        <w:fldChar w:fldCharType="begin">
          <w:fldData xml:space="preserve">PEVuZE5vdGU+PENpdGU+PEF1dGhvcj5LdmFhbGU8L0F1dGhvcj48WWVhcj4yMDEzPC9ZZWFyPjxS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</w:fldData>
        </w:fldChar>
      </w:r>
      <w:r w:rsidR="00142C8A">
        <w:instrText xml:space="preserve"> ADDIN EN.CITE </w:instrText>
      </w:r>
      <w:r w:rsidR="00142C8A">
        <w:fldChar w:fldCharType="begin">
          <w:fldData xml:space="preserve">PEVuZE5vdGU+PENpdGU+PEF1dGhvcj5LdmFhbGU8L0F1dGhvcj48WWVhcj4yMDEzPC9ZZWFyPjxS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</w:fldData>
        </w:fldChar>
      </w:r>
      <w:r w:rsidR="00142C8A">
        <w:instrText xml:space="preserve"> ADDIN EN.CITE.DATA </w:instrText>
      </w:r>
      <w:r w:rsidR="00142C8A">
        <w:fldChar w:fldCharType="end"/>
      </w:r>
      <w:r w:rsidR="008915E6" w:rsidRPr="00C0334D">
        <w:fldChar w:fldCharType="separate"/>
      </w:r>
      <w:r w:rsidR="00AD73FA">
        <w:rPr>
          <w:noProof/>
        </w:rPr>
        <w:t>(Corrigan &amp; Nieweglowski, 2018; Earnshaw et al., 2019; Kelly &amp; Westerhoff, 2010; Kulesza et al., 2016; Kulesza et al., 2015; Kvaale et al., 2013; Lloyd, 2013; Matheson et al., 2014; McGinty et al., 2018; Meurk et al., 2014; Schomerus et al., 2011; West et al., 2014)</w:t>
      </w:r>
      <w:r w:rsidR="008915E6" w:rsidRPr="00C0334D">
        <w:fldChar w:fldCharType="end"/>
      </w:r>
      <w:r w:rsidR="008915E6" w:rsidRPr="00C0334D">
        <w:t xml:space="preserve">. </w:t>
      </w:r>
    </w:p>
    <w:p w14:paraId="2D64F37D" w14:textId="77777777" w:rsidR="00F6707A" w:rsidRPr="00C0334D" w:rsidRDefault="00F6707A" w:rsidP="00C0334D">
      <w:pPr>
        <w:spacing w:line="480" w:lineRule="auto"/>
        <w:jc w:val="both"/>
      </w:pPr>
    </w:p>
    <w:p w14:paraId="14DDC194" w14:textId="5FBB34AF" w:rsidR="00930FE0" w:rsidRPr="00C0334D" w:rsidRDefault="008835CF" w:rsidP="00C0334D">
      <w:pPr>
        <w:spacing w:line="480" w:lineRule="auto"/>
        <w:jc w:val="both"/>
      </w:pPr>
      <w:r w:rsidRPr="00C0334D">
        <w:t xml:space="preserve">A </w:t>
      </w:r>
      <w:r w:rsidR="008B6887" w:rsidRPr="00C0334D">
        <w:t xml:space="preserve">limited but </w:t>
      </w:r>
      <w:r w:rsidRPr="00C0334D">
        <w:t xml:space="preserve">diverse body of research has investigated some of the </w:t>
      </w:r>
      <w:r w:rsidR="00426CB8" w:rsidRPr="00C0334D">
        <w:t xml:space="preserve">interacting </w:t>
      </w:r>
      <w:r w:rsidRPr="00C0334D">
        <w:t>determinants of public stigma towards PWUD</w:t>
      </w:r>
      <w:r w:rsidR="00525D9E" w:rsidRPr="00C0334D">
        <w:t xml:space="preserve"> </w:t>
      </w:r>
      <w:r w:rsidR="00525D9E" w:rsidRPr="00C0334D">
        <w:fldChar w:fldCharType="begin"/>
      </w:r>
      <w:r w:rsidR="00635935" w:rsidRPr="00C0334D">
        <w:instrText xml:space="preserve"> ADDIN EN.CITE &lt;EndNote&gt;&lt;Cite&gt;&lt;Author&gt;Lancaster&lt;/Author&gt;&lt;Year&gt;2017&lt;/Year&gt;&lt;RecNum&gt;9919&lt;/RecNum&gt;&lt;DisplayText&gt;(Lancaster et al., 2017; Lloyd, 2013)&lt;/DisplayText&gt;&lt;record&gt;&lt;rec-number&gt;9919&lt;/rec-number&gt;&lt;foreign-keys&gt;&lt;key app="EN" db-id="tw9s0ps5jptp9eeatdqps2rbf5ztfr20rwtv" timestamp="1570801206" guid="fb6eea44-7fe4-4aa0-adc2-0b0f749b028e"&gt;9919&lt;/key&gt;&lt;/foreign-keys&gt;&lt;ref-type name="Report"&gt;27&lt;/ref-type&gt;&lt;contributors&gt;&lt;authors&gt;&lt;author&gt;Lancaster, K.&lt;/author&gt;&lt;author&gt;Seear, K.&lt;/author&gt;&lt;author&gt;Ritter, A.&lt;/author&gt;&lt;/authors&gt;&lt;/contributors&gt;&lt;titles&gt;&lt;title&gt;Reducing stigma and discrimination for people experiencing problematic alcohol and other drug use&lt;/title&gt;&lt;/titles&gt;&lt;dates&gt;&lt;year&gt;2017&lt;/year&gt;&lt;/dates&gt;&lt;pub-location&gt;Sydney, Australia&lt;/pub-location&gt;&lt;publisher&gt;University of New South Wales&lt;/publisher&gt;&lt;urls&gt;&lt;/urls&gt;&lt;/record&gt;&lt;/Cite&gt;&lt;Cite&gt;&lt;Author&gt;Lloyd&lt;/Author&gt;&lt;Year&gt;2013&lt;/Year&gt;&lt;RecNum&gt;8797&lt;/RecNum&gt;&lt;record&gt;&lt;rec-number&gt;8797&lt;/rec-number&gt;&lt;foreign-keys&gt;&lt;key app="EN" db-id="tw9s0ps5jptp9eeatdqps2rbf5ztfr20rwtv" timestamp="1570800714" guid="d65ba485-938e-42e1-a03f-16e398e2605d"&gt;8797&lt;/key&gt;&lt;/foreign-keys&gt;&lt;ref-type name="Journal Article"&gt;17&lt;/ref-type&gt;&lt;contributors&gt;&lt;authors&gt;&lt;author&gt;Lloyd, Charlie&lt;/author&gt;&lt;/authors&gt;&lt;/contributors&gt;&lt;titles&gt;&lt;title&gt;The stigmatization of problem drug users: A narrative literature review&lt;/title&gt;&lt;secondary-title&gt;Drugs: Education, Prevention and Policy&lt;/secondary-title&gt;&lt;/titles&gt;&lt;periodical&gt;&lt;full-title&gt;Drugs: Education, Prevention and Policy&lt;/full-title&gt;&lt;/periodical&gt;&lt;pages&gt;85-95&lt;/pages&gt;&lt;volume&gt;20&lt;/volume&gt;&lt;number&gt;2&lt;/number&gt;&lt;dates&gt;&lt;year&gt;2013&lt;/year&gt;&lt;pub-dates&gt;&lt;date&gt;2013/04/01&lt;/date&gt;&lt;/pub-dates&gt;&lt;/dates&gt;&lt;publisher&gt;Taylor &amp;amp; Francis&lt;/publisher&gt;&lt;isbn&gt;0968-7637&lt;/isbn&gt;&lt;urls&gt;&lt;related-urls&gt;&lt;url&gt;https://doi.org/10.3109/09687637.2012.743506&lt;/url&gt;&lt;/related-urls&gt;&lt;/urls&gt;&lt;electronic-resource-num&gt;10.3109/09687637.2012.743506&lt;/electronic-resource-num&gt;&lt;/record&gt;&lt;/Cite&gt;&lt;/EndNote&gt;</w:instrText>
      </w:r>
      <w:r w:rsidR="00525D9E" w:rsidRPr="00C0334D">
        <w:fldChar w:fldCharType="separate"/>
      </w:r>
      <w:r w:rsidR="00635935" w:rsidRPr="00C0334D">
        <w:rPr>
          <w:noProof/>
        </w:rPr>
        <w:t>(Lancaster et al., 2017; Lloyd, 2013)</w:t>
      </w:r>
      <w:r w:rsidR="00525D9E" w:rsidRPr="00C0334D">
        <w:fldChar w:fldCharType="end"/>
      </w:r>
      <w:r w:rsidRPr="00C0334D">
        <w:t xml:space="preserve">. This has </w:t>
      </w:r>
      <w:r w:rsidR="00804278" w:rsidRPr="00C0334D">
        <w:t>included a focus</w:t>
      </w:r>
      <w:r w:rsidRPr="00C0334D">
        <w:t xml:space="preserve"> on the role played by media representation</w:t>
      </w:r>
      <w:r w:rsidR="00C92216" w:rsidRPr="00C0334D">
        <w:t>s</w:t>
      </w:r>
      <w:r w:rsidR="00303CE7" w:rsidRPr="00C0334D">
        <w:t xml:space="preserve"> </w:t>
      </w:r>
      <w:r w:rsidR="00804278" w:rsidRPr="00C0334D">
        <w:t xml:space="preserve">of PWUD </w:t>
      </w:r>
      <w:r w:rsidR="00303CE7" w:rsidRPr="00C0334D">
        <w:fldChar w:fldCharType="begin">
          <w:fldData xml:space="preserve">PEVuZE5vdGU+PENpdGU+PEF1dGhvcj5BdGtpbnNvbjwvQXV0aG9yPjxZZWFyPjIwMTk8L1llYXI+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</w:fldData>
        </w:fldChar>
      </w:r>
      <w:r w:rsidR="00142C8A">
        <w:instrText xml:space="preserve"> ADDIN EN.CITE </w:instrText>
      </w:r>
      <w:r w:rsidR="00142C8A">
        <w:fldChar w:fldCharType="begin">
          <w:fldData xml:space="preserve">PEVuZE5vdGU+PENpdGU+PEF1dGhvcj5BdGtpbnNvbjwvQXV0aG9yPjxZZWFyPjIwMTk8L1llYXI+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</w:fldData>
        </w:fldChar>
      </w:r>
      <w:r w:rsidR="00142C8A">
        <w:instrText xml:space="preserve"> ADDIN EN.CITE.DATA </w:instrText>
      </w:r>
      <w:r w:rsidR="00142C8A">
        <w:fldChar w:fldCharType="end"/>
      </w:r>
      <w:r w:rsidR="00303CE7" w:rsidRPr="00C0334D">
        <w:fldChar w:fldCharType="separate"/>
      </w:r>
      <w:r w:rsidR="00142C8A">
        <w:rPr>
          <w:noProof/>
        </w:rPr>
        <w:t>(Atkinson et al., 2019; Atkinson &amp; Sumnall, 2018, in press; McGinty, Stone, et al., 2019)</w:t>
      </w:r>
      <w:r w:rsidR="00303CE7" w:rsidRPr="00C0334D">
        <w:fldChar w:fldCharType="end"/>
      </w:r>
      <w:r w:rsidRPr="00C0334D">
        <w:t xml:space="preserve">, </w:t>
      </w:r>
      <w:r w:rsidR="007A12B3" w:rsidRPr="00C0334D">
        <w:t xml:space="preserve">the </w:t>
      </w:r>
      <w:r w:rsidRPr="00C0334D">
        <w:t xml:space="preserve">framing of substance use as a consequence of </w:t>
      </w:r>
      <w:r w:rsidR="00D53DEC" w:rsidRPr="00C0334D">
        <w:t xml:space="preserve">failings </w:t>
      </w:r>
      <w:r w:rsidRPr="00C0334D">
        <w:t>in personal morality or responsibility</w:t>
      </w:r>
      <w:r w:rsidR="00426CB8" w:rsidRPr="00C0334D">
        <w:t xml:space="preserve"> </w:t>
      </w:r>
      <w:r w:rsidR="00426CB8" w:rsidRPr="00C0334D">
        <w:fldChar w:fldCharType="begin"/>
      </w:r>
      <w:r w:rsidR="00142C8A">
        <w:instrText xml:space="preserve"> ADDIN EN.CITE &lt;EndNote&gt;&lt;Cite&gt;&lt;Author&gt;MacCoun&lt;/Author&gt;&lt;Year&gt;2013&lt;/Year&gt;&lt;RecNum&gt;9933&lt;/RecNum&gt;&lt;DisplayText&gt;(MacCoun, 2013)&lt;/DisplayText&gt;&lt;record&gt;&lt;rec-number&gt;9933&lt;/rec-number&gt;&lt;foreign-keys&gt;&lt;key app="EN" db-id="tw9s0ps5jptp9eeatdqps2rbf5ztfr20rwtv" timestamp="1570801206" guid="6a3ed804-a2d6-40d6-a2c4-69886a38bc7f"&gt;9933&lt;/key&gt;&lt;/foreign-keys&gt;&lt;ref-type name="Journal Article"&gt;17&lt;/ref-type&gt;&lt;contributors&gt;&lt;authors&gt;&lt;author&gt;MacCoun, R. J.&lt;/author&gt;&lt;/authors&gt;&lt;/contributors&gt;&lt;titles&gt;&lt;title&gt;Moral Outrage and Opposition to Harm Reduction&lt;/title&gt;&lt;secondary-title&gt;Criminal Law and Philosophy&lt;/secondary-title&gt;&lt;/titles&gt;&lt;periodical&gt;&lt;full-title&gt;Criminal Law and Philosophy&lt;/full-title&gt;&lt;/periodical&gt;&lt;pages&gt;83-98&lt;/pages&gt;&lt;volume&gt;7&lt;/volume&gt;&lt;number&gt;1&lt;/number&gt;&lt;dates&gt;&lt;year&gt;2013&lt;/year&gt;&lt;/dates&gt;&lt;work-type&gt;Article&lt;/work-type&gt;&lt;urls&gt;&lt;related-urls&gt;&lt;url&gt;https://www.scopus.com/inward/record.uri?eid=2-s2.0-84872274010&amp;amp;doi=10.1007%2fs11572-012-9154-0&amp;amp;partnerID=40&amp;amp;md5=ba372510a7df6ad2c4ee117a1f531b0b&lt;/url&gt;&lt;url&gt;https://link.springer.com/content/pdf/10.1007%2Fs11572-012-9154-0.pdf&lt;/url&gt;&lt;/related-urls&gt;&lt;/urls&gt;&lt;electronic-resource-num&gt;10.1007/s11572-012-9154-0&lt;/electronic-resource-num&gt;&lt;remote-database-name&gt;Scopus&lt;/remote-database-name&gt;&lt;/record&gt;&lt;/Cite&gt;&lt;/EndNote&gt;</w:instrText>
      </w:r>
      <w:r w:rsidR="00426CB8" w:rsidRPr="00C0334D">
        <w:fldChar w:fldCharType="separate"/>
      </w:r>
      <w:r w:rsidR="00142C8A">
        <w:rPr>
          <w:noProof/>
        </w:rPr>
        <w:t>(MacCoun, 2013)</w:t>
      </w:r>
      <w:r w:rsidR="00426CB8" w:rsidRPr="00C0334D">
        <w:fldChar w:fldCharType="end"/>
      </w:r>
      <w:r w:rsidR="00804278" w:rsidRPr="00C0334D">
        <w:t>, subjugation of personal identities by pejorative label</w:t>
      </w:r>
      <w:r w:rsidR="00C77820" w:rsidRPr="00C0334D">
        <w:t>ling</w:t>
      </w:r>
      <w:r w:rsidR="00804278" w:rsidRPr="00C0334D">
        <w:t xml:space="preserve"> (e.g. </w:t>
      </w:r>
      <w:r w:rsidR="00C77820" w:rsidRPr="00C0334D">
        <w:t xml:space="preserve"> </w:t>
      </w:r>
      <w:r w:rsidR="00804278" w:rsidRPr="00C0334D">
        <w:t xml:space="preserve">‘addict’; ‘junkie’; ‘drug </w:t>
      </w:r>
      <w:r w:rsidR="00426CB8" w:rsidRPr="00C0334D">
        <w:t>ab</w:t>
      </w:r>
      <w:r w:rsidR="00804278" w:rsidRPr="00C0334D">
        <w:t>user’)</w:t>
      </w:r>
      <w:r w:rsidR="00A5545E" w:rsidRPr="00C0334D">
        <w:t xml:space="preserve"> </w:t>
      </w:r>
      <w:r w:rsidR="007A12B3" w:rsidRPr="00C0334D">
        <w:fldChar w:fldCharType="begin"/>
      </w:r>
      <w:r w:rsidR="00635935" w:rsidRPr="00C0334D">
        <w:instrText xml:space="preserve"> ADDIN EN.CITE &lt;EndNote&gt;&lt;Cite&gt;&lt;Author&gt;Lancaster&lt;/Author&gt;&lt;Year&gt;2017&lt;/Year&gt;&lt;RecNum&gt;9919&lt;/RecNum&gt;&lt;DisplayText&gt;(Lancaster et al., 2017)&lt;/DisplayText&gt;&lt;record&gt;&lt;rec-number&gt;9919&lt;/rec-number&gt;&lt;foreign-keys&gt;&lt;key app="EN" db-id="tw9s0ps5jptp9eeatdqps2rbf5ztfr20rwtv" timestamp="1570801206" guid="fb6eea44-7fe4-4aa0-adc2-0b0f749b028e"&gt;9919&lt;/key&gt;&lt;/foreign-keys&gt;&lt;ref-type name="Report"&gt;27&lt;/ref-type&gt;&lt;contributors&gt;&lt;authors&gt;&lt;author&gt;Lancaster, K.&lt;/author&gt;&lt;author&gt;Seear, K.&lt;/author&gt;&lt;author&gt;Ritter, A.&lt;/author&gt;&lt;/authors&gt;&lt;/contributors&gt;&lt;titles&gt;&lt;title&gt;Reducing stigma and discrimination for people experiencing problematic alcohol and other drug use&lt;/title&gt;&lt;/titles&gt;&lt;dates&gt;&lt;year&gt;2017&lt;/year&gt;&lt;/dates&gt;&lt;pub-location&gt;Sydney, Australia&lt;/pub-location&gt;&lt;publisher&gt;University of New South Wales&lt;/publisher&gt;&lt;urls&gt;&lt;/urls&gt;&lt;/record&gt;&lt;/Cite&gt;&lt;/EndNote&gt;</w:instrText>
      </w:r>
      <w:r w:rsidR="007A12B3" w:rsidRPr="00C0334D">
        <w:fldChar w:fldCharType="separate"/>
      </w:r>
      <w:r w:rsidR="00635935" w:rsidRPr="00C0334D">
        <w:rPr>
          <w:noProof/>
        </w:rPr>
        <w:t>(Lancaster et al., 2017)</w:t>
      </w:r>
      <w:r w:rsidR="007A12B3" w:rsidRPr="00C0334D">
        <w:fldChar w:fldCharType="end"/>
      </w:r>
      <w:r w:rsidR="00C317B3" w:rsidRPr="00C0334D">
        <w:t>,</w:t>
      </w:r>
      <w:r w:rsidR="005A7D2B" w:rsidRPr="00C0334D">
        <w:t xml:space="preserve"> unfamiliarity with the causes of substance use disorders </w:t>
      </w:r>
      <w:r w:rsidR="005A7D2B" w:rsidRPr="00C0334D">
        <w:fldChar w:fldCharType="begin"/>
      </w:r>
      <w:r w:rsidR="00635935" w:rsidRPr="00C0334D">
        <w:instrText xml:space="preserve"> ADDIN EN.CITE &lt;EndNote&gt;&lt;Cite&gt;&lt;Author&gt;Lloyd&lt;/Author&gt;&lt;Year&gt;2013&lt;/Year&gt;&lt;RecNum&gt;8797&lt;/RecNum&gt;&lt;DisplayText&gt;(Lloyd, 2013)&lt;/DisplayText&gt;&lt;record&gt;&lt;rec-number&gt;8797&lt;/rec-number&gt;&lt;foreign-keys&gt;&lt;key app="EN" db-id="tw9s0ps5jptp9eeatdqps2rbf5ztfr20rwtv" timestamp="1570800714" guid="d65ba485-938e-42e1-a03f-16e398e2605d"&gt;8797&lt;/key&gt;&lt;/foreign-keys&gt;&lt;ref-type name="Journal Article"&gt;17&lt;/ref-type&gt;&lt;contributors&gt;&lt;authors&gt;&lt;author&gt;Lloyd, Charlie&lt;/author&gt;&lt;/authors&gt;&lt;/contributors&gt;&lt;titles&gt;&lt;title&gt;The stigmatization of problem drug users: A narrative literature review&lt;/title&gt;&lt;secondary-title&gt;Drugs: Education, Prevention and Policy&lt;/secondary-title&gt;&lt;/titles&gt;&lt;periodical&gt;&lt;full-title&gt;Drugs: Education, Prevention and Policy&lt;/full-title&gt;&lt;/periodical&gt;&lt;pages&gt;85-95&lt;/pages&gt;&lt;volume&gt;20&lt;/volume&gt;&lt;number&gt;2&lt;/number&gt;&lt;dates&gt;&lt;year&gt;2013&lt;/year&gt;&lt;pub-dates&gt;&lt;date&gt;2013/04/01&lt;/date&gt;&lt;/pub-dates&gt;&lt;/dates&gt;&lt;publisher&gt;Taylor &amp;amp; Francis&lt;/publisher&gt;&lt;isbn&gt;0968-7637&lt;/isbn&gt;&lt;urls&gt;&lt;related-urls&gt;&lt;url&gt;https://doi.org/10.3109/09687637.2012.743506&lt;/url&gt;&lt;/related-urls&gt;&lt;/urls&gt;&lt;electronic-resource-num&gt;10.3109/09687637.2012.743506&lt;/electronic-resource-num&gt;&lt;/record&gt;&lt;/Cite&gt;&lt;/EndNote&gt;</w:instrText>
      </w:r>
      <w:r w:rsidR="005A7D2B" w:rsidRPr="00C0334D">
        <w:fldChar w:fldCharType="separate"/>
      </w:r>
      <w:r w:rsidR="00683EB0" w:rsidRPr="00C0334D">
        <w:rPr>
          <w:noProof/>
        </w:rPr>
        <w:t>(Lloyd, 2013)</w:t>
      </w:r>
      <w:r w:rsidR="005A7D2B" w:rsidRPr="00C0334D">
        <w:fldChar w:fldCharType="end"/>
      </w:r>
      <w:r w:rsidR="005A7D2B" w:rsidRPr="00C0334D">
        <w:t>,</w:t>
      </w:r>
      <w:r w:rsidR="00C317B3" w:rsidRPr="00C0334D">
        <w:t xml:space="preserve"> and laws and regulations that target </w:t>
      </w:r>
      <w:r w:rsidR="00342D37" w:rsidRPr="00C0334D">
        <w:t xml:space="preserve">behaviour that is perceived as </w:t>
      </w:r>
      <w:r w:rsidR="00C317B3" w:rsidRPr="00C0334D">
        <w:t>‘deviant’ or ‘risky’</w:t>
      </w:r>
      <w:r w:rsidR="00683EB0" w:rsidRPr="00C0334D">
        <w:t xml:space="preserve"> </w:t>
      </w:r>
      <w:r w:rsidR="00426CB8" w:rsidRPr="00C0334D">
        <w:fldChar w:fldCharType="begin">
          <w:fldData xml:space="preserve">PEVuZE5vdGU+PENpdGU+PEF1dGhvcj5LZWxseTwvQXV0aG9yPjxZZWFyPjIwMTA8L1llYXI+PFJl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</w:fldData>
        </w:fldChar>
      </w:r>
      <w:r w:rsidR="00A27A30">
        <w:instrText xml:space="preserve"> ADDIN EN.CITE </w:instrText>
      </w:r>
      <w:r w:rsidR="00A27A30">
        <w:fldChar w:fldCharType="begin">
          <w:fldData xml:space="preserve">PEVuZE5vdGU+PENpdGU+PEF1dGhvcj5LZWxseTwvQXV0aG9yPjxZZWFyPjIwMTA8L1llYXI+PFJl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</w:fldData>
        </w:fldChar>
      </w:r>
      <w:r w:rsidR="00A27A30">
        <w:instrText xml:space="preserve"> ADDIN EN.CITE.DATA </w:instrText>
      </w:r>
      <w:r w:rsidR="00A27A30">
        <w:fldChar w:fldCharType="end"/>
      </w:r>
      <w:r w:rsidR="00426CB8" w:rsidRPr="00C0334D">
        <w:fldChar w:fldCharType="separate"/>
      </w:r>
      <w:r w:rsidR="00A27A30">
        <w:rPr>
          <w:noProof/>
        </w:rPr>
        <w:t>(Kelly &amp; Westerhoff, 2010; Lloyd, 2013; Room, 2005)</w:t>
      </w:r>
      <w:r w:rsidR="00426CB8" w:rsidRPr="00C0334D">
        <w:fldChar w:fldCharType="end"/>
      </w:r>
      <w:r w:rsidR="00FB1259" w:rsidRPr="00C0334D">
        <w:t xml:space="preserve">. </w:t>
      </w:r>
      <w:r w:rsidR="007B25B1">
        <w:t xml:space="preserve">Public </w:t>
      </w:r>
      <w:r w:rsidR="00A5545E" w:rsidRPr="00C0334D">
        <w:t>attributes are also important</w:t>
      </w:r>
      <w:r w:rsidR="00920A2A">
        <w:t>,</w:t>
      </w:r>
      <w:r w:rsidR="00C92216" w:rsidRPr="00C0334D">
        <w:t xml:space="preserve"> and </w:t>
      </w:r>
      <w:r w:rsidR="00A5545E" w:rsidRPr="00C0334D">
        <w:t xml:space="preserve">factors such as education, </w:t>
      </w:r>
      <w:r w:rsidR="007658FF" w:rsidRPr="00C0334D">
        <w:t xml:space="preserve">political affiliation, </w:t>
      </w:r>
      <w:r w:rsidR="00E61376" w:rsidRPr="00C0334D">
        <w:t xml:space="preserve">‘folk explanations’ of behaviour, </w:t>
      </w:r>
      <w:r w:rsidR="009E652D" w:rsidRPr="00C0334D">
        <w:t xml:space="preserve">support for punitive </w:t>
      </w:r>
      <w:r w:rsidR="009E652D" w:rsidRPr="00C0334D">
        <w:lastRenderedPageBreak/>
        <w:t xml:space="preserve">drug policies, </w:t>
      </w:r>
      <w:r w:rsidR="00A5545E" w:rsidRPr="00C0334D">
        <w:t>knowledge about substances</w:t>
      </w:r>
      <w:r w:rsidR="0038676E" w:rsidRPr="00C0334D">
        <w:t>, health literacy</w:t>
      </w:r>
      <w:r w:rsidR="00A5545E" w:rsidRPr="00C0334D">
        <w:t xml:space="preserve">, and personal familiarity with </w:t>
      </w:r>
      <w:r w:rsidR="00D53DEC" w:rsidRPr="00C0334D">
        <w:t>PWUD</w:t>
      </w:r>
      <w:r w:rsidR="00616A63" w:rsidRPr="00C0334D">
        <w:t xml:space="preserve"> and people receiving drug treatment </w:t>
      </w:r>
      <w:r w:rsidR="00A5545E" w:rsidRPr="00C0334D">
        <w:t xml:space="preserve">are associated with public stigma, empathy and compassion </w:t>
      </w:r>
      <w:r w:rsidR="009E652D" w:rsidRPr="00C0334D">
        <w:fldChar w:fldCharType="begin">
          <w:fldData xml:space="preserve">PEVuZE5vdGU+PENpdGU+PEF1dGhvcj5LZW5uZWR5LUhlbmRyaWNrczwvQXV0aG9yPjxZZWFyPjIw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</w:fldData>
        </w:fldChar>
      </w:r>
      <w:r w:rsidR="00CE38EA">
        <w:instrText xml:space="preserve"> ADDIN EN.CITE </w:instrText>
      </w:r>
      <w:r w:rsidR="00CE38EA">
        <w:fldChar w:fldCharType="begin">
          <w:fldData xml:space="preserve">PEVuZE5vdGU+PENpdGU+PEF1dGhvcj5LZW5uZWR5LUhlbmRyaWNrczwvQXV0aG9yPjxZZWFyPjIw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</w:fldData>
        </w:fldChar>
      </w:r>
      <w:r w:rsidR="00CE38EA">
        <w:instrText xml:space="preserve"> ADDIN EN.CITE.DATA </w:instrText>
      </w:r>
      <w:r w:rsidR="00CE38EA">
        <w:fldChar w:fldCharType="end"/>
      </w:r>
      <w:r w:rsidR="009E652D" w:rsidRPr="00C0334D">
        <w:fldChar w:fldCharType="separate"/>
      </w:r>
      <w:r w:rsidR="00CE38EA">
        <w:rPr>
          <w:noProof/>
        </w:rPr>
        <w:t>(Corrigan et al., 2001; Kennedy-Hendricks et al., 2017; Rusch et al., 2012; Sattler et al., 2017)</w:t>
      </w:r>
      <w:r w:rsidR="009E652D" w:rsidRPr="00C0334D">
        <w:fldChar w:fldCharType="end"/>
      </w:r>
      <w:r w:rsidR="00A5545E" w:rsidRPr="00C0334D">
        <w:t xml:space="preserve">. </w:t>
      </w:r>
      <w:r w:rsidR="007A12B3" w:rsidRPr="00C0334D">
        <w:t>However, p</w:t>
      </w:r>
      <w:r w:rsidR="00FB1259" w:rsidRPr="00C0334D">
        <w:t xml:space="preserve">ublic attitudes </w:t>
      </w:r>
      <w:r w:rsidR="007A12B3" w:rsidRPr="00C0334D">
        <w:t xml:space="preserve">towards PWUD </w:t>
      </w:r>
      <w:r w:rsidR="00FB1259" w:rsidRPr="00C0334D">
        <w:t xml:space="preserve">change over time, and can sometimes be contradictory </w:t>
      </w:r>
      <w:r w:rsidR="00FB1259" w:rsidRPr="00C0334D">
        <w:fldChar w:fldCharType="begin">
          <w:fldData xml:space="preserve">PEVuZE5vdGU+PENpdGU+PEF1dGhvcj5TY2hvbWVydXM8L0F1dGhvcj48WWVhcj4yMDE0PC9ZZWFy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</w:fldData>
        </w:fldChar>
      </w:r>
      <w:r w:rsidR="00635935" w:rsidRPr="00C0334D">
        <w:instrText xml:space="preserve"> ADDIN EN.CITE </w:instrText>
      </w:r>
      <w:r w:rsidR="00635935" w:rsidRPr="00C0334D">
        <w:fldChar w:fldCharType="begin">
          <w:fldData xml:space="preserve">PEVuZE5vdGU+PENpdGU+PEF1dGhvcj5TY2hvbWVydXM8L0F1dGhvcj48WWVhcj4yMDE0PC9ZZWFy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</w:fldData>
        </w:fldChar>
      </w:r>
      <w:r w:rsidR="00635935" w:rsidRPr="00C0334D">
        <w:instrText xml:space="preserve"> ADDIN EN.CITE.DATA </w:instrText>
      </w:r>
      <w:r w:rsidR="00635935" w:rsidRPr="00C0334D">
        <w:fldChar w:fldCharType="end"/>
      </w:r>
      <w:r w:rsidR="00FB1259" w:rsidRPr="00C0334D">
        <w:fldChar w:fldCharType="separate"/>
      </w:r>
      <w:r w:rsidR="00635935" w:rsidRPr="00C0334D">
        <w:rPr>
          <w:noProof/>
        </w:rPr>
        <w:t>(Schomerus et al., 2014)</w:t>
      </w:r>
      <w:r w:rsidR="00FB1259" w:rsidRPr="00C0334D">
        <w:fldChar w:fldCharType="end"/>
      </w:r>
      <w:r w:rsidR="00FB1259" w:rsidRPr="00C0334D">
        <w:t xml:space="preserve">. For example, a recent online survey undertaken with a representative sample of the general public in Scotland </w:t>
      </w:r>
      <w:r w:rsidR="00FB1259" w:rsidRPr="00C0334D">
        <w:fldChar w:fldCharType="begin"/>
      </w:r>
      <w:r w:rsidR="00635935" w:rsidRPr="00C0334D">
        <w:instrText xml:space="preserve"> ADDIN EN.CITE &lt;EndNote&gt;&lt;Cite&gt;&lt;Author&gt;The Scottish Government&lt;/Author&gt;&lt;Year&gt;2016&lt;/Year&gt;&lt;RecNum&gt;8538&lt;/RecNum&gt;&lt;DisplayText&gt;(The Scottish Government, 2016)&lt;/DisplayText&gt;&lt;record&gt;&lt;rec-number&gt;8538&lt;/rec-number&gt;&lt;foreign-keys&gt;&lt;key app="EN" db-id="tw9s0ps5jptp9eeatdqps2rbf5ztfr20rwtv" timestamp="1570800709" guid="2a746c34-b9bd-4f92-932e-4f8c99313a33"&gt;8538&lt;/key&gt;&lt;/foreign-keys&gt;&lt;ref-type name="Report"&gt;27&lt;/ref-type&gt;&lt;contributors&gt;&lt;authors&gt;&lt;author&gt;The Scottish Government,&lt;/author&gt;&lt;/authors&gt;&lt;/contributors&gt;&lt;titles&gt;&lt;title&gt;2016 Scottish Public Attitudes Towards People with Drug Dependence and People in Recovery&lt;/title&gt;&lt;/titles&gt;&lt;dates&gt;&lt;year&gt;2016&lt;/year&gt;&lt;/dates&gt;&lt;pub-location&gt;Edinburgh, UK&lt;/pub-location&gt;&lt;publisher&gt;The Scottish Government&lt;/publisher&gt;&lt;urls&gt;&lt;/urls&gt;&lt;/record&gt;&lt;/Cite&gt;&lt;/EndNote&gt;</w:instrText>
      </w:r>
      <w:r w:rsidR="00FB1259" w:rsidRPr="00C0334D">
        <w:fldChar w:fldCharType="separate"/>
      </w:r>
      <w:r w:rsidR="00683EB0" w:rsidRPr="00C0334D">
        <w:rPr>
          <w:noProof/>
        </w:rPr>
        <w:t>(The Scottish Government, 2016)</w:t>
      </w:r>
      <w:r w:rsidR="00FB1259" w:rsidRPr="00C0334D">
        <w:fldChar w:fldCharType="end"/>
      </w:r>
      <w:r w:rsidR="00FB1259" w:rsidRPr="00C0334D">
        <w:t xml:space="preserve"> suggested that despite high levels of sympathy towards people with ‘drug dependence’ and support for public funding of drug treatment, 50% of respondents did not wish to have someone who had </w:t>
      </w:r>
      <w:r w:rsidR="00C92216" w:rsidRPr="00C0334D">
        <w:t xml:space="preserve">ever </w:t>
      </w:r>
      <w:r w:rsidR="00FB1259" w:rsidRPr="00C0334D">
        <w:t>been dependent on drugs as their neighbour; 46% thought that residents were right to fear a drug treatment service in their neighbourhood, and 38% disagreed that people with a history of drug dependence could be trusted as a baby sitter.</w:t>
      </w:r>
    </w:p>
    <w:p w14:paraId="27ACA401" w14:textId="39BB66AF" w:rsidR="00F5241D" w:rsidRPr="00C0334D" w:rsidRDefault="00F5241D" w:rsidP="00C0334D">
      <w:pPr>
        <w:spacing w:line="480" w:lineRule="auto"/>
        <w:jc w:val="both"/>
      </w:pPr>
    </w:p>
    <w:p w14:paraId="3746DF58" w14:textId="073DC8E0" w:rsidR="00A60EBD" w:rsidRDefault="007B25B1" w:rsidP="00C0334D">
      <w:pPr>
        <w:spacing w:line="480" w:lineRule="auto"/>
        <w:jc w:val="both"/>
      </w:pPr>
      <w:r>
        <w:t>Stigmatising attitudes and other biases towards PWUD have been investigated using e</w:t>
      </w:r>
      <w:r w:rsidR="006602EA" w:rsidRPr="00C0334D">
        <w:t>xperimental and quasi-experimental studies</w:t>
      </w:r>
      <w:r>
        <w:t xml:space="preserve">. These </w:t>
      </w:r>
      <w:r w:rsidR="006602EA" w:rsidRPr="00C0334D">
        <w:t xml:space="preserve">have shown that the use of </w:t>
      </w:r>
      <w:r w:rsidR="00683EB0" w:rsidRPr="00C0334D">
        <w:t xml:space="preserve">language or </w:t>
      </w:r>
      <w:r w:rsidR="006602EA" w:rsidRPr="00C0334D">
        <w:t xml:space="preserve">certain </w:t>
      </w:r>
      <w:r w:rsidR="00DA5061" w:rsidRPr="00C0334D">
        <w:t xml:space="preserve">popular </w:t>
      </w:r>
      <w:r w:rsidR="006602EA" w:rsidRPr="00C0334D">
        <w:t xml:space="preserve">terms </w:t>
      </w:r>
      <w:r w:rsidR="00DA5061" w:rsidRPr="00C0334D">
        <w:t xml:space="preserve">to </w:t>
      </w:r>
      <w:r w:rsidR="006602EA" w:rsidRPr="00C0334D">
        <w:t>describ</w:t>
      </w:r>
      <w:r w:rsidR="00DA5061" w:rsidRPr="00C0334D">
        <w:t>e PWUD (e.g.</w:t>
      </w:r>
      <w:r w:rsidR="006602EA" w:rsidRPr="00C0334D">
        <w:t xml:space="preserve"> ‘</w:t>
      </w:r>
      <w:r w:rsidR="00140E2B" w:rsidRPr="00C0334D">
        <w:t>substance</w:t>
      </w:r>
      <w:r w:rsidR="00DA5061" w:rsidRPr="00C0334D">
        <w:t xml:space="preserve"> abuser’</w:t>
      </w:r>
      <w:r w:rsidR="00791446" w:rsidRPr="00C0334D">
        <w:t>; ‘junkie’ or</w:t>
      </w:r>
      <w:r w:rsidR="00DA5061" w:rsidRPr="00C0334D">
        <w:t xml:space="preserve"> </w:t>
      </w:r>
      <w:r w:rsidR="006602EA" w:rsidRPr="00C0334D">
        <w:t>‘addict’</w:t>
      </w:r>
      <w:r w:rsidR="00791446" w:rsidRPr="00C0334D">
        <w:t xml:space="preserve"> </w:t>
      </w:r>
      <w:r>
        <w:t>compared with terms such as</w:t>
      </w:r>
      <w:r w:rsidR="00791446" w:rsidRPr="00C0334D">
        <w:t xml:space="preserve"> </w:t>
      </w:r>
      <w:r w:rsidR="00C92216" w:rsidRPr="00C0334D">
        <w:t>‘</w:t>
      </w:r>
      <w:r w:rsidR="00791446" w:rsidRPr="00C0334D">
        <w:t>person with a substance use disorder</w:t>
      </w:r>
      <w:r w:rsidR="00C92216" w:rsidRPr="00C0334D">
        <w:t>’</w:t>
      </w:r>
      <w:r w:rsidR="008009F6" w:rsidRPr="00C0334D">
        <w:t>)</w:t>
      </w:r>
      <w:r w:rsidR="0038676E" w:rsidRPr="00C0334D">
        <w:t>;</w:t>
      </w:r>
      <w:r w:rsidR="00B507C0" w:rsidRPr="00C0334D">
        <w:t xml:space="preserve"> </w:t>
      </w:r>
      <w:r w:rsidR="0038676E" w:rsidRPr="00C0334D">
        <w:t xml:space="preserve">or </w:t>
      </w:r>
      <w:r w:rsidR="008009F6" w:rsidRPr="00C0334D">
        <w:t>highlight</w:t>
      </w:r>
      <w:r w:rsidR="00732771" w:rsidRPr="00C0334D">
        <w:t>ing</w:t>
      </w:r>
      <w:r w:rsidR="00B507C0" w:rsidRPr="00C0334D">
        <w:t xml:space="preserve"> culpability and controllability of personal choice</w:t>
      </w:r>
      <w:r w:rsidR="008009F6" w:rsidRPr="00C0334D">
        <w:t xml:space="preserve">, the perceived ‘dangerousness’ of </w:t>
      </w:r>
      <w:r w:rsidR="00DA5061" w:rsidRPr="00C0334D">
        <w:t>PWUD</w:t>
      </w:r>
      <w:r w:rsidR="008009F6" w:rsidRPr="00C0334D">
        <w:t>,</w:t>
      </w:r>
      <w:r w:rsidR="006602EA" w:rsidRPr="00C0334D">
        <w:t xml:space="preserve"> </w:t>
      </w:r>
      <w:r w:rsidR="00DA5061" w:rsidRPr="00C0334D">
        <w:t xml:space="preserve">or the relapsing nature of substance use disorders </w:t>
      </w:r>
      <w:r w:rsidR="006602EA" w:rsidRPr="00C0334D">
        <w:t xml:space="preserve">can induce cognitive biases that perpetuate stigmatising attitudes (e.g. </w:t>
      </w:r>
      <w:r w:rsidR="006602EA" w:rsidRPr="00C0334D">
        <w:fldChar w:fldCharType="begin">
          <w:fldData xml:space="preserve">PEVuZE5vdGU+PENpdGUgQXV0aG9yWWVhcj0iMSI+PEF1dGhvcj5LZWxseTwvQXV0aG9yPjxZZWFy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</w:fldData>
        </w:fldChar>
      </w:r>
      <w:r w:rsidR="00635935" w:rsidRPr="00C0334D">
        <w:instrText xml:space="preserve"> ADDIN EN.CITE </w:instrText>
      </w:r>
      <w:r w:rsidR="00635935" w:rsidRPr="00C0334D">
        <w:fldChar w:fldCharType="begin">
          <w:fldData xml:space="preserve">PEVuZE5vdGU+PENpdGUgQXV0aG9yWWVhcj0iMSI+PEF1dGhvcj5LZWxseTwvQXV0aG9yPjxZZWFy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</w:fldData>
        </w:fldChar>
      </w:r>
      <w:r w:rsidR="00635935" w:rsidRPr="00C0334D">
        <w:instrText xml:space="preserve"> ADDIN EN.CITE.DATA </w:instrText>
      </w:r>
      <w:r w:rsidR="00635935" w:rsidRPr="00C0334D">
        <w:fldChar w:fldCharType="end"/>
      </w:r>
      <w:r w:rsidR="006602EA" w:rsidRPr="00C0334D">
        <w:fldChar w:fldCharType="separate"/>
      </w:r>
      <w:r w:rsidR="00635935" w:rsidRPr="00C0334D">
        <w:rPr>
          <w:noProof/>
        </w:rPr>
        <w:t>Ashford et al. (2018a, 2018b); Ashford, Brown, et al. (2019a, 2019b); Ashford, Brown, McDaniel, et al. (2019); Kelly et al. (2010); Kelly and Westerhoff (2010); Sattler et al. (2017)</w:t>
      </w:r>
      <w:r w:rsidR="006602EA" w:rsidRPr="00C0334D">
        <w:fldChar w:fldCharType="end"/>
      </w:r>
      <w:r w:rsidR="007A12B3" w:rsidRPr="00C0334D">
        <w:t>)</w:t>
      </w:r>
      <w:r w:rsidR="006602EA" w:rsidRPr="00C0334D">
        <w:t xml:space="preserve">. </w:t>
      </w:r>
      <w:r>
        <w:t xml:space="preserve">For example, </w:t>
      </w:r>
      <w:r w:rsidR="00814542">
        <w:t>Ashford and colleagues (2018b) found that using measures of implicit</w:t>
      </w:r>
      <w:r w:rsidR="00920A2A">
        <w:t>-</w:t>
      </w:r>
      <w:r w:rsidR="00814542">
        <w:t xml:space="preserve"> (the </w:t>
      </w:r>
      <w:r w:rsidR="00814542" w:rsidRPr="00814542">
        <w:t>Go/No Association Task</w:t>
      </w:r>
      <w:r w:rsidR="00B65E9D">
        <w:t xml:space="preserve">; a measure of social cognition that </w:t>
      </w:r>
      <w:r w:rsidR="00296873">
        <w:t>assesses</w:t>
      </w:r>
      <w:r w:rsidR="00B65E9D">
        <w:t xml:space="preserve"> </w:t>
      </w:r>
      <w:r w:rsidR="00296873" w:rsidRPr="00296873">
        <w:t>automatic associations between concept</w:t>
      </w:r>
      <w:r w:rsidR="00296873">
        <w:t>s</w:t>
      </w:r>
      <w:r w:rsidR="00296873" w:rsidRPr="00296873">
        <w:t xml:space="preserve"> (e.g., </w:t>
      </w:r>
      <w:r w:rsidR="00296873">
        <w:t>substance use</w:t>
      </w:r>
      <w:r w:rsidR="00296873" w:rsidRPr="00296873">
        <w:t xml:space="preserve">) and attribute (e.g., </w:t>
      </w:r>
      <w:r w:rsidR="00296873">
        <w:t>neutral objects</w:t>
      </w:r>
      <w:r w:rsidR="00296873" w:rsidRPr="00296873">
        <w:t>) categories</w:t>
      </w:r>
      <w:r w:rsidR="00814542">
        <w:t xml:space="preserve">), and explicit (rating </w:t>
      </w:r>
      <w:r w:rsidR="00A60EBD">
        <w:t xml:space="preserve">of </w:t>
      </w:r>
      <w:r w:rsidR="00814542">
        <w:t>vignette</w:t>
      </w:r>
      <w:r w:rsidR="00A60EBD">
        <w:t>s</w:t>
      </w:r>
      <w:r w:rsidR="00814542">
        <w:t>)</w:t>
      </w:r>
      <w:r w:rsidR="00814542" w:rsidRPr="00814542">
        <w:t xml:space="preserve"> </w:t>
      </w:r>
      <w:r w:rsidR="00A60EBD">
        <w:t xml:space="preserve">bias </w:t>
      </w:r>
      <w:r w:rsidR="00C03C23">
        <w:t>in a study with</w:t>
      </w:r>
      <w:r w:rsidR="00814542">
        <w:t xml:space="preserve"> the general public, terms such as ‘substance abuser’ and ‘addict’ were strongly associated </w:t>
      </w:r>
      <w:r w:rsidR="00A60EBD">
        <w:t xml:space="preserve">with greater self-rated social </w:t>
      </w:r>
      <w:r w:rsidR="00A60EBD">
        <w:lastRenderedPageBreak/>
        <w:t>distancing or negative</w:t>
      </w:r>
      <w:r w:rsidR="00C03C23">
        <w:t xml:space="preserve"> </w:t>
      </w:r>
      <w:r w:rsidR="00A60EBD">
        <w:t xml:space="preserve">associations </w:t>
      </w:r>
      <w:r w:rsidR="00C03C23">
        <w:t xml:space="preserve">towards PWUD </w:t>
      </w:r>
      <w:r w:rsidR="00A60EBD">
        <w:t xml:space="preserve">compared with corresponding </w:t>
      </w:r>
      <w:r w:rsidR="00C03C23">
        <w:t>‘neutral</w:t>
      </w:r>
      <w:r w:rsidR="00142C8A">
        <w:t>’</w:t>
      </w:r>
      <w:r w:rsidR="00A60EBD">
        <w:t xml:space="preserve"> </w:t>
      </w:r>
      <w:r w:rsidR="00C03C23">
        <w:t>counter-terms</w:t>
      </w:r>
      <w:r w:rsidR="00142C8A">
        <w:t xml:space="preserve"> (e.g. substance use disorder)</w:t>
      </w:r>
      <w:r w:rsidR="00A60EBD">
        <w:t>.</w:t>
      </w:r>
    </w:p>
    <w:p w14:paraId="68500008" w14:textId="77777777" w:rsidR="004B463D" w:rsidRDefault="004B463D" w:rsidP="00C0334D">
      <w:pPr>
        <w:spacing w:line="480" w:lineRule="auto"/>
        <w:jc w:val="both"/>
      </w:pPr>
    </w:p>
    <w:p w14:paraId="4C455A88" w14:textId="371C2083" w:rsidR="00672FF7" w:rsidRPr="00C0334D" w:rsidRDefault="00A60EBD" w:rsidP="00C0334D">
      <w:pPr>
        <w:spacing w:line="480" w:lineRule="auto"/>
        <w:jc w:val="both"/>
      </w:pPr>
      <w:r>
        <w:t>In these types of study, d</w:t>
      </w:r>
      <w:r w:rsidR="00732771" w:rsidRPr="00C0334D">
        <w:t xml:space="preserve">epicted characteristics </w:t>
      </w:r>
      <w:r>
        <w:t xml:space="preserve">of subjects </w:t>
      </w:r>
      <w:r w:rsidR="00732771" w:rsidRPr="00C0334D">
        <w:t xml:space="preserve">are </w:t>
      </w:r>
      <w:r w:rsidR="00C03C23">
        <w:t xml:space="preserve">also </w:t>
      </w:r>
      <w:r w:rsidR="00732771" w:rsidRPr="00C0334D">
        <w:t>important, with less stigma</w:t>
      </w:r>
      <w:r w:rsidR="0038676E" w:rsidRPr="00C0334D">
        <w:t>tising beliefs</w:t>
      </w:r>
      <w:r w:rsidR="00732771" w:rsidRPr="00C0334D">
        <w:t xml:space="preserve"> reported towards high socioeconomic status individuals, or women compared to men </w:t>
      </w:r>
      <w:r w:rsidR="00732771" w:rsidRPr="00C0334D">
        <w:fldChar w:fldCharType="begin">
          <w:fldData xml:space="preserve">PEVuZE5vdGU+PENpdGU+PEF1dGhvcj5TYXR0bGVyPC9BdXRob3I+PFllYXI+MjAxNzwvWWVhcj48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</w:fldData>
        </w:fldChar>
      </w:r>
      <w:r w:rsidR="00635935" w:rsidRPr="00C0334D">
        <w:instrText xml:space="preserve"> ADDIN EN.CITE </w:instrText>
      </w:r>
      <w:r w:rsidR="00635935" w:rsidRPr="00C0334D">
        <w:fldChar w:fldCharType="begin">
          <w:fldData xml:space="preserve">PEVuZE5vdGU+PENpdGU+PEF1dGhvcj5TYXR0bGVyPC9BdXRob3I+PFllYXI+MjAxNzwvWWVhcj48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</w:fldData>
        </w:fldChar>
      </w:r>
      <w:r w:rsidR="00635935" w:rsidRPr="00C0334D">
        <w:instrText xml:space="preserve"> ADDIN EN.CITE.DATA </w:instrText>
      </w:r>
      <w:r w:rsidR="00635935" w:rsidRPr="00C0334D">
        <w:fldChar w:fldCharType="end"/>
      </w:r>
      <w:r w:rsidR="00732771" w:rsidRPr="00C0334D">
        <w:fldChar w:fldCharType="separate"/>
      </w:r>
      <w:r w:rsidR="00635935" w:rsidRPr="00C0334D">
        <w:rPr>
          <w:noProof/>
        </w:rPr>
        <w:t>(Kennedy-Hendricks et al., 2016; Sattler et al., 2017)</w:t>
      </w:r>
      <w:r w:rsidR="00732771" w:rsidRPr="00C0334D">
        <w:fldChar w:fldCharType="end"/>
      </w:r>
      <w:r w:rsidR="00732771" w:rsidRPr="00C0334D">
        <w:t>. Age is also an important factor, and representation of older adults le</w:t>
      </w:r>
      <w:r w:rsidR="0038676E" w:rsidRPr="00C0334D">
        <w:t>a</w:t>
      </w:r>
      <w:r w:rsidR="00732771" w:rsidRPr="00C0334D">
        <w:t>d</w:t>
      </w:r>
      <w:r w:rsidR="0038676E" w:rsidRPr="00C0334D">
        <w:t>s</w:t>
      </w:r>
      <w:r w:rsidR="00732771" w:rsidRPr="00C0334D">
        <w:t xml:space="preserve"> to more stigmatising views, as this group </w:t>
      </w:r>
      <w:r w:rsidR="0038676E" w:rsidRPr="00C0334D">
        <w:t>is</w:t>
      </w:r>
      <w:r w:rsidR="00732771" w:rsidRPr="00C0334D">
        <w:t xml:space="preserve"> considered to be in better control of their substance use choices than younger PWUD</w:t>
      </w:r>
      <w:r w:rsidR="00F5241D" w:rsidRPr="00C0334D">
        <w:t xml:space="preserve"> </w:t>
      </w:r>
      <w:r w:rsidR="00F5241D" w:rsidRPr="00C0334D">
        <w:fldChar w:fldCharType="begin">
          <w:fldData xml:space="preserve">PEVuZE5vdGU+PENpdGU+PEF1dGhvcj5TYXR0bGVyPC9BdXRob3I+PFllYXI+MjAxNzwvWWVhcj48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</w:fldData>
        </w:fldChar>
      </w:r>
      <w:r w:rsidR="00635935" w:rsidRPr="00C0334D">
        <w:instrText xml:space="preserve"> ADDIN EN.CITE </w:instrText>
      </w:r>
      <w:r w:rsidR="00635935" w:rsidRPr="00C0334D">
        <w:fldChar w:fldCharType="begin">
          <w:fldData xml:space="preserve">PEVuZE5vdGU+PENpdGU+PEF1dGhvcj5TYXR0bGVyPC9BdXRob3I+PFllYXI+MjAxNzwvWWVhcj48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</w:fldData>
        </w:fldChar>
      </w:r>
      <w:r w:rsidR="00635935" w:rsidRPr="00C0334D">
        <w:instrText xml:space="preserve"> ADDIN EN.CITE.DATA </w:instrText>
      </w:r>
      <w:r w:rsidR="00635935" w:rsidRPr="00C0334D">
        <w:fldChar w:fldCharType="end"/>
      </w:r>
      <w:r w:rsidR="00F5241D" w:rsidRPr="00C0334D">
        <w:fldChar w:fldCharType="separate"/>
      </w:r>
      <w:r w:rsidR="00635935" w:rsidRPr="00C0334D">
        <w:rPr>
          <w:noProof/>
        </w:rPr>
        <w:t>(Sattler et al., 2017)</w:t>
      </w:r>
      <w:r w:rsidR="00F5241D" w:rsidRPr="00C0334D">
        <w:fldChar w:fldCharType="end"/>
      </w:r>
      <w:r w:rsidR="00732771" w:rsidRPr="00C0334D">
        <w:t>.</w:t>
      </w:r>
      <w:r>
        <w:t xml:space="preserve"> </w:t>
      </w:r>
      <w:r w:rsidR="0038676E" w:rsidRPr="00C0334D">
        <w:t>In contrast, d</w:t>
      </w:r>
      <w:r w:rsidR="00732771" w:rsidRPr="00C0334D">
        <w:t>epictions</w:t>
      </w:r>
      <w:r w:rsidR="007A12B3" w:rsidRPr="00C0334D">
        <w:t xml:space="preserve"> of</w:t>
      </w:r>
      <w:r w:rsidR="00A939EB" w:rsidRPr="00C0334D">
        <w:t xml:space="preserve"> </w:t>
      </w:r>
      <w:r>
        <w:t xml:space="preserve">(structural) </w:t>
      </w:r>
      <w:r w:rsidR="006F6492" w:rsidRPr="00C0334D">
        <w:t>barriers to treatment</w:t>
      </w:r>
      <w:r w:rsidR="00E46B2D" w:rsidRPr="00C0334D">
        <w:t xml:space="preserve"> access</w:t>
      </w:r>
      <w:r w:rsidR="006F6492" w:rsidRPr="00C0334D">
        <w:t xml:space="preserve">, </w:t>
      </w:r>
      <w:r w:rsidR="00A939EB" w:rsidRPr="00C0334D">
        <w:t xml:space="preserve">successful treatment </w:t>
      </w:r>
      <w:r w:rsidR="006F6492" w:rsidRPr="00C0334D">
        <w:t>outcomes</w:t>
      </w:r>
      <w:r w:rsidR="005C2AAE" w:rsidRPr="00C0334D">
        <w:t xml:space="preserve">, </w:t>
      </w:r>
      <w:r w:rsidR="00DA5061" w:rsidRPr="00C0334D">
        <w:t>or phrasing that highlight</w:t>
      </w:r>
      <w:r w:rsidR="00791446" w:rsidRPr="00C0334D">
        <w:t>s</w:t>
      </w:r>
      <w:r w:rsidR="00DA5061" w:rsidRPr="00C0334D">
        <w:t xml:space="preserve"> </w:t>
      </w:r>
      <w:r w:rsidR="005C2AAE" w:rsidRPr="00C0334D">
        <w:t xml:space="preserve">similarities </w:t>
      </w:r>
      <w:r w:rsidR="00920A2A">
        <w:t xml:space="preserve">between medications used in drug treatment (e.g. opioid agonist therapies) </w:t>
      </w:r>
      <w:r w:rsidR="005C2AAE" w:rsidRPr="00C0334D">
        <w:t>with other types of pharmacotherapies,</w:t>
      </w:r>
      <w:r w:rsidR="00DA5061" w:rsidRPr="00C0334D">
        <w:t xml:space="preserve"> </w:t>
      </w:r>
      <w:r w:rsidR="00791446" w:rsidRPr="00C0334D">
        <w:t>le</w:t>
      </w:r>
      <w:r w:rsidR="005C2AAE" w:rsidRPr="00C0334D">
        <w:t>a</w:t>
      </w:r>
      <w:r w:rsidR="00791446" w:rsidRPr="00C0334D">
        <w:t>d</w:t>
      </w:r>
      <w:r w:rsidR="005C2AAE" w:rsidRPr="00C0334D">
        <w:t>s</w:t>
      </w:r>
      <w:r w:rsidR="00A939EB" w:rsidRPr="00C0334D">
        <w:t xml:space="preserve"> to </w:t>
      </w:r>
      <w:r w:rsidR="00DA5061" w:rsidRPr="00C0334D">
        <w:t>reduced</w:t>
      </w:r>
      <w:r w:rsidR="00A939EB" w:rsidRPr="00C0334D">
        <w:t xml:space="preserve"> social distance</w:t>
      </w:r>
      <w:r w:rsidR="00E46B2D" w:rsidRPr="00C0334D">
        <w:t xml:space="preserve"> (an indicator of stigma)</w:t>
      </w:r>
      <w:r w:rsidR="00A939EB" w:rsidRPr="00C0334D">
        <w:t>, a greater belief in the effectiveness of treatment, l</w:t>
      </w:r>
      <w:r w:rsidR="006F6492" w:rsidRPr="00C0334D">
        <w:t xml:space="preserve">ess willingness to discriminate, and less support for punitive </w:t>
      </w:r>
      <w:r w:rsidR="00C03C23">
        <w:t xml:space="preserve">criminal justice </w:t>
      </w:r>
      <w:r w:rsidR="006F6492" w:rsidRPr="00C0334D">
        <w:t xml:space="preserve">policies </w:t>
      </w:r>
      <w:r w:rsidR="00A939EB" w:rsidRPr="00C0334D">
        <w:fldChar w:fldCharType="begin">
          <w:fldData xml:space="preserve">PEVuZE5vdGU+PENpdGU+PEF1dGhvcj5NY0dpbnR5PC9BdXRob3I+PFllYXI+MjAxNTwvWWVhcj48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</w:fldData>
        </w:fldChar>
      </w:r>
      <w:r w:rsidR="007B25B1">
        <w:instrText xml:space="preserve"> ADDIN EN.CITE </w:instrText>
      </w:r>
      <w:r w:rsidR="007B25B1">
        <w:fldChar w:fldCharType="begin">
          <w:fldData xml:space="preserve">PEVuZE5vdGU+PENpdGU+PEF1dGhvcj5NY0dpbnR5PC9BdXRob3I+PFllYXI+MjAxNTwvWWVhcj48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</w:fldData>
        </w:fldChar>
      </w:r>
      <w:r w:rsidR="007B25B1">
        <w:instrText xml:space="preserve"> ADDIN EN.CITE.DATA </w:instrText>
      </w:r>
      <w:r w:rsidR="007B25B1">
        <w:fldChar w:fldCharType="end"/>
      </w:r>
      <w:r w:rsidR="00A939EB" w:rsidRPr="00C0334D">
        <w:fldChar w:fldCharType="separate"/>
      </w:r>
      <w:r w:rsidR="007B25B1">
        <w:rPr>
          <w:noProof/>
        </w:rPr>
        <w:t>(Ashford et al., 2018b; Kennedy-Hendricks et al., 2016; McGinty et al., 2015; Robinson &amp; Adinoff, 2018)</w:t>
      </w:r>
      <w:r w:rsidR="00A939EB" w:rsidRPr="00C0334D">
        <w:fldChar w:fldCharType="end"/>
      </w:r>
      <w:r w:rsidR="00A939EB" w:rsidRPr="00C0334D">
        <w:t>.</w:t>
      </w:r>
      <w:r w:rsidR="00CF0A83" w:rsidRPr="00C0334D">
        <w:t xml:space="preserve"> </w:t>
      </w:r>
      <w:r w:rsidR="00605041">
        <w:t>One</w:t>
      </w:r>
      <w:r>
        <w:t xml:space="preserve"> </w:t>
      </w:r>
      <w:r w:rsidR="00C03C23">
        <w:t>study</w:t>
      </w:r>
      <w:r w:rsidR="00E76C13" w:rsidRPr="00C0334D">
        <w:t xml:space="preserve"> </w:t>
      </w:r>
      <w:r w:rsidR="00E22ACC">
        <w:t>that presented</w:t>
      </w:r>
      <w:r w:rsidR="00C03C23">
        <w:t xml:space="preserve"> </w:t>
      </w:r>
      <w:r w:rsidR="00E76C13" w:rsidRPr="00C0334D">
        <w:t>co-</w:t>
      </w:r>
      <w:r w:rsidR="00E46B2D" w:rsidRPr="00C0334D">
        <w:t>occurring depression</w:t>
      </w:r>
      <w:r w:rsidR="00E76C13" w:rsidRPr="00C0334D">
        <w:t xml:space="preserve"> </w:t>
      </w:r>
      <w:r w:rsidR="00C03C23">
        <w:t xml:space="preserve">with substance use </w:t>
      </w:r>
      <w:r w:rsidR="00080FB7" w:rsidRPr="00C0334D">
        <w:t>elicit</w:t>
      </w:r>
      <w:r w:rsidR="00672FF7" w:rsidRPr="00C0334D">
        <w:t>ed</w:t>
      </w:r>
      <w:r w:rsidR="00E76C13" w:rsidRPr="00C0334D">
        <w:t xml:space="preserve"> greater pity and less anger and blame</w:t>
      </w:r>
      <w:r w:rsidR="004F1C60" w:rsidRPr="00C0334D">
        <w:t xml:space="preserve"> </w:t>
      </w:r>
      <w:r w:rsidR="007F4E7C" w:rsidRPr="00C0334D">
        <w:t xml:space="preserve">towards PWUD </w:t>
      </w:r>
      <w:r w:rsidR="004F1C60" w:rsidRPr="00C0334D">
        <w:fldChar w:fldCharType="begin">
          <w:fldData xml:space="preserve">PEVuZE5vdGU+PENpdGU+PEF1dGhvcj5TYXR0bGVyPC9BdXRob3I+PFllYXI+MjAxNzwvWWVhcj48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</w:fldData>
        </w:fldChar>
      </w:r>
      <w:r w:rsidR="00635935" w:rsidRPr="00C0334D">
        <w:instrText xml:space="preserve"> ADDIN EN.CITE </w:instrText>
      </w:r>
      <w:r w:rsidR="00635935" w:rsidRPr="00C0334D">
        <w:fldChar w:fldCharType="begin">
          <w:fldData xml:space="preserve">PEVuZE5vdGU+PENpdGU+PEF1dGhvcj5TYXR0bGVyPC9BdXRob3I+PFllYXI+MjAxNzwvWWVhcj48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</w:fldData>
        </w:fldChar>
      </w:r>
      <w:r w:rsidR="00635935" w:rsidRPr="00C0334D">
        <w:instrText xml:space="preserve"> ADDIN EN.CITE.DATA </w:instrText>
      </w:r>
      <w:r w:rsidR="00635935" w:rsidRPr="00C0334D">
        <w:fldChar w:fldCharType="end"/>
      </w:r>
      <w:r w:rsidR="004F1C60" w:rsidRPr="00C0334D">
        <w:fldChar w:fldCharType="separate"/>
      </w:r>
      <w:r w:rsidR="00635935" w:rsidRPr="00C0334D">
        <w:rPr>
          <w:noProof/>
        </w:rPr>
        <w:t>(Sattler et al., 2017)</w:t>
      </w:r>
      <w:r w:rsidR="004F1C60" w:rsidRPr="00C0334D">
        <w:fldChar w:fldCharType="end"/>
      </w:r>
      <w:r w:rsidR="00605041">
        <w:t xml:space="preserve">. However, </w:t>
      </w:r>
      <w:r>
        <w:t>a</w:t>
      </w:r>
      <w:r w:rsidR="00AB41FD" w:rsidRPr="00C0334D">
        <w:t xml:space="preserve"> meta-analysis </w:t>
      </w:r>
      <w:r w:rsidR="007F4E7C" w:rsidRPr="00C0334D">
        <w:t xml:space="preserve">of studies </w:t>
      </w:r>
      <w:r w:rsidR="00AB41FD" w:rsidRPr="00C0334D">
        <w:t>examining the effects of providing biogenetic explanations for mental health disorders</w:t>
      </w:r>
      <w:r w:rsidR="00C03C23">
        <w:t xml:space="preserve">, </w:t>
      </w:r>
      <w:r w:rsidR="004F1C60" w:rsidRPr="00C0334D">
        <w:t>including alcohol</w:t>
      </w:r>
      <w:r w:rsidR="005A2588" w:rsidRPr="00C0334D">
        <w:t xml:space="preserve"> use disorders</w:t>
      </w:r>
      <w:r w:rsidR="00C03C23">
        <w:t>,</w:t>
      </w:r>
      <w:r w:rsidR="004F1C60" w:rsidRPr="00C0334D">
        <w:t xml:space="preserve"> </w:t>
      </w:r>
      <w:r w:rsidR="00AB41FD" w:rsidRPr="00C0334D">
        <w:t xml:space="preserve">found that whilst this type of framing was associated with a reduction in </w:t>
      </w:r>
      <w:r w:rsidR="00E46B2D" w:rsidRPr="00C0334D">
        <w:t xml:space="preserve">participant ratings of </w:t>
      </w:r>
      <w:r w:rsidR="00AB41FD" w:rsidRPr="00C0334D">
        <w:t>personal blame</w:t>
      </w:r>
      <w:r w:rsidR="00E46B2D" w:rsidRPr="00C0334D">
        <w:t>, i</w:t>
      </w:r>
      <w:r w:rsidR="00AB41FD" w:rsidRPr="00C0334D">
        <w:t xml:space="preserve">t was also associated with increased pessimism about </w:t>
      </w:r>
      <w:r w:rsidR="0038676E" w:rsidRPr="00C0334D">
        <w:t xml:space="preserve">successful </w:t>
      </w:r>
      <w:r w:rsidR="00AB41FD" w:rsidRPr="00C0334D">
        <w:t>treatment outcomes</w:t>
      </w:r>
      <w:r w:rsidR="00605041">
        <w:t xml:space="preserve"> and</w:t>
      </w:r>
      <w:r w:rsidR="00AB41FD" w:rsidRPr="00C0334D">
        <w:t xml:space="preserve"> increased endorsement that affected groups were dangerous, and had no effect on social distance </w:t>
      </w:r>
      <w:r>
        <w:t xml:space="preserve">ratings </w:t>
      </w:r>
      <w:r w:rsidR="00AB41FD" w:rsidRPr="00C0334D">
        <w:fldChar w:fldCharType="begin"/>
      </w:r>
      <w:r w:rsidR="00635935" w:rsidRPr="00C0334D">
        <w:instrText xml:space="preserve"> ADDIN EN.CITE &lt;EndNote&gt;&lt;Cite&gt;&lt;Author&gt;Kvaale&lt;/Author&gt;&lt;Year&gt;2013&lt;/Year&gt;&lt;RecNum&gt;9922&lt;/RecNum&gt;&lt;DisplayText&gt;(Kvaale et al., 2013)&lt;/DisplayText&gt;&lt;record&gt;&lt;rec-number&gt;9922&lt;/rec-number&gt;&lt;foreign-keys&gt;&lt;key app="EN" db-id="tw9s0ps5jptp9eeatdqps2rbf5ztfr20rwtv" timestamp="1570801206" guid="a0dee97f-24c0-4145-ab7c-62929ca87906"&gt;9922&lt;/key&gt;&lt;/foreign-keys&gt;&lt;ref-type name="Journal Article"&gt;17&lt;/ref-type&gt;&lt;contributors&gt;&lt;authors&gt;&lt;author&gt;Kvaale, Erlend P.&lt;/author&gt;&lt;author&gt;Haslam, Nick&lt;/author&gt;&lt;author&gt;Gottdiener, William H.&lt;/author&gt;&lt;/authors&gt;&lt;/contributors&gt;&lt;titles&gt;&lt;title&gt;The ‘side effects’ of medicalization: A meta-analytic review of how biogenetic explanations affect stigma&lt;/title&gt;&lt;secondary-title&gt;Clinical Psychology Review&lt;/secondary-title&gt;&lt;/titles&gt;&lt;periodical&gt;&lt;full-title&gt;Clinical Psychology Review&lt;/full-title&gt;&lt;/periodical&gt;&lt;pages&gt;782-794&lt;/pages&gt;&lt;volume&gt;33&lt;/volume&gt;&lt;number&gt;6&lt;/number&gt;&lt;keywords&gt;&lt;keyword&gt;Medicalization&lt;/keyword&gt;&lt;keyword&gt;Biomedical model&lt;/keyword&gt;&lt;keyword&gt;Biogenetic explanations&lt;/keyword&gt;&lt;keyword&gt;Stigma&lt;/keyword&gt;&lt;keyword&gt;Prejudice&lt;/keyword&gt;&lt;/keywords&gt;&lt;dates&gt;&lt;year&gt;2013&lt;/year&gt;&lt;pub-dates&gt;&lt;date&gt;2013/08/01/&lt;/date&gt;&lt;/pub-dates&gt;&lt;/dates&gt;&lt;isbn&gt;0272-7358&lt;/isbn&gt;&lt;urls&gt;&lt;related-urls&gt;&lt;url&gt;http://www.sciencedirect.com/science/article/pii/S0272735813000883&lt;/url&gt;&lt;/related-urls&gt;&lt;/urls&gt;&lt;electronic-resource-num&gt;https://doi.org/10.1016/j.cpr.2013.06.002&lt;/electronic-resource-num&gt;&lt;/record&gt;&lt;/Cite&gt;&lt;/EndNote&gt;</w:instrText>
      </w:r>
      <w:r w:rsidR="00AB41FD" w:rsidRPr="00C0334D">
        <w:fldChar w:fldCharType="separate"/>
      </w:r>
      <w:r w:rsidR="00635935" w:rsidRPr="00C0334D">
        <w:rPr>
          <w:noProof/>
        </w:rPr>
        <w:t>(Kvaale et al., 2013)</w:t>
      </w:r>
      <w:r w:rsidR="00AB41FD" w:rsidRPr="00C0334D">
        <w:fldChar w:fldCharType="end"/>
      </w:r>
      <w:r w:rsidR="00AB41FD" w:rsidRPr="00C0334D">
        <w:t>.</w:t>
      </w:r>
      <w:r w:rsidR="007F4E7C" w:rsidRPr="00C0334D">
        <w:t xml:space="preserve"> </w:t>
      </w:r>
    </w:p>
    <w:p w14:paraId="3BD2C0CD" w14:textId="77777777" w:rsidR="00672FF7" w:rsidRPr="00C0334D" w:rsidRDefault="00672FF7" w:rsidP="00C0334D">
      <w:pPr>
        <w:spacing w:line="480" w:lineRule="auto"/>
        <w:jc w:val="both"/>
      </w:pPr>
    </w:p>
    <w:p w14:paraId="3CD65382" w14:textId="2FB909F4" w:rsidR="00B507C0" w:rsidRPr="00C0334D" w:rsidRDefault="00037240" w:rsidP="00C0334D">
      <w:pPr>
        <w:spacing w:line="480" w:lineRule="auto"/>
        <w:jc w:val="both"/>
      </w:pPr>
      <w:r w:rsidRPr="00C0334D">
        <w:t xml:space="preserve">In addition to </w:t>
      </w:r>
      <w:r w:rsidR="00B720B2" w:rsidRPr="00C0334D">
        <w:t>direct bio-</w:t>
      </w:r>
      <w:r w:rsidR="009C6566" w:rsidRPr="00C0334D">
        <w:t>genetic</w:t>
      </w:r>
      <w:r w:rsidR="004F1C60" w:rsidRPr="00C0334D">
        <w:t xml:space="preserve"> explanations, there is increasing understanding of the </w:t>
      </w:r>
      <w:r w:rsidR="00DD7CFC">
        <w:t>association</w:t>
      </w:r>
      <w:r w:rsidR="004F1C60" w:rsidRPr="00C0334D">
        <w:t xml:space="preserve"> of </w:t>
      </w:r>
      <w:r w:rsidR="00B07610" w:rsidRPr="00C0334D">
        <w:t xml:space="preserve">traumatic and </w:t>
      </w:r>
      <w:r w:rsidR="004F1C60" w:rsidRPr="00C0334D">
        <w:t xml:space="preserve">adverse childhood experiences </w:t>
      </w:r>
      <w:r w:rsidR="00B07610" w:rsidRPr="00C0334D">
        <w:t xml:space="preserve">(ACEs) </w:t>
      </w:r>
      <w:r w:rsidR="00DD7CFC">
        <w:t>with</w:t>
      </w:r>
      <w:r w:rsidR="004F1C60" w:rsidRPr="00C0334D">
        <w:t xml:space="preserve"> the aetiology of </w:t>
      </w:r>
      <w:r w:rsidR="004F1C60" w:rsidRPr="00C0334D">
        <w:lastRenderedPageBreak/>
        <w:t>substance use</w:t>
      </w:r>
      <w:r w:rsidR="00DD7CFC">
        <w:t xml:space="preserve">, with multiple ACE exposures being associated with increased likelihood of development of substance use disorders </w:t>
      </w:r>
      <w:r w:rsidR="007F4E7C" w:rsidRPr="00C0334D">
        <w:t>(</w:t>
      </w:r>
      <w:r w:rsidR="007F4E7C" w:rsidRPr="00C0334D">
        <w:fldChar w:fldCharType="begin">
          <w:fldData xml:space="preserve">PEVuZE5vdGU+PENpdGU+PEF1dGhvcj5IdWdoZXM8L0F1dGhvcj48WWVhcj4yMDE3PC9ZZWFyPjxS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</w:fldData>
        </w:fldChar>
      </w:r>
      <w:r w:rsidR="005D7EE3">
        <w:instrText xml:space="preserve"> ADDIN EN.CITE </w:instrText>
      </w:r>
      <w:r w:rsidR="005D7EE3">
        <w:fldChar w:fldCharType="begin">
          <w:fldData xml:space="preserve">PEVuZE5vdGU+PENpdGU+PEF1dGhvcj5IdWdoZXM8L0F1dGhvcj48WWVhcj4yMDE3PC9ZZWFyPjxS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</w:fldData>
        </w:fldChar>
      </w:r>
      <w:r w:rsidR="005D7EE3">
        <w:instrText xml:space="preserve"> ADDIN EN.CITE.DATA </w:instrText>
      </w:r>
      <w:r w:rsidR="005D7EE3">
        <w:fldChar w:fldCharType="end"/>
      </w:r>
      <w:r w:rsidR="007F4E7C" w:rsidRPr="00C0334D">
        <w:fldChar w:fldCharType="separate"/>
      </w:r>
      <w:r w:rsidR="005D7EE3">
        <w:rPr>
          <w:noProof/>
        </w:rPr>
        <w:t>(Dube et al., 2003; Hughes et al., 2017; Hughes et al., 2019; Shin et al., 2018)</w:t>
      </w:r>
      <w:r w:rsidR="007F4E7C" w:rsidRPr="00C0334D">
        <w:fldChar w:fldCharType="end"/>
      </w:r>
      <w:r w:rsidR="007F4E7C" w:rsidRPr="00C0334D">
        <w:t xml:space="preserve">). </w:t>
      </w:r>
      <w:r w:rsidR="0019177B">
        <w:t xml:space="preserve">ACEs are harmful events </w:t>
      </w:r>
      <w:r w:rsidR="00773967">
        <w:t xml:space="preserve">(e.g. parental imprisonment, parental substance use) </w:t>
      </w:r>
      <w:r w:rsidR="0019177B">
        <w:t xml:space="preserve">that lead to exposure to </w:t>
      </w:r>
      <w:r w:rsidR="0019177B" w:rsidRPr="0019177B">
        <w:t>chronic stress</w:t>
      </w:r>
      <w:r w:rsidR="0019177B">
        <w:t>,</w:t>
      </w:r>
      <w:r w:rsidR="0019177B" w:rsidRPr="0019177B">
        <w:t xml:space="preserve"> resulting in impaired cognitive, social, and emotional functioning</w:t>
      </w:r>
      <w:r w:rsidR="0019177B">
        <w:t>.</w:t>
      </w:r>
      <w:r w:rsidR="0019177B" w:rsidRPr="0019177B">
        <w:t xml:space="preserve"> </w:t>
      </w:r>
      <w:r w:rsidR="00B07610" w:rsidRPr="00C0334D">
        <w:t xml:space="preserve">Although </w:t>
      </w:r>
      <w:r w:rsidR="0019177B">
        <w:t>these stress responses are</w:t>
      </w:r>
      <w:r w:rsidR="00B07610" w:rsidRPr="00C0334D">
        <w:t xml:space="preserve"> biological in origin</w:t>
      </w:r>
      <w:r w:rsidR="0019177B">
        <w:t>,</w:t>
      </w:r>
      <w:r w:rsidR="00B07610" w:rsidRPr="00C0334D">
        <w:t xml:space="preserve"> they are usually discussed in relation to </w:t>
      </w:r>
      <w:r w:rsidR="00A26672" w:rsidRPr="00C0334D">
        <w:t xml:space="preserve">description of the </w:t>
      </w:r>
      <w:r w:rsidR="00672FF7" w:rsidRPr="00C0334D">
        <w:t xml:space="preserve">adverse </w:t>
      </w:r>
      <w:r w:rsidR="00A26672" w:rsidRPr="00C0334D">
        <w:t>event</w:t>
      </w:r>
      <w:r w:rsidR="00B07610" w:rsidRPr="00C0334D">
        <w:t xml:space="preserve"> rather than neurodevelopmental pathways</w:t>
      </w:r>
      <w:r w:rsidR="00A26672" w:rsidRPr="00C0334D">
        <w:t xml:space="preserve">, and </w:t>
      </w:r>
      <w:r w:rsidR="00DD7CFC">
        <w:t xml:space="preserve">as these precipitating events are experienced in childhood </w:t>
      </w:r>
      <w:r w:rsidR="00773967">
        <w:t>environments</w:t>
      </w:r>
      <w:r w:rsidR="005D7EE3">
        <w:t>,</w:t>
      </w:r>
      <w:r w:rsidR="00773967">
        <w:t xml:space="preserve"> </w:t>
      </w:r>
      <w:r w:rsidR="00DD7CFC">
        <w:t xml:space="preserve">they are </w:t>
      </w:r>
      <w:r w:rsidR="005D7EE3">
        <w:t xml:space="preserve">out of the control of </w:t>
      </w:r>
      <w:r w:rsidR="00DD7CFC">
        <w:t>the individual. Therefore,</w:t>
      </w:r>
      <w:r w:rsidR="0019177B">
        <w:t xml:space="preserve"> framing determinants of substance use</w:t>
      </w:r>
      <w:r w:rsidR="005E2566" w:rsidRPr="00C0334D">
        <w:t xml:space="preserve"> </w:t>
      </w:r>
      <w:r w:rsidR="0019177B">
        <w:t>in relation to</w:t>
      </w:r>
      <w:r w:rsidR="00A26672" w:rsidRPr="00C0334D">
        <w:t xml:space="preserve"> ACEs may lead to reduced stigma</w:t>
      </w:r>
      <w:r w:rsidR="00DD7CFC">
        <w:t>tising attitudes</w:t>
      </w:r>
      <w:r w:rsidR="00A26672" w:rsidRPr="00C0334D">
        <w:t xml:space="preserve"> due to a perceived </w:t>
      </w:r>
      <w:r w:rsidR="0019177B">
        <w:t xml:space="preserve">association with a </w:t>
      </w:r>
      <w:r w:rsidR="00A26672" w:rsidRPr="00C0334D">
        <w:t>lack of controllability</w:t>
      </w:r>
      <w:r w:rsidR="00180368">
        <w:t xml:space="preserve"> (i.e. external vs internal control of behaviour)</w:t>
      </w:r>
      <w:r w:rsidR="0019177B">
        <w:t>,</w:t>
      </w:r>
      <w:r w:rsidR="00A26672" w:rsidRPr="00C0334D">
        <w:t xml:space="preserve"> and increased compassion</w:t>
      </w:r>
      <w:r w:rsidR="005A7D2B" w:rsidRPr="00C0334D">
        <w:t xml:space="preserve"> for affected individual</w:t>
      </w:r>
      <w:r w:rsidR="00920A2A">
        <w:t>s</w:t>
      </w:r>
      <w:r w:rsidR="005A7D2B" w:rsidRPr="00C0334D">
        <w:t xml:space="preserve"> </w:t>
      </w:r>
      <w:r w:rsidR="005A7D2B" w:rsidRPr="00C0334D">
        <w:fldChar w:fldCharType="begin">
          <w:fldData xml:space="preserve">PEVuZE5vdGU+PENpdGU+PEF1dGhvcj5TYXR0bGVyPC9BdXRob3I+PFllYXI+MjAxNzwvWWVhcj48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=
</w:fldData>
        </w:fldChar>
      </w:r>
      <w:r w:rsidR="00180368">
        <w:instrText xml:space="preserve"> ADDIN EN.CITE </w:instrText>
      </w:r>
      <w:r w:rsidR="00180368">
        <w:fldChar w:fldCharType="begin">
          <w:fldData xml:space="preserve">PEVuZE5vdGU+PENpdGU+PEF1dGhvcj5TYXR0bGVyPC9BdXRob3I+PFllYXI+MjAxNzwvWWVhcj48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=
</w:fldData>
        </w:fldChar>
      </w:r>
      <w:r w:rsidR="00180368">
        <w:instrText xml:space="preserve"> ADDIN EN.CITE.DATA </w:instrText>
      </w:r>
      <w:r w:rsidR="00180368">
        <w:fldChar w:fldCharType="end"/>
      </w:r>
      <w:r w:rsidR="005A7D2B" w:rsidRPr="00C0334D">
        <w:fldChar w:fldCharType="separate"/>
      </w:r>
      <w:r w:rsidR="00180368">
        <w:rPr>
          <w:noProof/>
        </w:rPr>
        <w:t>(Sattler et al., 2017; Witte et al., 2019)</w:t>
      </w:r>
      <w:r w:rsidR="005A7D2B" w:rsidRPr="00C0334D">
        <w:fldChar w:fldCharType="end"/>
      </w:r>
      <w:r w:rsidR="00B07610" w:rsidRPr="00C0334D">
        <w:t>.</w:t>
      </w:r>
      <w:r w:rsidR="00A26672" w:rsidRPr="00C0334D">
        <w:t xml:space="preserve"> </w:t>
      </w:r>
      <w:r w:rsidR="007F4E7C" w:rsidRPr="00C0334D">
        <w:t>However, to the bes</w:t>
      </w:r>
      <w:r w:rsidR="00717335" w:rsidRPr="00C0334D">
        <w:t xml:space="preserve">t of our knowledge, whilst </w:t>
      </w:r>
      <w:r w:rsidR="00B07610" w:rsidRPr="00C0334D">
        <w:t xml:space="preserve">some </w:t>
      </w:r>
      <w:r w:rsidR="00717335" w:rsidRPr="00C0334D">
        <w:t xml:space="preserve">mental health stigma research has incorporated this </w:t>
      </w:r>
      <w:r w:rsidR="0019177B">
        <w:t>type of framing</w:t>
      </w:r>
      <w:r w:rsidR="00717335" w:rsidRPr="00C0334D">
        <w:t xml:space="preserve"> into assessments of </w:t>
      </w:r>
      <w:r w:rsidR="00DD7CFC">
        <w:t xml:space="preserve">the effects of </w:t>
      </w:r>
      <w:r w:rsidR="00717335" w:rsidRPr="00C0334D">
        <w:t xml:space="preserve">language utilisation </w:t>
      </w:r>
      <w:r w:rsidR="00717335" w:rsidRPr="00C0334D">
        <w:fldChar w:fldCharType="begin"/>
      </w:r>
      <w:r w:rsidR="00635935" w:rsidRPr="00C0334D">
        <w:instrText xml:space="preserve"> ADDIN EN.CITE &lt;EndNote&gt;&lt;Cite&gt;&lt;Author&gt;Angermeyer&lt;/Author&gt;&lt;Year&gt;2013&lt;/Year&gt;&lt;RecNum&gt;9943&lt;/RecNum&gt;&lt;DisplayText&gt;(Angermeyer et al., 2013)&lt;/DisplayText&gt;&lt;record&gt;&lt;rec-number&gt;9943&lt;/rec-number&gt;&lt;foreign-keys&gt;&lt;key app="EN" db-id="tw9s0ps5jptp9eeatdqps2rbf5ztfr20rwtv" timestamp="1570801214" guid="0c8d375c-d15f-4f5a-8f22-2bce6f75626f"&gt;9943&lt;/key&gt;&lt;/foreign-keys&gt;&lt;ref-type name="Journal Article"&gt;17&lt;/ref-type&gt;&lt;contributors&gt;&lt;authors&gt;&lt;author&gt;Angermeyer, M. C.&lt;/author&gt;&lt;author&gt;Millier, A.&lt;/author&gt;&lt;author&gt;Remuzat, C.&lt;/author&gt;&lt;author&gt;Refai, T.&lt;/author&gt;&lt;author&gt;Toumi, M.&lt;/author&gt;&lt;/authors&gt;&lt;/contributors&gt;&lt;auth-address&gt;Ctr Publ Mental Hlth, Gosing Am Wagram, Austria&amp;#xD;Univ Cagliari, Dept Publ Hlth &amp;amp; Clin &amp;amp; Mol Med, Cagliari, Italy&amp;#xD;Creat Ceut, Paris, France&amp;#xD;Creat Ceut, Tunis, Tunisia&amp;#xD;Univ Lyon 1, F-69365 Lyon, France&lt;/auth-address&gt;&lt;titles&gt;&lt;title&gt;Attitudes and beliefs of the French public about schizophrenia and major depression: results from a vignette-based population survey&lt;/title&gt;&lt;secondary-title&gt;Bmc Psychiatry&lt;/secondary-title&gt;&lt;alt-title&gt;Bmc Psychiatry&lt;/alt-title&gt;&lt;/titles&gt;&lt;periodical&gt;&lt;full-title&gt;BMC Psychiatry&lt;/full-title&gt;&lt;/periodical&gt;&lt;alt-periodical&gt;&lt;full-title&gt;BMC Psychiatry&lt;/full-title&gt;&lt;/alt-periodical&gt;&lt;volume&gt;13&lt;/volume&gt;&lt;keywords&gt;&lt;keyword&gt;mental-health literacy&lt;/keyword&gt;&lt;keyword&gt;psychiatric-treatment&lt;/keyword&gt;&lt;keyword&gt;disorders&lt;/keyword&gt;&lt;keyword&gt;illness&lt;/keyword&gt;&lt;keyword&gt;stigma&lt;/keyword&gt;&lt;keyword&gt;people&lt;/keyword&gt;&lt;keyword&gt;knowledge&lt;/keyword&gt;&lt;keyword&gt;psychotherapy&lt;/keyword&gt;&lt;keyword&gt;france&lt;/keyword&gt;&lt;/keywords&gt;&lt;dates&gt;&lt;year&gt;2013&lt;/year&gt;&lt;pub-dates&gt;&lt;date&gt;Nov 20&lt;/date&gt;&lt;/pub-dates&gt;&lt;/dates&gt;&lt;isbn&gt;1471-244x&lt;/isbn&gt;&lt;accession-num&gt;WOS:000329155500001&lt;/accession-num&gt;&lt;urls&gt;&lt;related-urls&gt;&lt;url&gt;&amp;lt;Go to ISI&amp;gt;://WOS:000329155500001&lt;/url&gt;&lt;/related-urls&gt;&lt;/urls&gt;&lt;electronic-resource-num&gt;Artn 313&amp;#xD;10.1186/1471-244x-13-313&lt;/electronic-resource-num&gt;&lt;language&gt;English&lt;/language&gt;&lt;/record&gt;&lt;/Cite&gt;&lt;/EndNote&gt;</w:instrText>
      </w:r>
      <w:r w:rsidR="00717335" w:rsidRPr="00C0334D">
        <w:fldChar w:fldCharType="separate"/>
      </w:r>
      <w:r w:rsidR="00635935" w:rsidRPr="00C0334D">
        <w:rPr>
          <w:noProof/>
        </w:rPr>
        <w:t>(Angermeyer et al., 2013)</w:t>
      </w:r>
      <w:r w:rsidR="00717335" w:rsidRPr="00C0334D">
        <w:fldChar w:fldCharType="end"/>
      </w:r>
      <w:r w:rsidR="00717335" w:rsidRPr="00C0334D">
        <w:t xml:space="preserve">, there has been no </w:t>
      </w:r>
      <w:r w:rsidR="00B07610" w:rsidRPr="00C0334D">
        <w:t>similar work with respect to substance use</w:t>
      </w:r>
      <w:r w:rsidR="00A060A5" w:rsidRPr="00C0334D">
        <w:t xml:space="preserve"> (</w:t>
      </w:r>
      <w:proofErr w:type="spellStart"/>
      <w:r w:rsidR="00A060A5" w:rsidRPr="00DD7CFC">
        <w:rPr>
          <w:i/>
          <w:iCs/>
        </w:rPr>
        <w:t>cf</w:t>
      </w:r>
      <w:proofErr w:type="spellEnd"/>
      <w:r w:rsidR="00A060A5" w:rsidRPr="00DD7CFC">
        <w:rPr>
          <w:i/>
          <w:iCs/>
        </w:rPr>
        <w:t xml:space="preserve"> </w:t>
      </w:r>
      <w:r w:rsidR="00A060A5" w:rsidRPr="00C0334D">
        <w:t xml:space="preserve">general socio-environmental determinants; </w:t>
      </w:r>
      <w:r w:rsidR="00A060A5" w:rsidRPr="00C0334D">
        <w:fldChar w:fldCharType="begin">
          <w:fldData xml:space="preserve">PEVuZE5vdGU+PENpdGUgQXV0aG9yWWVhcj0iMSI+PEF1dGhvcj5NZXVyazwvQXV0aG9yPjxZZWFy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</w:fldData>
        </w:fldChar>
      </w:r>
      <w:r w:rsidR="00635935" w:rsidRPr="00C0334D">
        <w:instrText xml:space="preserve"> ADDIN EN.CITE </w:instrText>
      </w:r>
      <w:r w:rsidR="00635935" w:rsidRPr="00C0334D">
        <w:fldChar w:fldCharType="begin">
          <w:fldData xml:space="preserve">PEVuZE5vdGU+PENpdGUgQXV0aG9yWWVhcj0iMSI+PEF1dGhvcj5NZXVyazwvQXV0aG9yPjxZZWFy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</w:fldData>
        </w:fldChar>
      </w:r>
      <w:r w:rsidR="00635935" w:rsidRPr="00C0334D">
        <w:instrText xml:space="preserve"> ADDIN EN.CITE.DATA </w:instrText>
      </w:r>
      <w:r w:rsidR="00635935" w:rsidRPr="00C0334D">
        <w:fldChar w:fldCharType="end"/>
      </w:r>
      <w:r w:rsidR="00A060A5" w:rsidRPr="00C0334D">
        <w:fldChar w:fldCharType="separate"/>
      </w:r>
      <w:r w:rsidR="00635935" w:rsidRPr="00C0334D">
        <w:rPr>
          <w:noProof/>
        </w:rPr>
        <w:t>Meurk et al. (2014)</w:t>
      </w:r>
      <w:r w:rsidR="00A060A5" w:rsidRPr="00C0334D">
        <w:fldChar w:fldCharType="end"/>
      </w:r>
      <w:r w:rsidR="00A060A5" w:rsidRPr="00C0334D">
        <w:t>)</w:t>
      </w:r>
      <w:r w:rsidR="00B07610" w:rsidRPr="00C0334D">
        <w:t xml:space="preserve">. Considering the </w:t>
      </w:r>
      <w:r w:rsidR="00A26672" w:rsidRPr="00C0334D">
        <w:t xml:space="preserve">prominence of references to </w:t>
      </w:r>
      <w:r w:rsidR="00B07610" w:rsidRPr="00C0334D">
        <w:t xml:space="preserve">ACEs in many </w:t>
      </w:r>
      <w:r w:rsidR="00A26672" w:rsidRPr="00C0334D">
        <w:t xml:space="preserve">contemporary </w:t>
      </w:r>
      <w:r w:rsidR="00B07610" w:rsidRPr="00C0334D">
        <w:t>public hea</w:t>
      </w:r>
      <w:r w:rsidR="00A26672" w:rsidRPr="00C0334D">
        <w:t xml:space="preserve">lth and social care strategies </w:t>
      </w:r>
      <w:r w:rsidR="00B07610" w:rsidRPr="00C0334D">
        <w:t xml:space="preserve">(e.g. </w:t>
      </w:r>
      <w:r w:rsidR="00A26672" w:rsidRPr="00C0334D">
        <w:fldChar w:fldCharType="begin"/>
      </w:r>
      <w:r w:rsidR="0071577D">
        <w:instrText xml:space="preserve"> ADDIN EN.CITE &lt;EndNote&gt;&lt;Cite AuthorYear="1"&gt;&lt;Author&gt;The Scottish Government&lt;/Author&gt;&lt;Year&gt;2018&lt;/Year&gt;&lt;RecNum&gt;9944&lt;/RecNum&gt;&lt;DisplayText&gt;ACMD (2018); The Scottish Government (2018)&lt;/DisplayText&gt;&lt;record&gt;&lt;rec-number&gt;9944&lt;/rec-number&gt;&lt;foreign-keys&gt;&lt;key app="EN" db-id="tw9s0ps5jptp9eeatdqps2rbf5ztfr20rwtv" timestamp="1570801214" guid="8acd97f3-652e-4313-be99-d5839ad78448"&gt;9944&lt;/key&gt;&lt;/foreign-keys&gt;&lt;ref-type name="Report"&gt;27&lt;/ref-type&gt;&lt;contributors&gt;&lt;authors&gt;&lt;author&gt;The Scottish Government,&lt;/author&gt;&lt;/authors&gt;&lt;/contributors&gt;&lt;titles&gt;&lt;title&gt;Delivering for today, investing for tomorrow: the Government&amp;apos;s programme for Scotland 2018-2019&lt;/title&gt;&lt;/titles&gt;&lt;dates&gt;&lt;year&gt;2018&lt;/year&gt;&lt;/dates&gt;&lt;pub-location&gt;Edinburgh, UK&lt;/pub-location&gt;&lt;publisher&gt;Scottish Government&lt;/publisher&gt;&lt;urls&gt;&lt;related-urls&gt;&lt;url&gt;https://www.gov.scot/publications/delivering-today-investing-tomorrow-governments-programme-scotland-2018-19/&lt;/url&gt;&lt;/related-urls&gt;&lt;/urls&gt;&lt;/record&gt;&lt;/Cite&gt;&lt;Cite AuthorYear="1"&gt;&lt;Author&gt;ACMD&lt;/Author&gt;&lt;Year&gt;2018&lt;/Year&gt;&lt;RecNum&gt;9690&lt;/RecNum&gt;&lt;record&gt;&lt;rec-number&gt;9690&lt;/rec-number&gt;&lt;foreign-keys&gt;&lt;key app="EN" db-id="tw9s0ps5jptp9eeatdqps2rbf5ztfr20rwtv" timestamp="1570800876" guid="91a3831f-291a-4d87-82e8-6ac82639d185"&gt;9690&lt;/key&gt;&lt;/foreign-keys&gt;&lt;ref-type name="Report"&gt;27&lt;/ref-type&gt;&lt;contributors&gt;&lt;authors&gt;&lt;author&gt;ACMD,&lt;/author&gt;&lt;/authors&gt;&lt;/contributors&gt;&lt;titles&gt;&lt;title&gt;Vulnerabilities and substance use&lt;/title&gt;&lt;/titles&gt;&lt;dates&gt;&lt;year&gt;2018&lt;/year&gt;&lt;/dates&gt;&lt;pub-location&gt;London, UK&lt;/pub-location&gt;&lt;publisher&gt;Home Office&lt;/publisher&gt;&lt;urls&gt;&lt;/urls&gt;&lt;/record&gt;&lt;/Cite&gt;&lt;/EndNote&gt;</w:instrText>
      </w:r>
      <w:r w:rsidR="00A26672" w:rsidRPr="00C0334D">
        <w:fldChar w:fldCharType="separate"/>
      </w:r>
      <w:r w:rsidR="00683EB0" w:rsidRPr="00C0334D">
        <w:rPr>
          <w:noProof/>
        </w:rPr>
        <w:t>ACMD (2018); The Scottish Government (2018)</w:t>
      </w:r>
      <w:r w:rsidR="00A26672" w:rsidRPr="00C0334D">
        <w:fldChar w:fldCharType="end"/>
      </w:r>
      <w:r w:rsidR="00A26672" w:rsidRPr="00C0334D">
        <w:t xml:space="preserve">) it is important to investigate whether explanations of </w:t>
      </w:r>
      <w:r w:rsidR="00F35006" w:rsidRPr="00C0334D">
        <w:t>substance use that draw upon ACEs also have an impact upon stigmatising attitudes</w:t>
      </w:r>
      <w:r w:rsidR="00DD7CFC">
        <w:t xml:space="preserve"> towards PWUD</w:t>
      </w:r>
      <w:r w:rsidR="00F35006" w:rsidRPr="00C0334D">
        <w:t xml:space="preserve">. </w:t>
      </w:r>
    </w:p>
    <w:p w14:paraId="054E8609" w14:textId="77777777" w:rsidR="007A12B3" w:rsidRPr="00C0334D" w:rsidRDefault="007A12B3" w:rsidP="00C0334D">
      <w:pPr>
        <w:spacing w:line="480" w:lineRule="auto"/>
        <w:jc w:val="both"/>
      </w:pPr>
    </w:p>
    <w:p w14:paraId="5EAF1E6D" w14:textId="57DA4B1C" w:rsidR="00C0334D" w:rsidRDefault="00773967" w:rsidP="00C0334D">
      <w:pPr>
        <w:spacing w:line="480" w:lineRule="auto"/>
        <w:jc w:val="both"/>
        <w:sectPr w:rsidR="00C0334D">
          <w:pgSz w:w="11906" w:h="16838"/>
          <w:pgMar w:top="1440" w:right="1440" w:bottom="1440" w:left="1440" w:header="708" w:footer="708" w:gutter="0"/>
          <w:cols w:space="708"/>
          <w:docGrid w:linePitch="360"/>
        </w:sectPr>
      </w:pPr>
      <w:r>
        <w:t>We conducted an</w:t>
      </w:r>
      <w:r w:rsidR="005D2518">
        <w:t xml:space="preserve"> exploratory </w:t>
      </w:r>
      <w:r w:rsidR="00225E8F" w:rsidRPr="00C0334D">
        <w:t>study</w:t>
      </w:r>
      <w:r w:rsidR="00D0648D" w:rsidRPr="00C0334D">
        <w:t xml:space="preserve"> </w:t>
      </w:r>
      <w:r w:rsidR="005D2518">
        <w:t xml:space="preserve">that </w:t>
      </w:r>
      <w:r w:rsidR="00AB41FD" w:rsidRPr="00C0334D">
        <w:t>aimed to further investigate</w:t>
      </w:r>
      <w:r w:rsidR="00D0648D" w:rsidRPr="00C0334D">
        <w:t xml:space="preserve"> the effects of </w:t>
      </w:r>
      <w:r w:rsidR="00AB41FD" w:rsidRPr="00C0334D">
        <w:t xml:space="preserve">framing </w:t>
      </w:r>
      <w:r w:rsidR="0019177B">
        <w:t xml:space="preserve">of substance use </w:t>
      </w:r>
      <w:r w:rsidR="00AB41FD" w:rsidRPr="00C0334D">
        <w:t xml:space="preserve">and </w:t>
      </w:r>
      <w:r w:rsidR="0019177B">
        <w:t xml:space="preserve">specific </w:t>
      </w:r>
      <w:r w:rsidR="00AB41FD" w:rsidRPr="00C0334D">
        <w:t>terminology to describe PWUD</w:t>
      </w:r>
      <w:r w:rsidR="00D0648D" w:rsidRPr="00C0334D">
        <w:t xml:space="preserve"> </w:t>
      </w:r>
      <w:r w:rsidR="00225E8F" w:rsidRPr="00C0334D">
        <w:t xml:space="preserve">on </w:t>
      </w:r>
      <w:r w:rsidR="005D2D89" w:rsidRPr="00C0334D">
        <w:t xml:space="preserve">public </w:t>
      </w:r>
      <w:r w:rsidR="00225E8F" w:rsidRPr="00C0334D">
        <w:t>stigma</w:t>
      </w:r>
      <w:r w:rsidR="00D0648D" w:rsidRPr="00C0334D">
        <w:t xml:space="preserve">. </w:t>
      </w:r>
      <w:r w:rsidR="000125E1">
        <w:t>B</w:t>
      </w:r>
      <w:r w:rsidR="0019177B">
        <w:t xml:space="preserve">ased on the previous research described above, </w:t>
      </w:r>
      <w:r w:rsidR="000125E1">
        <w:t xml:space="preserve">which has primarily been conducted in the US, </w:t>
      </w:r>
      <w:r w:rsidR="00AB41FD" w:rsidRPr="00C0334D">
        <w:t xml:space="preserve">we were </w:t>
      </w:r>
      <w:r w:rsidR="000125E1">
        <w:t xml:space="preserve">particularly </w:t>
      </w:r>
      <w:r w:rsidR="00AB41FD" w:rsidRPr="00C0334D">
        <w:t xml:space="preserve">interested in the effects of </w:t>
      </w:r>
      <w:r w:rsidR="005D2518">
        <w:t>labelling</w:t>
      </w:r>
      <w:r w:rsidR="000125E1">
        <w:t xml:space="preserve"> of substance use</w:t>
      </w:r>
      <w:r w:rsidR="00672FF7" w:rsidRPr="00C0334D">
        <w:t xml:space="preserve"> and reference to ACEs</w:t>
      </w:r>
      <w:r w:rsidR="000125E1">
        <w:t xml:space="preserve"> in a UK sample</w:t>
      </w:r>
      <w:r w:rsidR="002C7962" w:rsidRPr="00C0334D">
        <w:t xml:space="preserve">. </w:t>
      </w:r>
      <w:r w:rsidR="00225E8F" w:rsidRPr="00C0334D">
        <w:t xml:space="preserve">We hypothesised that </w:t>
      </w:r>
      <w:r w:rsidR="00915435" w:rsidRPr="00C0334D">
        <w:t>a description of</w:t>
      </w:r>
      <w:r w:rsidR="00225E8F" w:rsidRPr="00C0334D">
        <w:t xml:space="preserve"> a substance use </w:t>
      </w:r>
      <w:r w:rsidR="000125E1">
        <w:t xml:space="preserve">case </w:t>
      </w:r>
      <w:r w:rsidR="00225E8F" w:rsidRPr="00C0334D">
        <w:t xml:space="preserve">history </w:t>
      </w:r>
      <w:r w:rsidR="00915435" w:rsidRPr="00C0334D">
        <w:t xml:space="preserve">that </w:t>
      </w:r>
      <w:proofErr w:type="spellStart"/>
      <w:r w:rsidR="00915435" w:rsidRPr="00C0334D">
        <w:t>i</w:t>
      </w:r>
      <w:proofErr w:type="spellEnd"/>
      <w:r w:rsidR="00915435" w:rsidRPr="00C0334D">
        <w:t xml:space="preserve">) </w:t>
      </w:r>
      <w:r w:rsidR="003C5404">
        <w:t xml:space="preserve">depicted a female subject; ii) </w:t>
      </w:r>
      <w:r w:rsidR="00915435" w:rsidRPr="00C0334D">
        <w:t>used</w:t>
      </w:r>
      <w:r w:rsidR="00225E8F" w:rsidRPr="00C0334D">
        <w:t xml:space="preserve"> </w:t>
      </w:r>
      <w:r w:rsidR="003C5404">
        <w:t>a</w:t>
      </w:r>
      <w:r w:rsidR="002A7823" w:rsidRPr="00C0334D">
        <w:t xml:space="preserve"> </w:t>
      </w:r>
      <w:r w:rsidR="00225E8F" w:rsidRPr="00C0334D">
        <w:t xml:space="preserve">neutral </w:t>
      </w:r>
      <w:r w:rsidR="003C5404">
        <w:t>description of substance use (</w:t>
      </w:r>
      <w:r w:rsidR="003C5404" w:rsidRPr="00C0334D">
        <w:t>substance use disorder</w:t>
      </w:r>
      <w:r w:rsidR="00DD7CFC" w:rsidRPr="00DD7CFC">
        <w:t xml:space="preserve"> </w:t>
      </w:r>
      <w:r w:rsidR="00DD7CFC" w:rsidRPr="00C0334D">
        <w:t xml:space="preserve">vs </w:t>
      </w:r>
      <w:r w:rsidR="00DD7CFC" w:rsidRPr="00C0334D">
        <w:lastRenderedPageBreak/>
        <w:t>‘addict’</w:t>
      </w:r>
      <w:r w:rsidR="003C5404">
        <w:t>); and iii)</w:t>
      </w:r>
      <w:r w:rsidR="00225E8F" w:rsidRPr="00C0334D">
        <w:t xml:space="preserve"> </w:t>
      </w:r>
      <w:r w:rsidR="00915435" w:rsidRPr="00C0334D">
        <w:t>included details of childhood adversity</w:t>
      </w:r>
      <w:r w:rsidR="005D2D89" w:rsidRPr="00C0334D">
        <w:t>,</w:t>
      </w:r>
      <w:r w:rsidR="00915435" w:rsidRPr="00C0334D">
        <w:t xml:space="preserve"> would elicit less </w:t>
      </w:r>
      <w:r w:rsidR="00DD7CFC">
        <w:t xml:space="preserve">explicit </w:t>
      </w:r>
      <w:r w:rsidR="00915435" w:rsidRPr="00C0334D">
        <w:t>stigmatising attitudes</w:t>
      </w:r>
      <w:r>
        <w:t xml:space="preserve"> in a general population sample</w:t>
      </w:r>
      <w:r w:rsidR="00915435" w:rsidRPr="00C0334D">
        <w:t xml:space="preserve">. </w:t>
      </w:r>
    </w:p>
    <w:p w14:paraId="064B9AE7" w14:textId="77777777" w:rsidR="005D753A" w:rsidRPr="00C0334D" w:rsidRDefault="005D753A" w:rsidP="00C0334D">
      <w:pPr>
        <w:spacing w:line="480" w:lineRule="auto"/>
        <w:jc w:val="both"/>
        <w:rPr>
          <w:b/>
        </w:rPr>
      </w:pPr>
      <w:r w:rsidRPr="00C0334D">
        <w:rPr>
          <w:b/>
        </w:rPr>
        <w:lastRenderedPageBreak/>
        <w:t>Methods</w:t>
      </w:r>
    </w:p>
    <w:p w14:paraId="1D8253A8" w14:textId="70AA148B" w:rsidR="005D753A" w:rsidRPr="00C0334D" w:rsidRDefault="00141495" w:rsidP="00C0334D">
      <w:pPr>
        <w:spacing w:line="480" w:lineRule="auto"/>
        <w:jc w:val="both"/>
        <w:rPr>
          <w:b/>
          <w:i/>
          <w:iCs/>
        </w:rPr>
      </w:pPr>
      <w:r w:rsidRPr="00C0334D">
        <w:rPr>
          <w:b/>
          <w:i/>
          <w:iCs/>
        </w:rPr>
        <w:t>Design</w:t>
      </w:r>
    </w:p>
    <w:p w14:paraId="47E30152" w14:textId="395987D0" w:rsidR="0070520B" w:rsidRPr="00C0334D" w:rsidRDefault="0070520B" w:rsidP="00C0334D">
      <w:pPr>
        <w:spacing w:line="480" w:lineRule="auto"/>
        <w:jc w:val="both"/>
      </w:pPr>
      <w:r w:rsidRPr="00C0334D">
        <w:t xml:space="preserve">The study utilised a </w:t>
      </w:r>
      <w:r w:rsidR="00594BA6" w:rsidRPr="00C0334D">
        <w:t xml:space="preserve">2 </w:t>
      </w:r>
      <w:r w:rsidR="00773967">
        <w:t xml:space="preserve">(male x female) </w:t>
      </w:r>
      <w:r w:rsidR="00594BA6" w:rsidRPr="00C0334D">
        <w:t>x 2</w:t>
      </w:r>
      <w:r w:rsidR="00773967">
        <w:t xml:space="preserve"> (addicts, SUD)</w:t>
      </w:r>
      <w:r w:rsidR="00594BA6" w:rsidRPr="00C0334D">
        <w:t xml:space="preserve"> x 2 </w:t>
      </w:r>
      <w:r w:rsidR="00773967">
        <w:t xml:space="preserve">(tough life, history) </w:t>
      </w:r>
      <w:r w:rsidR="00594BA6" w:rsidRPr="00C0334D">
        <w:t>factorial</w:t>
      </w:r>
      <w:r w:rsidRPr="00C0334D">
        <w:t xml:space="preserve"> design, </w:t>
      </w:r>
      <w:r w:rsidR="00706FEE" w:rsidRPr="00C0334D">
        <w:t>and</w:t>
      </w:r>
      <w:r w:rsidRPr="00C0334D">
        <w:t xml:space="preserve"> participants completed an anonymous online </w:t>
      </w:r>
      <w:r w:rsidR="003E09CA">
        <w:t>questionnaire</w:t>
      </w:r>
      <w:r w:rsidRPr="00C0334D">
        <w:t xml:space="preserve">. </w:t>
      </w:r>
    </w:p>
    <w:p w14:paraId="3C22EA44" w14:textId="77777777" w:rsidR="00753641" w:rsidRDefault="00753641" w:rsidP="00C0334D">
      <w:pPr>
        <w:spacing w:line="480" w:lineRule="auto"/>
        <w:jc w:val="both"/>
        <w:rPr>
          <w:b/>
          <w:i/>
          <w:iCs/>
        </w:rPr>
      </w:pPr>
    </w:p>
    <w:p w14:paraId="48328753" w14:textId="36AD9466" w:rsidR="00FD1EDC" w:rsidRPr="00C0334D" w:rsidRDefault="00FD1EDC" w:rsidP="00C0334D">
      <w:pPr>
        <w:spacing w:line="480" w:lineRule="auto"/>
        <w:jc w:val="both"/>
        <w:rPr>
          <w:b/>
          <w:i/>
          <w:iCs/>
        </w:rPr>
      </w:pPr>
      <w:r w:rsidRPr="00C0334D">
        <w:rPr>
          <w:b/>
          <w:i/>
          <w:iCs/>
        </w:rPr>
        <w:t>Participants</w:t>
      </w:r>
    </w:p>
    <w:p w14:paraId="2BD00F4D" w14:textId="08D02CF2" w:rsidR="005D753A" w:rsidRPr="00C0334D" w:rsidRDefault="00AB6E64" w:rsidP="00C0334D">
      <w:pPr>
        <w:spacing w:line="480" w:lineRule="auto"/>
        <w:jc w:val="both"/>
      </w:pPr>
      <w:r w:rsidRPr="00C0334D">
        <w:t>A</w:t>
      </w:r>
      <w:r w:rsidR="005D753A" w:rsidRPr="00C0334D">
        <w:t xml:space="preserve"> convenience sample </w:t>
      </w:r>
      <w:r w:rsidRPr="00C0334D">
        <w:t xml:space="preserve">was </w:t>
      </w:r>
      <w:r w:rsidR="005D753A" w:rsidRPr="00C0334D">
        <w:t xml:space="preserve">recruited </w:t>
      </w:r>
      <w:r w:rsidR="00991429" w:rsidRPr="00C0334D">
        <w:t>from</w:t>
      </w:r>
      <w:r w:rsidR="005D753A" w:rsidRPr="00C0334D">
        <w:t xml:space="preserve"> the UK </w:t>
      </w:r>
      <w:r w:rsidRPr="00C0334D">
        <w:t xml:space="preserve">general </w:t>
      </w:r>
      <w:r w:rsidR="005D753A" w:rsidRPr="00C0334D">
        <w:t xml:space="preserve">public. </w:t>
      </w:r>
      <w:r w:rsidR="00991429" w:rsidRPr="00C0334D">
        <w:t xml:space="preserve">Inclusion criteria were </w:t>
      </w:r>
      <w:r w:rsidR="008C182F" w:rsidRPr="00C0334D">
        <w:t xml:space="preserve">people who were </w:t>
      </w:r>
      <w:r w:rsidR="00991429" w:rsidRPr="00C0334D">
        <w:t xml:space="preserve">UK </w:t>
      </w:r>
      <w:r w:rsidR="008C182F" w:rsidRPr="00C0334D">
        <w:t>residents</w:t>
      </w:r>
      <w:r w:rsidR="00991429" w:rsidRPr="00C0334D">
        <w:t xml:space="preserve"> and aged over 18</w:t>
      </w:r>
      <w:r w:rsidR="00542657" w:rsidRPr="00C0334D">
        <w:t xml:space="preserve"> years</w:t>
      </w:r>
      <w:r w:rsidR="003E09CA">
        <w:t>, and the questionnaire included screening checks</w:t>
      </w:r>
      <w:r w:rsidR="00991429" w:rsidRPr="00C0334D">
        <w:t xml:space="preserve">. Participants were recruited through </w:t>
      </w:r>
      <w:r w:rsidR="00672FF7" w:rsidRPr="00C0334D">
        <w:t>advertisement</w:t>
      </w:r>
      <w:r w:rsidR="00753641">
        <w:t>s</w:t>
      </w:r>
      <w:r w:rsidR="00672FF7" w:rsidRPr="00C0334D">
        <w:t xml:space="preserve"> on a research participant recruitment portal website (</w:t>
      </w:r>
      <w:r w:rsidR="00672FF7" w:rsidRPr="00C0334D">
        <w:rPr>
          <w:i/>
        </w:rPr>
        <w:t>Call for Participants</w:t>
      </w:r>
      <w:r w:rsidR="00672FF7" w:rsidRPr="00C0334D">
        <w:t xml:space="preserve">), a </w:t>
      </w:r>
      <w:r w:rsidRPr="00C0334D">
        <w:t>University</w:t>
      </w:r>
      <w:r w:rsidR="00672FF7" w:rsidRPr="00C0334D">
        <w:t xml:space="preserve"> student research participant database, </w:t>
      </w:r>
      <w:r w:rsidR="00991429" w:rsidRPr="00C0334D">
        <w:t>social media (</w:t>
      </w:r>
      <w:r w:rsidR="00991429" w:rsidRPr="00C0334D">
        <w:rPr>
          <w:i/>
        </w:rPr>
        <w:t>Facebook</w:t>
      </w:r>
      <w:r w:rsidR="00991429" w:rsidRPr="00C0334D">
        <w:t xml:space="preserve">, </w:t>
      </w:r>
      <w:r w:rsidR="00991429" w:rsidRPr="00C0334D">
        <w:rPr>
          <w:i/>
        </w:rPr>
        <w:t>Twitter</w:t>
      </w:r>
      <w:r w:rsidR="00991429" w:rsidRPr="00C0334D">
        <w:t>), and snowball sampling.</w:t>
      </w:r>
      <w:r w:rsidR="005D2518">
        <w:t xml:space="preserve"> Recruitment materials mentioned that this was a study about substance use, but not that it was investigating stigma, </w:t>
      </w:r>
      <w:r w:rsidR="00920A2A">
        <w:t>and this</w:t>
      </w:r>
      <w:r w:rsidR="005D2518">
        <w:t xml:space="preserve"> was only revealed in the survey debriefing. </w:t>
      </w:r>
      <w:r w:rsidR="00920A2A">
        <w:t xml:space="preserve">An </w:t>
      </w:r>
      <w:r w:rsidR="00920A2A" w:rsidRPr="005D2518">
        <w:rPr>
          <w:i/>
          <w:iCs/>
        </w:rPr>
        <w:t>a</w:t>
      </w:r>
      <w:r w:rsidR="00920A2A" w:rsidRPr="00BF313F">
        <w:rPr>
          <w:i/>
          <w:iCs/>
        </w:rPr>
        <w:t xml:space="preserve"> priori</w:t>
      </w:r>
      <w:r w:rsidR="00920A2A">
        <w:t xml:space="preserve"> power calculation (G*Power 3.1; </w:t>
      </w:r>
      <w:r w:rsidR="00920A2A">
        <w:fldChar w:fldCharType="begin"/>
      </w:r>
      <w:r w:rsidR="00920A2A">
        <w:instrText xml:space="preserve"> ADDIN EN.CITE &lt;EndNote&gt;&lt;Cite AuthorYear="1"&gt;&lt;Author&gt;Faul&lt;/Author&gt;&lt;Year&gt;2007&lt;/Year&gt;&lt;RecNum&gt;10369&lt;/RecNum&gt;&lt;DisplayText&gt;Faul et al. (2007)&lt;/DisplayText&gt;&lt;record&gt;&lt;rec-number&gt;10369&lt;/rec-number&gt;&lt;foreign-keys&gt;&lt;key app="EN" db-id="tw9s0ps5jptp9eeatdqps2rbf5ztfr20rwtv" timestamp="1587571228" guid="4d760608-042e-4abc-acb4-c238b9c9f608"&gt;10369&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pub-dates&gt;&lt;date&gt;2007/05/01&lt;/date&gt;&lt;/pub-dates&gt;&lt;/dates&gt;&lt;isbn&gt;1554-3528&lt;/isbn&gt;&lt;urls&gt;&lt;related-urls&gt;&lt;url&gt;https://doi.org/10.3758/BF03193146&lt;/url&gt;&lt;/related-urls&gt;&lt;/urls&gt;&lt;electronic-resource-num&gt;10.3758/BF03193146&lt;/electronic-resource-num&gt;&lt;/record&gt;&lt;/Cite&gt;&lt;/EndNote&gt;</w:instrText>
      </w:r>
      <w:r w:rsidR="00920A2A">
        <w:fldChar w:fldCharType="separate"/>
      </w:r>
      <w:r w:rsidR="00920A2A">
        <w:rPr>
          <w:noProof/>
        </w:rPr>
        <w:t>Faul et al. (2007)</w:t>
      </w:r>
      <w:r w:rsidR="00920A2A">
        <w:fldChar w:fldCharType="end"/>
      </w:r>
      <w:r w:rsidR="00920A2A">
        <w:t xml:space="preserve">) to detect a medium effect size (f = 0.25; power 0.95), estimated a minimum sample size of 425 was required. </w:t>
      </w:r>
      <w:r w:rsidR="009B569C" w:rsidRPr="00C0334D">
        <w:t xml:space="preserve">Overall, </w:t>
      </w:r>
      <w:r w:rsidR="003C2415" w:rsidRPr="00C0334D">
        <w:t>560</w:t>
      </w:r>
      <w:r w:rsidR="00706FEE" w:rsidRPr="00C0334D">
        <w:t xml:space="preserve"> survey attempts were recorded, </w:t>
      </w:r>
      <w:r w:rsidR="004F0680" w:rsidRPr="00C0334D">
        <w:t>but</w:t>
      </w:r>
      <w:r w:rsidR="00706FEE" w:rsidRPr="00C0334D">
        <w:t xml:space="preserve"> </w:t>
      </w:r>
      <w:r w:rsidR="00594BA6" w:rsidRPr="00C0334D">
        <w:t xml:space="preserve">only </w:t>
      </w:r>
      <w:r w:rsidR="00753641">
        <w:t xml:space="preserve">those </w:t>
      </w:r>
      <w:r w:rsidR="004F0680" w:rsidRPr="00C0334D">
        <w:t xml:space="preserve">participants providing </w:t>
      </w:r>
      <w:r w:rsidR="009B569C" w:rsidRPr="00C0334D">
        <w:t xml:space="preserve">complete data </w:t>
      </w:r>
      <w:r w:rsidR="004F0680" w:rsidRPr="00C0334D">
        <w:t xml:space="preserve">on </w:t>
      </w:r>
      <w:r w:rsidR="003C2415" w:rsidRPr="00C0334D">
        <w:t xml:space="preserve">the </w:t>
      </w:r>
      <w:r w:rsidR="004F0680" w:rsidRPr="00C0334D">
        <w:t>primary outcome were retained. The final sample comprised</w:t>
      </w:r>
      <w:r w:rsidR="009B569C" w:rsidRPr="00C0334D">
        <w:t xml:space="preserve"> </w:t>
      </w:r>
      <w:r w:rsidR="009B5CD2" w:rsidRPr="00C0334D">
        <w:t>502</w:t>
      </w:r>
      <w:r w:rsidR="009B569C" w:rsidRPr="00C0334D">
        <w:t xml:space="preserve"> participants (</w:t>
      </w:r>
      <w:r w:rsidR="00500029" w:rsidRPr="00C0334D">
        <w:t xml:space="preserve">89.6% of attempts; </w:t>
      </w:r>
      <w:r w:rsidR="009B5CD2" w:rsidRPr="00C0334D">
        <w:t>n = 266 (53.0</w:t>
      </w:r>
      <w:r w:rsidR="009B569C" w:rsidRPr="00C0334D">
        <w:t>%</w:t>
      </w:r>
      <w:r w:rsidR="009B5CD2" w:rsidRPr="00C0334D">
        <w:t>)</w:t>
      </w:r>
      <w:r w:rsidR="009B569C" w:rsidRPr="00C0334D">
        <w:t xml:space="preserve"> Female; mean age </w:t>
      </w:r>
      <w:r w:rsidR="009B5CD2" w:rsidRPr="00C0334D">
        <w:t>36.5</w:t>
      </w:r>
      <w:r w:rsidR="009B569C" w:rsidRPr="00C0334D">
        <w:t xml:space="preserve"> ± </w:t>
      </w:r>
      <w:r w:rsidR="009B5CD2" w:rsidRPr="00C0334D">
        <w:t>13.5 years</w:t>
      </w:r>
      <w:r w:rsidR="009B569C" w:rsidRPr="00C0334D">
        <w:t xml:space="preserve">). </w:t>
      </w:r>
    </w:p>
    <w:p w14:paraId="6AB3D671" w14:textId="77777777" w:rsidR="00706FEE" w:rsidRPr="00C0334D" w:rsidRDefault="00706FEE" w:rsidP="00C0334D">
      <w:pPr>
        <w:spacing w:line="480" w:lineRule="auto"/>
        <w:jc w:val="both"/>
      </w:pPr>
    </w:p>
    <w:p w14:paraId="67E7CA72" w14:textId="04C31C9C" w:rsidR="00542657" w:rsidRPr="00C0334D" w:rsidRDefault="00FD1EDC" w:rsidP="00C0334D">
      <w:pPr>
        <w:spacing w:line="480" w:lineRule="auto"/>
        <w:jc w:val="both"/>
        <w:rPr>
          <w:b/>
          <w:i/>
          <w:iCs/>
        </w:rPr>
      </w:pPr>
      <w:r w:rsidRPr="00C0334D">
        <w:rPr>
          <w:b/>
          <w:i/>
          <w:iCs/>
        </w:rPr>
        <w:t>Materials</w:t>
      </w:r>
    </w:p>
    <w:p w14:paraId="5D48AB00" w14:textId="77777777" w:rsidR="002B481C" w:rsidRPr="00C0334D" w:rsidRDefault="002B481C" w:rsidP="00C0334D">
      <w:pPr>
        <w:spacing w:line="480" w:lineRule="auto"/>
        <w:jc w:val="both"/>
        <w:rPr>
          <w:i/>
        </w:rPr>
      </w:pPr>
      <w:r w:rsidRPr="00C0334D">
        <w:rPr>
          <w:i/>
        </w:rPr>
        <w:t>Vignettes</w:t>
      </w:r>
    </w:p>
    <w:p w14:paraId="21275A85" w14:textId="4CDD6A30" w:rsidR="0031219E" w:rsidRPr="00C0334D" w:rsidRDefault="00F2285F" w:rsidP="00C0334D">
      <w:pPr>
        <w:spacing w:before="240" w:line="480" w:lineRule="auto"/>
        <w:jc w:val="both"/>
      </w:pPr>
      <w:r w:rsidRPr="00C0334D">
        <w:t>Eight short</w:t>
      </w:r>
      <w:r w:rsidR="00FD1EDC" w:rsidRPr="00C0334D">
        <w:t xml:space="preserve"> </w:t>
      </w:r>
      <w:r w:rsidRPr="00C0334D">
        <w:t>fictional vignettes were prepared, based on a standard</w:t>
      </w:r>
      <w:r w:rsidR="002B481C" w:rsidRPr="00C0334D">
        <w:t xml:space="preserve"> </w:t>
      </w:r>
      <w:r w:rsidRPr="00C0334D">
        <w:t>template</w:t>
      </w:r>
      <w:r w:rsidR="00BC0452">
        <w:t xml:space="preserve">. </w:t>
      </w:r>
      <w:r w:rsidRPr="00C0334D">
        <w:t xml:space="preserve">For each of three factors, one of two </w:t>
      </w:r>
      <w:r w:rsidR="0031219E" w:rsidRPr="00C0334D">
        <w:t>levels</w:t>
      </w:r>
      <w:r w:rsidRPr="00C0334D">
        <w:t xml:space="preserve"> </w:t>
      </w:r>
      <w:r w:rsidR="00BC0452" w:rsidRPr="00C0334D">
        <w:t>were</w:t>
      </w:r>
      <w:r w:rsidRPr="00C0334D">
        <w:t xml:space="preserve"> presented:</w:t>
      </w:r>
    </w:p>
    <w:p w14:paraId="464A144B" w14:textId="54B0F658" w:rsidR="0031219E" w:rsidRPr="00C0334D" w:rsidRDefault="0031219E" w:rsidP="00C0334D">
      <w:pPr>
        <w:spacing w:before="240" w:line="480" w:lineRule="auto"/>
        <w:jc w:val="both"/>
      </w:pPr>
      <w:r w:rsidRPr="00C0334D">
        <w:t>1. T</w:t>
      </w:r>
      <w:r w:rsidR="00F2285F" w:rsidRPr="00C0334D">
        <w:t>he gender of the subject (</w:t>
      </w:r>
      <w:r w:rsidR="00F2285F" w:rsidRPr="00C0334D">
        <w:rPr>
          <w:i/>
        </w:rPr>
        <w:t>Jane</w:t>
      </w:r>
      <w:r w:rsidR="00F2285F" w:rsidRPr="00C0334D">
        <w:t xml:space="preserve"> or </w:t>
      </w:r>
      <w:r w:rsidR="00F2285F" w:rsidRPr="00C0334D">
        <w:rPr>
          <w:i/>
        </w:rPr>
        <w:t>John</w:t>
      </w:r>
      <w:r w:rsidR="00F2285F" w:rsidRPr="00C0334D">
        <w:t>)</w:t>
      </w:r>
      <w:r w:rsidR="007B0451" w:rsidRPr="00C0334D">
        <w:t xml:space="preserve"> (</w:t>
      </w:r>
      <w:r w:rsidR="007B0451" w:rsidRPr="00C0334D">
        <w:rPr>
          <w:i/>
          <w:iCs/>
        </w:rPr>
        <w:t>gender</w:t>
      </w:r>
      <w:r w:rsidR="00F935FB" w:rsidRPr="00C0334D">
        <w:rPr>
          <w:i/>
          <w:iCs/>
        </w:rPr>
        <w:t xml:space="preserve"> </w:t>
      </w:r>
      <w:r w:rsidR="00F935FB" w:rsidRPr="00C0334D">
        <w:t>in factorial analysis</w:t>
      </w:r>
      <w:r w:rsidR="007B0451" w:rsidRPr="00C0334D">
        <w:t>)</w:t>
      </w:r>
      <w:r w:rsidR="00F2285F" w:rsidRPr="00C0334D">
        <w:t xml:space="preserve">; </w:t>
      </w:r>
    </w:p>
    <w:p w14:paraId="58B802A2" w14:textId="7880D260" w:rsidR="0031219E" w:rsidRPr="00C0334D" w:rsidRDefault="0031219E" w:rsidP="00C0334D">
      <w:pPr>
        <w:spacing w:before="240" w:line="480" w:lineRule="auto"/>
        <w:jc w:val="both"/>
      </w:pPr>
      <w:r w:rsidRPr="00C0334D">
        <w:lastRenderedPageBreak/>
        <w:t>2. T</w:t>
      </w:r>
      <w:r w:rsidR="00F2285F" w:rsidRPr="00C0334D">
        <w:t xml:space="preserve">he term used to describe </w:t>
      </w:r>
      <w:r w:rsidR="00F97093" w:rsidRPr="00C0334D">
        <w:t xml:space="preserve">the </w:t>
      </w:r>
      <w:r w:rsidR="00F2285F" w:rsidRPr="00C0334D">
        <w:t>subject’s substance use (</w:t>
      </w:r>
      <w:r w:rsidRPr="00C0334D">
        <w:rPr>
          <w:i/>
        </w:rPr>
        <w:t>an</w:t>
      </w:r>
      <w:r w:rsidRPr="00C0334D">
        <w:t xml:space="preserve"> </w:t>
      </w:r>
      <w:r w:rsidR="00F2285F" w:rsidRPr="00C0334D">
        <w:rPr>
          <w:i/>
        </w:rPr>
        <w:t>addict</w:t>
      </w:r>
      <w:r w:rsidR="00F2285F" w:rsidRPr="00C0334D">
        <w:t xml:space="preserve"> </w:t>
      </w:r>
      <w:r w:rsidR="00AB6E64" w:rsidRPr="00C0334D">
        <w:t xml:space="preserve">[addict] </w:t>
      </w:r>
      <w:r w:rsidR="00F2285F" w:rsidRPr="00C0334D">
        <w:t xml:space="preserve">or </w:t>
      </w:r>
      <w:r w:rsidR="00F2285F" w:rsidRPr="00C0334D">
        <w:rPr>
          <w:i/>
        </w:rPr>
        <w:t>substance use disorder</w:t>
      </w:r>
      <w:r w:rsidR="00AB6E64" w:rsidRPr="00C0334D">
        <w:t xml:space="preserve"> [SUD]</w:t>
      </w:r>
      <w:r w:rsidR="00F2285F" w:rsidRPr="00C0334D">
        <w:t>)</w:t>
      </w:r>
      <w:r w:rsidR="007B0451" w:rsidRPr="00C0334D">
        <w:t xml:space="preserve"> (</w:t>
      </w:r>
      <w:r w:rsidR="007B0451" w:rsidRPr="00C0334D">
        <w:rPr>
          <w:i/>
          <w:iCs/>
        </w:rPr>
        <w:t>use</w:t>
      </w:r>
      <w:r w:rsidR="007B0451" w:rsidRPr="00C0334D">
        <w:t>)</w:t>
      </w:r>
      <w:r w:rsidRPr="00C0334D">
        <w:t>;</w:t>
      </w:r>
    </w:p>
    <w:p w14:paraId="0553A982" w14:textId="01139554" w:rsidR="00F2285F" w:rsidRPr="00C0334D" w:rsidRDefault="0031219E" w:rsidP="00C0334D">
      <w:pPr>
        <w:spacing w:before="240" w:line="480" w:lineRule="auto"/>
        <w:jc w:val="both"/>
      </w:pPr>
      <w:r w:rsidRPr="00C0334D">
        <w:t>3. I</w:t>
      </w:r>
      <w:r w:rsidR="00F2285F" w:rsidRPr="00C0334D">
        <w:t>nclusion of ACEs (</w:t>
      </w:r>
      <w:r w:rsidR="00F2285F" w:rsidRPr="00C0334D">
        <w:rPr>
          <w:i/>
        </w:rPr>
        <w:t>had a tough time</w:t>
      </w:r>
      <w:r w:rsidR="00F2285F" w:rsidRPr="00C0334D">
        <w:t xml:space="preserve"> </w:t>
      </w:r>
      <w:r w:rsidR="00AB6E64" w:rsidRPr="00C0334D">
        <w:t>[</w:t>
      </w:r>
      <w:r w:rsidR="007B0451" w:rsidRPr="00C0334D">
        <w:t>t</w:t>
      </w:r>
      <w:r w:rsidR="00AB6E64" w:rsidRPr="00C0334D">
        <w:t xml:space="preserve">ough] </w:t>
      </w:r>
      <w:r w:rsidR="00F2285F" w:rsidRPr="00C0334D">
        <w:t>vs suffered physical abuse</w:t>
      </w:r>
      <w:r w:rsidR="00BC0452">
        <w:t>,</w:t>
      </w:r>
      <w:r w:rsidR="00F2285F" w:rsidRPr="00C0334D">
        <w:t xml:space="preserve"> neglect, mother victim of domestic violence</w:t>
      </w:r>
      <w:r w:rsidR="00BC0452">
        <w:t xml:space="preserve">, </w:t>
      </w:r>
      <w:r w:rsidR="00F2285F" w:rsidRPr="00C0334D">
        <w:t xml:space="preserve">father </w:t>
      </w:r>
      <w:r w:rsidR="00BC0452">
        <w:t>imprisoned</w:t>
      </w:r>
      <w:r w:rsidR="00AB6E64" w:rsidRPr="00C0334D">
        <w:t xml:space="preserve"> [ACE]</w:t>
      </w:r>
      <w:r w:rsidR="00F2285F" w:rsidRPr="00C0334D">
        <w:t>)</w:t>
      </w:r>
      <w:r w:rsidR="007B0451" w:rsidRPr="00C0334D">
        <w:t xml:space="preserve"> (</w:t>
      </w:r>
      <w:r w:rsidR="007B0451" w:rsidRPr="00C0334D">
        <w:rPr>
          <w:i/>
          <w:iCs/>
        </w:rPr>
        <w:t>history</w:t>
      </w:r>
      <w:r w:rsidR="007B0451" w:rsidRPr="00C0334D">
        <w:t>)</w:t>
      </w:r>
      <w:r w:rsidR="00F2285F" w:rsidRPr="00C0334D">
        <w:t xml:space="preserve">. </w:t>
      </w:r>
    </w:p>
    <w:p w14:paraId="7752FB5E" w14:textId="06DBEDC6" w:rsidR="00F2285F" w:rsidRPr="00C0334D" w:rsidRDefault="00F2285F" w:rsidP="00C0334D">
      <w:pPr>
        <w:spacing w:line="480" w:lineRule="auto"/>
        <w:jc w:val="both"/>
      </w:pPr>
    </w:p>
    <w:p w14:paraId="3E3D7004" w14:textId="49227C5A" w:rsidR="0031219E" w:rsidRPr="00C0334D" w:rsidRDefault="0031219E" w:rsidP="00C0334D">
      <w:pPr>
        <w:spacing w:line="480" w:lineRule="auto"/>
        <w:jc w:val="both"/>
      </w:pPr>
      <w:r w:rsidRPr="00C0334D">
        <w:t xml:space="preserve">The vignette template is reproduced below. Grammar, clauses, and minor </w:t>
      </w:r>
      <w:r w:rsidR="007B0451" w:rsidRPr="00C0334D">
        <w:t>un</w:t>
      </w:r>
      <w:r w:rsidRPr="00C0334D">
        <w:t xml:space="preserve">manipulated language elements were adjusted </w:t>
      </w:r>
      <w:r w:rsidR="00BC0452">
        <w:t xml:space="preserve">in each vignette </w:t>
      </w:r>
      <w:r w:rsidRPr="00C0334D">
        <w:t>for readability (see Supplementary Material S1 for full text</w:t>
      </w:r>
      <w:r w:rsidR="00B6541A" w:rsidRPr="00C0334D">
        <w:t>s</w:t>
      </w:r>
      <w:r w:rsidRPr="00C0334D">
        <w:t>):</w:t>
      </w:r>
    </w:p>
    <w:p w14:paraId="1A74BED5" w14:textId="0EFC534A" w:rsidR="0031219E" w:rsidRPr="00C0334D" w:rsidRDefault="0031219E" w:rsidP="00C0334D">
      <w:pPr>
        <w:spacing w:line="480" w:lineRule="auto"/>
        <w:jc w:val="both"/>
      </w:pPr>
    </w:p>
    <w:p w14:paraId="0114060B" w14:textId="25CAC706" w:rsidR="0031219E" w:rsidRPr="00C0334D" w:rsidRDefault="0031219E" w:rsidP="00C0334D">
      <w:pPr>
        <w:spacing w:line="480" w:lineRule="auto"/>
        <w:jc w:val="both"/>
        <w:rPr>
          <w:i/>
        </w:rPr>
      </w:pPr>
      <w:r w:rsidRPr="00C0334D">
        <w:rPr>
          <w:iCs/>
        </w:rPr>
        <w:t>[</w:t>
      </w:r>
      <w:r w:rsidR="007B0451" w:rsidRPr="00C0334D">
        <w:rPr>
          <w:iCs/>
        </w:rPr>
        <w:t>Gender</w:t>
      </w:r>
      <w:r w:rsidRPr="00C0334D">
        <w:rPr>
          <w:iCs/>
        </w:rPr>
        <w:t>]</w:t>
      </w:r>
      <w:r w:rsidRPr="00C0334D">
        <w:rPr>
          <w:i/>
        </w:rPr>
        <w:t xml:space="preserve"> is aged 30, homeless, and has been/has had a </w:t>
      </w:r>
      <w:r w:rsidRPr="00C0334D">
        <w:rPr>
          <w:iCs/>
        </w:rPr>
        <w:t>[</w:t>
      </w:r>
      <w:r w:rsidR="007B0451" w:rsidRPr="00C0334D">
        <w:rPr>
          <w:iCs/>
        </w:rPr>
        <w:t>use</w:t>
      </w:r>
      <w:r w:rsidRPr="00C0334D">
        <w:rPr>
          <w:iCs/>
        </w:rPr>
        <w:t xml:space="preserve">] </w:t>
      </w:r>
      <w:r w:rsidRPr="00C0334D">
        <w:rPr>
          <w:i/>
        </w:rPr>
        <w:t xml:space="preserve">for about 18 months. </w:t>
      </w:r>
      <w:proofErr w:type="spellStart"/>
      <w:r w:rsidRPr="00C0334D">
        <w:rPr>
          <w:i/>
        </w:rPr>
        <w:t>He/She</w:t>
      </w:r>
      <w:proofErr w:type="spellEnd"/>
      <w:r w:rsidRPr="00C0334D">
        <w:rPr>
          <w:i/>
        </w:rPr>
        <w:t xml:space="preserve"> became/developed </w:t>
      </w:r>
      <w:r w:rsidRPr="00C0334D">
        <w:rPr>
          <w:iCs/>
        </w:rPr>
        <w:t>[</w:t>
      </w:r>
      <w:r w:rsidR="007B0451" w:rsidRPr="00C0334D">
        <w:rPr>
          <w:iCs/>
        </w:rPr>
        <w:t>use</w:t>
      </w:r>
      <w:r w:rsidRPr="00C0334D">
        <w:rPr>
          <w:iCs/>
        </w:rPr>
        <w:t>]</w:t>
      </w:r>
      <w:r w:rsidRPr="00C0334D">
        <w:rPr>
          <w:i/>
        </w:rPr>
        <w:t xml:space="preserve"> after he/she became friends with people on the streets who were already using. When he/she was younger he/she </w:t>
      </w:r>
      <w:r w:rsidRPr="00C0334D">
        <w:rPr>
          <w:iCs/>
        </w:rPr>
        <w:t>[</w:t>
      </w:r>
      <w:r w:rsidR="007B0451" w:rsidRPr="00C0334D">
        <w:rPr>
          <w:iCs/>
        </w:rPr>
        <w:t>history</w:t>
      </w:r>
      <w:r w:rsidRPr="00C0334D">
        <w:rPr>
          <w:iCs/>
        </w:rPr>
        <w:t>].</w:t>
      </w:r>
      <w:r w:rsidRPr="00C0334D">
        <w:rPr>
          <w:i/>
        </w:rPr>
        <w:t xml:space="preserve"> He’s/She’s been in and out of prison over the last year for a series of offences related to his/her </w:t>
      </w:r>
      <w:r w:rsidRPr="00C0334D">
        <w:rPr>
          <w:iCs/>
        </w:rPr>
        <w:t>[</w:t>
      </w:r>
      <w:r w:rsidR="007B0451" w:rsidRPr="00C0334D">
        <w:rPr>
          <w:iCs/>
        </w:rPr>
        <w:t>use</w:t>
      </w:r>
      <w:r w:rsidRPr="00C0334D">
        <w:rPr>
          <w:iCs/>
        </w:rPr>
        <w:t>]</w:t>
      </w:r>
      <w:r w:rsidRPr="00C0334D">
        <w:rPr>
          <w:i/>
        </w:rPr>
        <w:t xml:space="preserve">, and has ended up in A and E a few times as well. </w:t>
      </w:r>
      <w:r w:rsidRPr="00C0334D">
        <w:rPr>
          <w:iCs/>
        </w:rPr>
        <w:t>[</w:t>
      </w:r>
      <w:r w:rsidR="007B0451" w:rsidRPr="00C0334D">
        <w:rPr>
          <w:iCs/>
        </w:rPr>
        <w:t>Gender</w:t>
      </w:r>
      <w:r w:rsidRPr="00C0334D">
        <w:rPr>
          <w:iCs/>
        </w:rPr>
        <w:t>]</w:t>
      </w:r>
      <w:r w:rsidRPr="00C0334D">
        <w:rPr>
          <w:i/>
        </w:rPr>
        <w:t xml:space="preserve"> is not currently attending treatment services for </w:t>
      </w:r>
      <w:r w:rsidR="00B6541A" w:rsidRPr="00C0334D">
        <w:rPr>
          <w:i/>
        </w:rPr>
        <w:t>his/</w:t>
      </w:r>
      <w:r w:rsidRPr="00C0334D">
        <w:rPr>
          <w:i/>
        </w:rPr>
        <w:t>her drug use</w:t>
      </w:r>
      <w:r w:rsidR="0085561E" w:rsidRPr="00C0334D">
        <w:rPr>
          <w:i/>
        </w:rPr>
        <w:t>.</w:t>
      </w:r>
    </w:p>
    <w:p w14:paraId="4D89CF94" w14:textId="60098174" w:rsidR="00F2285F" w:rsidRPr="00C0334D" w:rsidRDefault="00F2285F" w:rsidP="00C0334D">
      <w:pPr>
        <w:spacing w:line="480" w:lineRule="auto"/>
        <w:jc w:val="both"/>
      </w:pPr>
    </w:p>
    <w:p w14:paraId="67B83AB2" w14:textId="1C5409E1" w:rsidR="00AB6E64" w:rsidRPr="00C0334D" w:rsidRDefault="00AB6E64" w:rsidP="00C0334D">
      <w:pPr>
        <w:spacing w:line="480" w:lineRule="auto"/>
        <w:jc w:val="both"/>
      </w:pPr>
      <w:r w:rsidRPr="00C0334D">
        <w:t>The eight vignette combinations were:</w:t>
      </w:r>
    </w:p>
    <w:p w14:paraId="545EB4B7" w14:textId="0EF0E0AF" w:rsidR="00AB6E64" w:rsidRPr="00C0334D" w:rsidRDefault="00AB6E64" w:rsidP="00C0334D">
      <w:pPr>
        <w:pStyle w:val="ListParagraph"/>
        <w:numPr>
          <w:ilvl w:val="0"/>
          <w:numId w:val="2"/>
        </w:numPr>
        <w:spacing w:line="480" w:lineRule="auto"/>
        <w:ind w:right="683"/>
        <w:jc w:val="both"/>
      </w:pPr>
      <w:r w:rsidRPr="00C0334D">
        <w:rPr>
          <w:i/>
        </w:rPr>
        <w:t>Jane – Addict – Tough</w:t>
      </w:r>
      <w:r w:rsidRPr="00C0334D">
        <w:t xml:space="preserve"> </w:t>
      </w:r>
    </w:p>
    <w:p w14:paraId="4814F043" w14:textId="609EFEB0" w:rsidR="00AB6E64" w:rsidRPr="00C0334D" w:rsidRDefault="00AB6E64" w:rsidP="00C0334D">
      <w:pPr>
        <w:pStyle w:val="ListParagraph"/>
        <w:numPr>
          <w:ilvl w:val="0"/>
          <w:numId w:val="2"/>
        </w:numPr>
        <w:spacing w:line="480" w:lineRule="auto"/>
        <w:jc w:val="both"/>
        <w:rPr>
          <w:i/>
        </w:rPr>
      </w:pPr>
      <w:r w:rsidRPr="00C0334D">
        <w:rPr>
          <w:i/>
        </w:rPr>
        <w:t>Jane – Addict – ACE</w:t>
      </w:r>
    </w:p>
    <w:p w14:paraId="4E9D8279" w14:textId="255C7960" w:rsidR="00AB6E64" w:rsidRPr="00C0334D" w:rsidRDefault="00AB6E64" w:rsidP="00C0334D">
      <w:pPr>
        <w:pStyle w:val="ListParagraph"/>
        <w:numPr>
          <w:ilvl w:val="0"/>
          <w:numId w:val="2"/>
        </w:numPr>
        <w:spacing w:line="480" w:lineRule="auto"/>
        <w:jc w:val="both"/>
        <w:rPr>
          <w:i/>
        </w:rPr>
      </w:pPr>
      <w:r w:rsidRPr="00C0334D">
        <w:rPr>
          <w:i/>
        </w:rPr>
        <w:t>Jane – SUD – Tough</w:t>
      </w:r>
    </w:p>
    <w:p w14:paraId="67A90D99" w14:textId="4CF186EE" w:rsidR="00AB6E64" w:rsidRPr="00C0334D" w:rsidRDefault="00AB6E64" w:rsidP="00C0334D">
      <w:pPr>
        <w:pStyle w:val="ListParagraph"/>
        <w:numPr>
          <w:ilvl w:val="0"/>
          <w:numId w:val="2"/>
        </w:numPr>
        <w:spacing w:line="480" w:lineRule="auto"/>
        <w:jc w:val="both"/>
        <w:rPr>
          <w:i/>
        </w:rPr>
      </w:pPr>
      <w:r w:rsidRPr="00C0334D">
        <w:rPr>
          <w:i/>
        </w:rPr>
        <w:t>Jane – SUD – ACE</w:t>
      </w:r>
    </w:p>
    <w:p w14:paraId="68D23F8F" w14:textId="4079208A" w:rsidR="00AB6E64" w:rsidRPr="00C0334D" w:rsidRDefault="00AB6E64" w:rsidP="00C0334D">
      <w:pPr>
        <w:pStyle w:val="ListParagraph"/>
        <w:numPr>
          <w:ilvl w:val="0"/>
          <w:numId w:val="2"/>
        </w:numPr>
        <w:spacing w:line="480" w:lineRule="auto"/>
        <w:jc w:val="both"/>
        <w:rPr>
          <w:i/>
        </w:rPr>
      </w:pPr>
      <w:r w:rsidRPr="00C0334D">
        <w:rPr>
          <w:i/>
        </w:rPr>
        <w:t>John – Addict – Tough</w:t>
      </w:r>
    </w:p>
    <w:p w14:paraId="01E2316B" w14:textId="6B61EA77" w:rsidR="00AB6E64" w:rsidRPr="00C0334D" w:rsidRDefault="00AB6E64" w:rsidP="00C0334D">
      <w:pPr>
        <w:pStyle w:val="ListParagraph"/>
        <w:numPr>
          <w:ilvl w:val="0"/>
          <w:numId w:val="2"/>
        </w:numPr>
        <w:spacing w:line="480" w:lineRule="auto"/>
        <w:jc w:val="both"/>
        <w:rPr>
          <w:i/>
        </w:rPr>
      </w:pPr>
      <w:r w:rsidRPr="00C0334D">
        <w:rPr>
          <w:i/>
        </w:rPr>
        <w:t>John – Addict – ACE</w:t>
      </w:r>
    </w:p>
    <w:p w14:paraId="37117110" w14:textId="7F1C58A2" w:rsidR="00AB6E64" w:rsidRPr="00C0334D" w:rsidRDefault="00AB6E64" w:rsidP="00C0334D">
      <w:pPr>
        <w:pStyle w:val="ListParagraph"/>
        <w:numPr>
          <w:ilvl w:val="0"/>
          <w:numId w:val="2"/>
        </w:numPr>
        <w:spacing w:line="480" w:lineRule="auto"/>
        <w:jc w:val="both"/>
        <w:rPr>
          <w:i/>
        </w:rPr>
      </w:pPr>
      <w:r w:rsidRPr="00C0334D">
        <w:rPr>
          <w:i/>
        </w:rPr>
        <w:t>John – SUD – Tough</w:t>
      </w:r>
    </w:p>
    <w:p w14:paraId="7D812A12" w14:textId="65F1E2FC" w:rsidR="00AB6E64" w:rsidRPr="00C0334D" w:rsidRDefault="00AB6E64" w:rsidP="00C0334D">
      <w:pPr>
        <w:pStyle w:val="ListParagraph"/>
        <w:numPr>
          <w:ilvl w:val="0"/>
          <w:numId w:val="2"/>
        </w:numPr>
        <w:spacing w:line="480" w:lineRule="auto"/>
        <w:jc w:val="both"/>
      </w:pPr>
      <w:r w:rsidRPr="00C0334D">
        <w:rPr>
          <w:i/>
        </w:rPr>
        <w:t>John – SUD – ACE</w:t>
      </w:r>
    </w:p>
    <w:p w14:paraId="56FCDD68" w14:textId="77777777" w:rsidR="00AB6E64" w:rsidRPr="00C0334D" w:rsidRDefault="00AB6E64" w:rsidP="00C0334D">
      <w:pPr>
        <w:spacing w:line="480" w:lineRule="auto"/>
        <w:jc w:val="both"/>
      </w:pPr>
    </w:p>
    <w:p w14:paraId="4C2D3A27" w14:textId="1E7E154F" w:rsidR="00FD1EDC" w:rsidRPr="00C0334D" w:rsidRDefault="00B65886" w:rsidP="00C0334D">
      <w:pPr>
        <w:spacing w:line="480" w:lineRule="auto"/>
        <w:jc w:val="both"/>
        <w:rPr>
          <w:rFonts w:eastAsiaTheme="minorHAnsi"/>
        </w:rPr>
      </w:pPr>
      <w:r w:rsidRPr="00C0334D">
        <w:rPr>
          <w:rFonts w:eastAsiaTheme="minorHAnsi"/>
        </w:rPr>
        <w:lastRenderedPageBreak/>
        <w:t>For all vignettes, Flesch Reading Ease score was between 63 and 80, indicating easy reading comprehension</w:t>
      </w:r>
      <w:r w:rsidR="007F7CE6">
        <w:rPr>
          <w:rFonts w:eastAsiaTheme="minorHAnsi"/>
        </w:rPr>
        <w:t xml:space="preserve"> (Supplementary material)</w:t>
      </w:r>
      <w:r w:rsidRPr="00C0334D">
        <w:rPr>
          <w:rFonts w:eastAsiaTheme="minorHAnsi"/>
        </w:rPr>
        <w:t xml:space="preserve">. </w:t>
      </w:r>
      <w:r w:rsidR="00FD1EDC" w:rsidRPr="00C0334D">
        <w:rPr>
          <w:rFonts w:eastAsiaTheme="minorHAnsi"/>
        </w:rPr>
        <w:t xml:space="preserve">Vignettes were piloted </w:t>
      </w:r>
      <w:r w:rsidR="00773967">
        <w:rPr>
          <w:rFonts w:eastAsiaTheme="minorHAnsi"/>
        </w:rPr>
        <w:t xml:space="preserve">with colleagues of the researchers </w:t>
      </w:r>
      <w:r w:rsidR="00FD1EDC" w:rsidRPr="00C0334D">
        <w:rPr>
          <w:rFonts w:eastAsiaTheme="minorHAnsi"/>
        </w:rPr>
        <w:t>to confirm comprehension and distinction between conditions.</w:t>
      </w:r>
      <w:r w:rsidR="00B6541A" w:rsidRPr="00C0334D">
        <w:rPr>
          <w:rFonts w:eastAsiaTheme="minorHAnsi"/>
        </w:rPr>
        <w:t xml:space="preserve"> </w:t>
      </w:r>
    </w:p>
    <w:p w14:paraId="1DAD384F" w14:textId="77777777" w:rsidR="007B0451" w:rsidRPr="00C0334D" w:rsidRDefault="007B0451" w:rsidP="00C0334D">
      <w:pPr>
        <w:spacing w:line="480" w:lineRule="auto"/>
        <w:jc w:val="both"/>
        <w:rPr>
          <w:rFonts w:eastAsiaTheme="minorHAnsi"/>
        </w:rPr>
      </w:pPr>
    </w:p>
    <w:p w14:paraId="1CA91C2A" w14:textId="088C1315" w:rsidR="00FD1EDC" w:rsidRPr="00C0334D" w:rsidRDefault="007B0451" w:rsidP="00C0334D">
      <w:pPr>
        <w:spacing w:line="480" w:lineRule="auto"/>
        <w:jc w:val="both"/>
      </w:pPr>
      <w:r w:rsidRPr="00C0334D">
        <w:rPr>
          <w:rFonts w:eastAsiaTheme="minorHAnsi"/>
        </w:rPr>
        <w:t>T</w:t>
      </w:r>
      <w:r w:rsidR="00FD1EDC" w:rsidRPr="00C0334D">
        <w:rPr>
          <w:rFonts w:eastAsiaTheme="minorHAnsi"/>
        </w:rPr>
        <w:t xml:space="preserve">he primary outcome measure was stigma score, </w:t>
      </w:r>
      <w:r w:rsidR="00BC0452">
        <w:rPr>
          <w:rFonts w:eastAsiaTheme="minorHAnsi"/>
        </w:rPr>
        <w:t xml:space="preserve">assessed </w:t>
      </w:r>
      <w:r w:rsidR="00FD1EDC" w:rsidRPr="00C0334D">
        <w:rPr>
          <w:rFonts w:eastAsiaTheme="minorHAnsi"/>
        </w:rPr>
        <w:t xml:space="preserve">using an adapted version of the 9-item </w:t>
      </w:r>
      <w:r w:rsidR="004C3D0B">
        <w:rPr>
          <w:rFonts w:eastAsiaTheme="minorHAnsi"/>
        </w:rPr>
        <w:t>A</w:t>
      </w:r>
      <w:r w:rsidR="00FD1EDC" w:rsidRPr="00C0334D">
        <w:rPr>
          <w:rFonts w:eastAsiaTheme="minorHAnsi"/>
        </w:rPr>
        <w:t xml:space="preserve">ttribution </w:t>
      </w:r>
      <w:r w:rsidR="004C3D0B">
        <w:rPr>
          <w:rFonts w:eastAsiaTheme="minorHAnsi"/>
        </w:rPr>
        <w:t>Q</w:t>
      </w:r>
      <w:r w:rsidR="00FD1EDC" w:rsidRPr="00C0334D">
        <w:rPr>
          <w:rFonts w:eastAsiaTheme="minorHAnsi"/>
        </w:rPr>
        <w:t xml:space="preserve">uestionnaire (AQ-9; </w:t>
      </w:r>
      <w:r w:rsidR="00FD1EDC" w:rsidRPr="00C0334D">
        <w:rPr>
          <w:rFonts w:eastAsiaTheme="minorHAnsi"/>
        </w:rPr>
        <w:fldChar w:fldCharType="begin">
          <w:fldData xml:space="preserve">PEVuZE5vdGU+PENpdGUgQXV0aG9yWWVhcj0iMSI+PEF1dGhvcj5Db3JyaWdhbjwvQXV0aG9yPjxZ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</w:fldData>
        </w:fldChar>
      </w:r>
      <w:r w:rsidR="004B40FB">
        <w:rPr>
          <w:rFonts w:eastAsiaTheme="minorHAnsi"/>
        </w:rPr>
        <w:instrText xml:space="preserve"> ADDIN EN.CITE </w:instrText>
      </w:r>
      <w:r w:rsidR="004B40FB">
        <w:rPr>
          <w:rFonts w:eastAsiaTheme="minorHAnsi"/>
        </w:rPr>
        <w:fldChar w:fldCharType="begin">
          <w:fldData xml:space="preserve">PEVuZE5vdGU+PENpdGUgQXV0aG9yWWVhcj0iMSI+PEF1dGhvcj5Db3JyaWdhbjwvQXV0aG9yPjxZ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</w:fldData>
        </w:fldChar>
      </w:r>
      <w:r w:rsidR="004B40FB">
        <w:rPr>
          <w:rFonts w:eastAsiaTheme="minorHAnsi"/>
        </w:rPr>
        <w:instrText xml:space="preserve"> ADDIN EN.CITE.DATA </w:instrText>
      </w:r>
      <w:r w:rsidR="004B40FB">
        <w:rPr>
          <w:rFonts w:eastAsiaTheme="minorHAnsi"/>
        </w:rPr>
      </w:r>
      <w:r w:rsidR="004B40FB">
        <w:rPr>
          <w:rFonts w:eastAsiaTheme="minorHAnsi"/>
        </w:rPr>
        <w:fldChar w:fldCharType="end"/>
      </w:r>
      <w:r w:rsidR="00FD1EDC" w:rsidRPr="00C0334D">
        <w:rPr>
          <w:rFonts w:eastAsiaTheme="minorHAnsi"/>
        </w:rPr>
      </w:r>
      <w:r w:rsidR="00FD1EDC" w:rsidRPr="00C0334D">
        <w:rPr>
          <w:rFonts w:eastAsiaTheme="minorHAnsi"/>
        </w:rPr>
        <w:fldChar w:fldCharType="separate"/>
      </w:r>
      <w:r w:rsidR="004B40FB">
        <w:rPr>
          <w:rFonts w:eastAsiaTheme="minorHAnsi"/>
          <w:noProof/>
        </w:rPr>
        <w:t>Corrigan et al. (2003)</w:t>
      </w:r>
      <w:r w:rsidR="00FD1EDC" w:rsidRPr="00C0334D">
        <w:rPr>
          <w:rFonts w:eastAsiaTheme="minorHAnsi"/>
        </w:rPr>
        <w:fldChar w:fldCharType="end"/>
      </w:r>
      <w:r w:rsidR="00312755" w:rsidRPr="00C0334D">
        <w:rPr>
          <w:rFonts w:eastAsiaTheme="minorHAnsi"/>
        </w:rPr>
        <w:t>)</w:t>
      </w:r>
      <w:r w:rsidR="00FD1EDC" w:rsidRPr="00C0334D">
        <w:rPr>
          <w:rFonts w:eastAsiaTheme="minorHAnsi"/>
        </w:rPr>
        <w:t xml:space="preserve">. This scale </w:t>
      </w:r>
      <w:r w:rsidR="004C3D0B">
        <w:rPr>
          <w:rFonts w:eastAsiaTheme="minorHAnsi"/>
        </w:rPr>
        <w:t xml:space="preserve">was originally developed to </w:t>
      </w:r>
      <w:r w:rsidR="00FD1EDC" w:rsidRPr="00C0334D">
        <w:rPr>
          <w:rFonts w:eastAsiaTheme="minorHAnsi"/>
        </w:rPr>
        <w:t>assess stigma towards people with mental illness in accordance with attribution theory, and includes items across subdomains of blame</w:t>
      </w:r>
      <w:r w:rsidR="00706FEE" w:rsidRPr="00C0334D">
        <w:rPr>
          <w:rFonts w:eastAsiaTheme="minorHAnsi"/>
        </w:rPr>
        <w:t xml:space="preserve"> (</w:t>
      </w:r>
      <w:r w:rsidR="00706FEE" w:rsidRPr="00C0334D">
        <w:rPr>
          <w:rFonts w:eastAsiaTheme="minorHAnsi"/>
          <w:i/>
        </w:rPr>
        <w:t>I think that it is X own fault that s/he is in his/her present condition</w:t>
      </w:r>
      <w:r w:rsidR="00706FEE" w:rsidRPr="00C0334D">
        <w:rPr>
          <w:rFonts w:eastAsiaTheme="minorHAnsi"/>
        </w:rPr>
        <w:t>)</w:t>
      </w:r>
      <w:r w:rsidR="003D28BA" w:rsidRPr="00C0334D">
        <w:rPr>
          <w:rFonts w:eastAsiaTheme="minorHAnsi"/>
        </w:rPr>
        <w:t>;</w:t>
      </w:r>
      <w:r w:rsidR="00FD1EDC" w:rsidRPr="00C0334D">
        <w:rPr>
          <w:rFonts w:eastAsiaTheme="minorHAnsi"/>
        </w:rPr>
        <w:t xml:space="preserve"> anger</w:t>
      </w:r>
      <w:r w:rsidR="003D28BA" w:rsidRPr="00C0334D">
        <w:rPr>
          <w:rFonts w:eastAsiaTheme="minorHAnsi"/>
        </w:rPr>
        <w:t xml:space="preserve"> (</w:t>
      </w:r>
      <w:r w:rsidR="003D28BA" w:rsidRPr="00C0334D">
        <w:rPr>
          <w:rFonts w:eastAsiaTheme="minorHAnsi"/>
          <w:i/>
        </w:rPr>
        <w:t>How angry do you feel at X?);</w:t>
      </w:r>
      <w:r w:rsidR="00FD1EDC" w:rsidRPr="00C0334D">
        <w:rPr>
          <w:rFonts w:eastAsiaTheme="minorHAnsi"/>
        </w:rPr>
        <w:t xml:space="preserve"> pity</w:t>
      </w:r>
      <w:r w:rsidR="003D28BA" w:rsidRPr="00C0334D">
        <w:rPr>
          <w:rFonts w:eastAsiaTheme="minorHAnsi"/>
        </w:rPr>
        <w:t xml:space="preserve"> (</w:t>
      </w:r>
      <w:r w:rsidR="003D28BA" w:rsidRPr="00C0334D">
        <w:rPr>
          <w:rFonts w:eastAsiaTheme="minorHAnsi"/>
          <w:i/>
        </w:rPr>
        <w:t xml:space="preserve">I feel pity for </w:t>
      </w:r>
      <w:r w:rsidR="00312755" w:rsidRPr="00C0334D">
        <w:rPr>
          <w:rFonts w:eastAsiaTheme="minorHAnsi"/>
          <w:i/>
        </w:rPr>
        <w:t>X</w:t>
      </w:r>
      <w:r w:rsidR="003D28BA" w:rsidRPr="00C0334D">
        <w:rPr>
          <w:rFonts w:eastAsiaTheme="minorHAnsi"/>
        </w:rPr>
        <w:t>)</w:t>
      </w:r>
      <w:r w:rsidR="00FD1EDC" w:rsidRPr="00C0334D">
        <w:rPr>
          <w:rFonts w:eastAsiaTheme="minorHAnsi"/>
        </w:rPr>
        <w:t>, help</w:t>
      </w:r>
      <w:r w:rsidR="003D28BA" w:rsidRPr="00C0334D">
        <w:rPr>
          <w:rFonts w:eastAsiaTheme="minorHAnsi"/>
        </w:rPr>
        <w:t xml:space="preserve"> (</w:t>
      </w:r>
      <w:r w:rsidR="003D28BA" w:rsidRPr="00C0334D">
        <w:rPr>
          <w:rFonts w:eastAsiaTheme="minorHAnsi"/>
          <w:i/>
        </w:rPr>
        <w:t>How likely is it that you would help X?);</w:t>
      </w:r>
      <w:r w:rsidR="00FD1EDC" w:rsidRPr="00C0334D">
        <w:rPr>
          <w:rFonts w:eastAsiaTheme="minorHAnsi"/>
        </w:rPr>
        <w:t xml:space="preserve"> dangerousness</w:t>
      </w:r>
      <w:r w:rsidR="003D28BA" w:rsidRPr="00C0334D">
        <w:rPr>
          <w:rFonts w:eastAsiaTheme="minorHAnsi"/>
        </w:rPr>
        <w:t xml:space="preserve"> (</w:t>
      </w:r>
      <w:r w:rsidR="003D28BA" w:rsidRPr="00C0334D">
        <w:rPr>
          <w:rFonts w:eastAsiaTheme="minorHAnsi"/>
          <w:i/>
        </w:rPr>
        <w:t>How dangerous do you feel X is?</w:t>
      </w:r>
      <w:r w:rsidR="003D28BA" w:rsidRPr="00C0334D">
        <w:rPr>
          <w:rFonts w:eastAsiaTheme="minorHAnsi"/>
        </w:rPr>
        <w:t>)</w:t>
      </w:r>
      <w:r w:rsidR="00FD1EDC" w:rsidRPr="00C0334D">
        <w:rPr>
          <w:rFonts w:eastAsiaTheme="minorHAnsi"/>
          <w:i/>
        </w:rPr>
        <w:t>,</w:t>
      </w:r>
      <w:r w:rsidR="00FD1EDC" w:rsidRPr="00C0334D">
        <w:rPr>
          <w:rFonts w:eastAsiaTheme="minorHAnsi"/>
        </w:rPr>
        <w:t xml:space="preserve"> fear</w:t>
      </w:r>
      <w:r w:rsidR="003D28BA" w:rsidRPr="00C0334D">
        <w:rPr>
          <w:rFonts w:eastAsiaTheme="minorHAnsi"/>
        </w:rPr>
        <w:t xml:space="preserve"> (</w:t>
      </w:r>
      <w:r w:rsidR="003D28BA" w:rsidRPr="00C0334D">
        <w:rPr>
          <w:i/>
        </w:rPr>
        <w:t>How scared of X do you feel</w:t>
      </w:r>
      <w:r w:rsidR="003D28BA" w:rsidRPr="00C0334D">
        <w:t>?)</w:t>
      </w:r>
      <w:r w:rsidR="003D28BA" w:rsidRPr="00C0334D">
        <w:rPr>
          <w:rFonts w:eastAsiaTheme="minorHAnsi"/>
        </w:rPr>
        <w:t>;</w:t>
      </w:r>
      <w:r w:rsidR="00FD1EDC" w:rsidRPr="00C0334D">
        <w:rPr>
          <w:rFonts w:eastAsiaTheme="minorHAnsi"/>
        </w:rPr>
        <w:t xml:space="preserve"> avoidance</w:t>
      </w:r>
      <w:r w:rsidR="003D28BA" w:rsidRPr="00C0334D">
        <w:rPr>
          <w:rFonts w:eastAsiaTheme="minorHAnsi"/>
        </w:rPr>
        <w:t xml:space="preserve"> (</w:t>
      </w:r>
      <w:r w:rsidR="003D28BA" w:rsidRPr="00C0334D">
        <w:rPr>
          <w:rFonts w:eastAsiaTheme="minorHAnsi"/>
          <w:i/>
        </w:rPr>
        <w:t>I would try to stay away from X</w:t>
      </w:r>
      <w:r w:rsidR="003D28BA" w:rsidRPr="00C0334D">
        <w:rPr>
          <w:rFonts w:eastAsiaTheme="minorHAnsi"/>
        </w:rPr>
        <w:t>);</w:t>
      </w:r>
      <w:r w:rsidR="00FD1EDC" w:rsidRPr="00C0334D">
        <w:rPr>
          <w:rFonts w:eastAsiaTheme="minorHAnsi"/>
        </w:rPr>
        <w:t xml:space="preserve"> segregation</w:t>
      </w:r>
      <w:r w:rsidR="003D28BA" w:rsidRPr="00C0334D">
        <w:rPr>
          <w:rFonts w:eastAsiaTheme="minorHAnsi"/>
        </w:rPr>
        <w:t xml:space="preserve"> (</w:t>
      </w:r>
      <w:r w:rsidR="003D28BA" w:rsidRPr="00C0334D">
        <w:rPr>
          <w:rFonts w:eastAsiaTheme="minorHAnsi"/>
          <w:i/>
        </w:rPr>
        <w:t>I think it is best for X’s community if s/he were confined in a hospital</w:t>
      </w:r>
      <w:r w:rsidR="003D28BA" w:rsidRPr="00C0334D">
        <w:rPr>
          <w:rFonts w:eastAsiaTheme="minorHAnsi"/>
        </w:rPr>
        <w:t>);</w:t>
      </w:r>
      <w:r w:rsidR="00FD1EDC" w:rsidRPr="00C0334D">
        <w:rPr>
          <w:rFonts w:eastAsiaTheme="minorHAnsi"/>
        </w:rPr>
        <w:t xml:space="preserve"> and coercion</w:t>
      </w:r>
      <w:r w:rsidR="003D28BA" w:rsidRPr="00C0334D">
        <w:rPr>
          <w:rFonts w:eastAsiaTheme="minorHAnsi"/>
        </w:rPr>
        <w:t xml:space="preserve"> (</w:t>
      </w:r>
      <w:r w:rsidR="003D28BA" w:rsidRPr="00C0334D">
        <w:rPr>
          <w:rFonts w:eastAsiaTheme="minorHAnsi"/>
          <w:i/>
        </w:rPr>
        <w:t xml:space="preserve">How much do you agree that </w:t>
      </w:r>
      <w:r w:rsidR="00312755" w:rsidRPr="00C0334D">
        <w:rPr>
          <w:rFonts w:eastAsiaTheme="minorHAnsi"/>
          <w:i/>
        </w:rPr>
        <w:t>X</w:t>
      </w:r>
      <w:r w:rsidR="003D28BA" w:rsidRPr="00C0334D">
        <w:rPr>
          <w:rFonts w:eastAsiaTheme="minorHAnsi"/>
          <w:i/>
        </w:rPr>
        <w:t xml:space="preserve"> should be forced into drug treatment even if </w:t>
      </w:r>
      <w:r w:rsidR="00312755" w:rsidRPr="00C0334D">
        <w:rPr>
          <w:rFonts w:eastAsiaTheme="minorHAnsi"/>
          <w:i/>
        </w:rPr>
        <w:t>s/</w:t>
      </w:r>
      <w:r w:rsidR="003D28BA" w:rsidRPr="00C0334D">
        <w:rPr>
          <w:rFonts w:eastAsiaTheme="minorHAnsi"/>
          <w:i/>
        </w:rPr>
        <w:t>he does not want to?</w:t>
      </w:r>
      <w:r w:rsidR="003D28BA" w:rsidRPr="00C0334D">
        <w:rPr>
          <w:rFonts w:eastAsiaTheme="minorHAnsi"/>
        </w:rPr>
        <w:t>)</w:t>
      </w:r>
      <w:r w:rsidR="00FD1EDC" w:rsidRPr="00C0334D">
        <w:rPr>
          <w:rFonts w:eastAsiaTheme="minorHAnsi"/>
          <w:i/>
        </w:rPr>
        <w:t>.</w:t>
      </w:r>
      <w:r w:rsidR="00FD1EDC" w:rsidRPr="00C0334D">
        <w:rPr>
          <w:rFonts w:eastAsiaTheme="minorHAnsi"/>
        </w:rPr>
        <w:t xml:space="preserve"> Individual items are scored on a nine-point Likert scale (1 not at all </w:t>
      </w:r>
      <w:r w:rsidRPr="00C0334D">
        <w:rPr>
          <w:rFonts w:eastAsiaTheme="minorHAnsi"/>
        </w:rPr>
        <w:t>to</w:t>
      </w:r>
      <w:r w:rsidR="00FD1EDC" w:rsidRPr="00C0334D">
        <w:rPr>
          <w:rFonts w:eastAsiaTheme="minorHAnsi"/>
        </w:rPr>
        <w:t xml:space="preserve"> 9 very much), and a total stigma score calculated (range 9-81). Higher scores represent higher total stigma</w:t>
      </w:r>
      <w:r w:rsidR="00312755" w:rsidRPr="00C0334D">
        <w:rPr>
          <w:rFonts w:eastAsiaTheme="minorHAnsi"/>
        </w:rPr>
        <w:t>tising attitudes</w:t>
      </w:r>
      <w:r w:rsidR="00FD1EDC" w:rsidRPr="00C0334D">
        <w:rPr>
          <w:rFonts w:eastAsiaTheme="minorHAnsi"/>
        </w:rPr>
        <w:t xml:space="preserve">. The original instrument was developed to assess stigma towards people with mental illness, and </w:t>
      </w:r>
      <w:r w:rsidR="00312755" w:rsidRPr="00C0334D">
        <w:rPr>
          <w:rFonts w:eastAsiaTheme="minorHAnsi"/>
        </w:rPr>
        <w:t>so</w:t>
      </w:r>
      <w:r w:rsidR="00FD1EDC" w:rsidRPr="00C0334D">
        <w:rPr>
          <w:rFonts w:eastAsiaTheme="minorHAnsi"/>
        </w:rPr>
        <w:t xml:space="preserve"> </w:t>
      </w:r>
      <w:r w:rsidR="004C3D0B" w:rsidRPr="00C0334D">
        <w:rPr>
          <w:rFonts w:eastAsiaTheme="minorHAnsi"/>
        </w:rPr>
        <w:t xml:space="preserve">in the present study </w:t>
      </w:r>
      <w:r w:rsidR="003D28BA" w:rsidRPr="00C0334D">
        <w:rPr>
          <w:rFonts w:eastAsiaTheme="minorHAnsi"/>
        </w:rPr>
        <w:t xml:space="preserve">the </w:t>
      </w:r>
      <w:r w:rsidR="003D28BA" w:rsidRPr="00C0334D">
        <w:rPr>
          <w:rFonts w:eastAsiaTheme="minorHAnsi"/>
          <w:i/>
        </w:rPr>
        <w:t xml:space="preserve">coercion </w:t>
      </w:r>
      <w:r w:rsidR="003D28BA" w:rsidRPr="00C0334D">
        <w:rPr>
          <w:rFonts w:eastAsiaTheme="minorHAnsi"/>
        </w:rPr>
        <w:t>question was changed</w:t>
      </w:r>
      <w:r w:rsidR="00FD1EDC" w:rsidRPr="00C0334D">
        <w:rPr>
          <w:rFonts w:eastAsiaTheme="minorHAnsi"/>
        </w:rPr>
        <w:t xml:space="preserve"> to refer to treatment rather than a psychiatric hospital. In this study, </w:t>
      </w:r>
      <w:r w:rsidR="00FD1EDC" w:rsidRPr="00C0334D">
        <w:t xml:space="preserve">Cronbach’s </w:t>
      </w:r>
      <w:r w:rsidR="00FD1EDC" w:rsidRPr="004C3D0B">
        <w:rPr>
          <w:rFonts w:ascii="Symbol" w:hAnsi="Symbol"/>
        </w:rPr>
        <w:t></w:t>
      </w:r>
      <w:r w:rsidR="00FD1EDC" w:rsidRPr="00C0334D">
        <w:t xml:space="preserve"> = 0.8</w:t>
      </w:r>
      <w:r w:rsidR="00034132" w:rsidRPr="00C0334D">
        <w:t>4</w:t>
      </w:r>
      <w:r w:rsidR="00FD1EDC" w:rsidRPr="00C0334D">
        <w:t>, indicating a high level of internal consistency.</w:t>
      </w:r>
    </w:p>
    <w:p w14:paraId="74A02881" w14:textId="76D3D8CC" w:rsidR="002B481C" w:rsidRPr="00C0334D" w:rsidRDefault="002B481C" w:rsidP="00C0334D">
      <w:pPr>
        <w:spacing w:line="480" w:lineRule="auto"/>
        <w:jc w:val="both"/>
      </w:pPr>
    </w:p>
    <w:p w14:paraId="5BAD8814" w14:textId="74610E58" w:rsidR="00E83B3B" w:rsidRPr="00C0334D" w:rsidRDefault="00E83B3B" w:rsidP="00C0334D">
      <w:pPr>
        <w:spacing w:line="480" w:lineRule="auto"/>
        <w:jc w:val="both"/>
        <w:rPr>
          <w:i/>
        </w:rPr>
      </w:pPr>
      <w:r w:rsidRPr="00C0334D">
        <w:rPr>
          <w:i/>
        </w:rPr>
        <w:t xml:space="preserve">Additional measures </w:t>
      </w:r>
    </w:p>
    <w:p w14:paraId="6D27BF7A" w14:textId="6923EB85" w:rsidR="00636E74" w:rsidRPr="00C0334D" w:rsidRDefault="004C3D0B" w:rsidP="00C0334D">
      <w:pPr>
        <w:spacing w:line="480" w:lineRule="auto"/>
        <w:jc w:val="both"/>
      </w:pPr>
      <w:r>
        <w:t>Additional</w:t>
      </w:r>
      <w:r w:rsidR="00636E74" w:rsidRPr="00C0334D">
        <w:t xml:space="preserve"> measures were created from existing tools, to assess participants’ attitudes to </w:t>
      </w:r>
      <w:r w:rsidR="00773967">
        <w:t xml:space="preserve">people who are </w:t>
      </w:r>
      <w:r w:rsidR="00636E74" w:rsidRPr="00C0334D">
        <w:t xml:space="preserve">homeless, and PWUD. Attitudes towards people who are homelessness were assessed through three questions taken from the Scottish Social Attitudes Survey General Attitudes to Homeless Module </w:t>
      </w:r>
      <w:r w:rsidR="00636E74" w:rsidRPr="00C0334D">
        <w:fldChar w:fldCharType="begin"/>
      </w:r>
      <w:r w:rsidR="00635935" w:rsidRPr="00C0334D">
        <w:instrText xml:space="preserve"> ADDIN EN.CITE &lt;EndNote&gt;&lt;Cite&gt;&lt;Author&gt;The Scottish Government&lt;/Author&gt;&lt;Year&gt;2006&lt;/Year&gt;&lt;RecNum&gt;10290&lt;/RecNum&gt;&lt;DisplayText&gt;(The Scottish Government, 2006)&lt;/DisplayText&gt;&lt;record&gt;&lt;rec-number&gt;10290&lt;/rec-number&gt;&lt;foreign-keys&gt;&lt;key app="EN" db-id="tw9s0ps5jptp9eeatdqps2rbf5ztfr20rwtv" timestamp="1584962175" guid="44e145ad-54ba-4b83-9876-a7ba396a93da"&gt;10290&lt;/key&gt;&lt;/foreign-keys&gt;&lt;ref-type name="Report"&gt;27&lt;/ref-type&gt;&lt;contributors&gt;&lt;authors&gt;&lt;author&gt;The Scottish Government,&lt;/author&gt;&lt;/authors&gt;&lt;/contributors&gt;&lt;titles&gt;&lt;title&gt;Scottish Social Attitudes Survey 2006: Public Attitudes to Homelessness&lt;/title&gt;&lt;/titles&gt;&lt;dates&gt;&lt;year&gt;2006&lt;/year&gt;&lt;/dates&gt;&lt;pub-location&gt;Edinburgh, UK&lt;/pub-location&gt;&lt;publisher&gt;The Scottish Government&lt;/publisher&gt;&lt;urls&gt;&lt;/urls&gt;&lt;/record&gt;&lt;/Cite&gt;&lt;/EndNote&gt;</w:instrText>
      </w:r>
      <w:r w:rsidR="00636E74" w:rsidRPr="00C0334D">
        <w:fldChar w:fldCharType="separate"/>
      </w:r>
      <w:r w:rsidR="00636E74" w:rsidRPr="00C0334D">
        <w:rPr>
          <w:noProof/>
        </w:rPr>
        <w:t>(The Scottish Government, 2006)</w:t>
      </w:r>
      <w:r w:rsidR="00636E74" w:rsidRPr="00C0334D">
        <w:fldChar w:fldCharType="end"/>
      </w:r>
      <w:r w:rsidR="00636E74" w:rsidRPr="00C0334D">
        <w:t xml:space="preserve">. These were </w:t>
      </w:r>
      <w:r w:rsidR="00636E74" w:rsidRPr="00C0334D">
        <w:rPr>
          <w:i/>
        </w:rPr>
        <w:t xml:space="preserve">Most homeless people have </w:t>
      </w:r>
      <w:r w:rsidR="00636E74" w:rsidRPr="00C0334D">
        <w:rPr>
          <w:i/>
        </w:rPr>
        <w:lastRenderedPageBreak/>
        <w:t>just been unlucky in their lives</w:t>
      </w:r>
      <w:r w:rsidR="00636E74" w:rsidRPr="00C0334D">
        <w:t xml:space="preserve">; </w:t>
      </w:r>
      <w:r w:rsidR="00636E74" w:rsidRPr="00C0334D">
        <w:rPr>
          <w:i/>
        </w:rPr>
        <w:t>Most homeless people could find somewhere to live if they really tried</w:t>
      </w:r>
      <w:r w:rsidR="00C966C0" w:rsidRPr="00C0334D">
        <w:rPr>
          <w:i/>
        </w:rPr>
        <w:t xml:space="preserve"> </w:t>
      </w:r>
      <w:r w:rsidR="00C966C0" w:rsidRPr="00C0334D">
        <w:t>(reverse scored)</w:t>
      </w:r>
      <w:r w:rsidR="00636E74" w:rsidRPr="00C0334D">
        <w:t xml:space="preserve">; </w:t>
      </w:r>
      <w:r w:rsidR="00636E74" w:rsidRPr="00C0334D">
        <w:rPr>
          <w:i/>
        </w:rPr>
        <w:t>Many people say they are homeless just to try and get a house from the council</w:t>
      </w:r>
      <w:r w:rsidR="00C966C0" w:rsidRPr="00C0334D">
        <w:rPr>
          <w:i/>
        </w:rPr>
        <w:t xml:space="preserve"> </w:t>
      </w:r>
      <w:r w:rsidR="00C966C0" w:rsidRPr="00C0334D">
        <w:t>(reverse scored)</w:t>
      </w:r>
      <w:r w:rsidR="00636E74" w:rsidRPr="00C0334D">
        <w:t>. Questions were scored on a Likert scale (1 Strongly Disagree to 5 Strongly agree)</w:t>
      </w:r>
      <w:r w:rsidR="00C966C0" w:rsidRPr="00C0334D">
        <w:t>,</w:t>
      </w:r>
      <w:r w:rsidR="00636E74" w:rsidRPr="00C0334D">
        <w:t xml:space="preserve"> with higher scores representing </w:t>
      </w:r>
      <w:r w:rsidR="00C966C0" w:rsidRPr="00C0334D">
        <w:t>more positive</w:t>
      </w:r>
      <w:r w:rsidR="00636E74" w:rsidRPr="00C0334D">
        <w:t xml:space="preserve"> attitudes.</w:t>
      </w:r>
      <w:r w:rsidR="00B65E9D" w:rsidRPr="00B65E9D">
        <w:rPr>
          <w:lang w:val="en-US"/>
        </w:rPr>
        <w:t xml:space="preserve"> </w:t>
      </w:r>
      <w:r w:rsidR="00B65E9D" w:rsidRPr="00C0334D">
        <w:rPr>
          <w:lang w:val="en-US"/>
        </w:rPr>
        <w:t xml:space="preserve">In the present study, </w:t>
      </w:r>
      <w:r w:rsidR="00B65E9D" w:rsidRPr="00C0334D">
        <w:t xml:space="preserve">Cronbach’s </w:t>
      </w:r>
      <w:proofErr w:type="gramStart"/>
      <w:r w:rsidR="00B65E9D" w:rsidRPr="004C3D0B">
        <w:rPr>
          <w:rFonts w:ascii="Symbol" w:hAnsi="Symbol"/>
        </w:rPr>
        <w:t></w:t>
      </w:r>
      <w:r w:rsidR="00B65E9D" w:rsidRPr="00C0334D">
        <w:t xml:space="preserve">  =</w:t>
      </w:r>
      <w:proofErr w:type="gramEnd"/>
      <w:r w:rsidR="00B65E9D" w:rsidRPr="00C0334D">
        <w:t xml:space="preserve"> 0.</w:t>
      </w:r>
      <w:r w:rsidR="00B65E9D">
        <w:t>60</w:t>
      </w:r>
      <w:r w:rsidR="00B65E9D" w:rsidRPr="00C0334D">
        <w:t>, indicating a</w:t>
      </w:r>
      <w:r w:rsidR="00B65E9D">
        <w:t xml:space="preserve">n acceptable </w:t>
      </w:r>
      <w:r w:rsidR="00B65E9D" w:rsidRPr="00C0334D">
        <w:t>level of internal consistency.</w:t>
      </w:r>
    </w:p>
    <w:p w14:paraId="28E99CFD" w14:textId="77777777" w:rsidR="00636E74" w:rsidRPr="00C0334D" w:rsidRDefault="00636E74" w:rsidP="00C0334D">
      <w:pPr>
        <w:spacing w:line="480" w:lineRule="auto"/>
        <w:jc w:val="both"/>
      </w:pPr>
    </w:p>
    <w:p w14:paraId="25385E85" w14:textId="4DEA4936" w:rsidR="00636E74" w:rsidRPr="00C0334D" w:rsidRDefault="00636E74" w:rsidP="00C0334D">
      <w:pPr>
        <w:spacing w:line="480" w:lineRule="auto"/>
        <w:jc w:val="both"/>
      </w:pPr>
      <w:r w:rsidRPr="00C0334D">
        <w:t xml:space="preserve">Attitudes towards PWUD </w:t>
      </w:r>
      <w:r w:rsidR="00773967">
        <w:t>were</w:t>
      </w:r>
      <w:r w:rsidRPr="00C0334D">
        <w:t xml:space="preserve"> assessed through 1</w:t>
      </w:r>
      <w:r w:rsidR="00C966C0" w:rsidRPr="00C0334D">
        <w:t>9</w:t>
      </w:r>
      <w:r w:rsidRPr="00C0334D">
        <w:t xml:space="preserve"> questions taken from a public attitudes to drugs survey </w:t>
      </w:r>
      <w:r w:rsidRPr="00C0334D">
        <w:fldChar w:fldCharType="begin"/>
      </w:r>
      <w:r w:rsidR="00635935" w:rsidRPr="00C0334D">
        <w:instrText xml:space="preserve"> ADDIN EN.CITE &lt;EndNote&gt;&lt;Cite&gt;&lt;Author&gt;Singleton&lt;/Author&gt;&lt;Year&gt;2010&lt;/Year&gt;&lt;RecNum&gt;9912&lt;/RecNum&gt;&lt;DisplayText&gt;(Singleton, 2010)&lt;/DisplayText&gt;&lt;record&gt;&lt;rec-number&gt;9912&lt;/rec-number&gt;&lt;foreign-keys&gt;&lt;key app="EN" db-id="tw9s0ps5jptp9eeatdqps2rbf5ztfr20rwtv" timestamp="1570801205" guid="ea268c3a-13f5-4316-aab0-e2fa539ca093"&gt;9912&lt;/key&gt;&lt;/foreign-keys&gt;&lt;ref-type name="Report"&gt;27&lt;/ref-type&gt;&lt;contributors&gt;&lt;authors&gt;&lt;author&gt;Singleton, N.&lt;/author&gt;&lt;/authors&gt;&lt;/contributors&gt;&lt;titles&gt;&lt;title&gt;Attitudes to Drug Dependence. Results form a Survey of People Living in Private Households in the UK&lt;/title&gt;&lt;/titles&gt;&lt;dates&gt;&lt;year&gt;2010&lt;/year&gt;&lt;/dates&gt;&lt;pub-location&gt;London, UK&lt;/pub-location&gt;&lt;publisher&gt;UK Drug Policy Commission&lt;/publisher&gt;&lt;urls&gt;&lt;/urls&gt;&lt;/record&gt;&lt;/Cite&gt;&lt;/EndNote&gt;</w:instrText>
      </w:r>
      <w:r w:rsidRPr="00C0334D">
        <w:fldChar w:fldCharType="separate"/>
      </w:r>
      <w:r w:rsidRPr="00C0334D">
        <w:rPr>
          <w:noProof/>
        </w:rPr>
        <w:t>(Singleton, 2010)</w:t>
      </w:r>
      <w:r w:rsidRPr="00C0334D">
        <w:fldChar w:fldCharType="end"/>
      </w:r>
      <w:r w:rsidRPr="00C0334D">
        <w:t xml:space="preserve">, originally adapted from the Attitudes to Mental Illness survey </w:t>
      </w:r>
      <w:r w:rsidRPr="00C0334D">
        <w:fldChar w:fldCharType="begin">
          <w:fldData xml:space="preserve">PEVuZE5vdGU+PENpdGU+PEF1dGhvcj5TaW5nZXI8L0F1dGhvcj48WWVhcj4yMDE2PC9ZZWFyPjxS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</w:fldData>
        </w:fldChar>
      </w:r>
      <w:r w:rsidR="00635935" w:rsidRPr="00C0334D">
        <w:instrText xml:space="preserve"> ADDIN EN.CITE </w:instrText>
      </w:r>
      <w:r w:rsidR="00635935" w:rsidRPr="00C0334D">
        <w:fldChar w:fldCharType="begin">
          <w:fldData xml:space="preserve">PEVuZE5vdGU+PENpdGU+PEF1dGhvcj5TaW5nZXI8L0F1dGhvcj48WWVhcj4yMDE2PC9ZZWFyPjxS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</w:fldData>
        </w:fldChar>
      </w:r>
      <w:r w:rsidR="00635935" w:rsidRPr="00C0334D">
        <w:instrText xml:space="preserve"> ADDIN EN.CITE.DATA </w:instrText>
      </w:r>
      <w:r w:rsidR="00635935" w:rsidRPr="00C0334D">
        <w:fldChar w:fldCharType="end"/>
      </w:r>
      <w:r w:rsidRPr="00C0334D">
        <w:fldChar w:fldCharType="separate"/>
      </w:r>
      <w:r w:rsidR="00635935" w:rsidRPr="00C0334D">
        <w:rPr>
          <w:noProof/>
        </w:rPr>
        <w:t>(Singer et al., 2016)</w:t>
      </w:r>
      <w:r w:rsidRPr="00C0334D">
        <w:fldChar w:fldCharType="end"/>
      </w:r>
      <w:r w:rsidRPr="00C0334D">
        <w:t xml:space="preserve">, and utilised in the 2016 Scottish Government’s Public Attitudes Towards People with Drug Dependence and People in Recovery survey </w:t>
      </w:r>
      <w:r w:rsidRPr="00C0334D">
        <w:fldChar w:fldCharType="begin"/>
      </w:r>
      <w:r w:rsidR="00635935" w:rsidRPr="00C0334D">
        <w:instrText xml:space="preserve"> ADDIN EN.CITE &lt;EndNote&gt;&lt;Cite&gt;&lt;Author&gt;The Scottish Government&lt;/Author&gt;&lt;Year&gt;2016&lt;/Year&gt;&lt;RecNum&gt;8538&lt;/RecNum&gt;&lt;DisplayText&gt;(The Scottish Government, 2016)&lt;/DisplayText&gt;&lt;record&gt;&lt;rec-number&gt;8538&lt;/rec-number&gt;&lt;foreign-keys&gt;&lt;key app="EN" db-id="tw9s0ps5jptp9eeatdqps2rbf5ztfr20rwtv" timestamp="1570800709" guid="2a746c34-b9bd-4f92-932e-4f8c99313a33"&gt;8538&lt;/key&gt;&lt;/foreign-keys&gt;&lt;ref-type name="Report"&gt;27&lt;/ref-type&gt;&lt;contributors&gt;&lt;authors&gt;&lt;author&gt;The Scottish Government,&lt;/author&gt;&lt;/authors&gt;&lt;/contributors&gt;&lt;titles&gt;&lt;title&gt;2016 Scottish Public Attitudes Towards People with Drug Dependence and People in Recovery&lt;/title&gt;&lt;/titles&gt;&lt;dates&gt;&lt;year&gt;2016&lt;/year&gt;&lt;/dates&gt;&lt;pub-location&gt;Edinburgh, UK&lt;/pub-location&gt;&lt;publisher&gt;The Scottish Government&lt;/publisher&gt;&lt;urls&gt;&lt;/urls&gt;&lt;/record&gt;&lt;/Cite&gt;&lt;/EndNote&gt;</w:instrText>
      </w:r>
      <w:r w:rsidRPr="00C0334D">
        <w:fldChar w:fldCharType="separate"/>
      </w:r>
      <w:r w:rsidRPr="00C0334D">
        <w:rPr>
          <w:noProof/>
        </w:rPr>
        <w:t>(The Scottish Government, 2016)</w:t>
      </w:r>
      <w:r w:rsidRPr="00C0334D">
        <w:fldChar w:fldCharType="end"/>
      </w:r>
      <w:r w:rsidRPr="00C0334D">
        <w:t xml:space="preserve"> (</w:t>
      </w:r>
      <w:r w:rsidRPr="00C0334D">
        <w:rPr>
          <w:iCs/>
        </w:rPr>
        <w:t xml:space="preserve">hereafter referred to as </w:t>
      </w:r>
      <w:r w:rsidR="00213C70" w:rsidRPr="00C0334D">
        <w:t>attitudes to people in recovery</w:t>
      </w:r>
      <w:r w:rsidRPr="00C0334D">
        <w:t xml:space="preserve">). Questions </w:t>
      </w:r>
      <w:r w:rsidR="00773967">
        <w:t>were</w:t>
      </w:r>
      <w:r w:rsidRPr="00C0334D">
        <w:t xml:space="preserve"> scored on a five point Likert scale (1 Strongly Agree to 5 Strongly disagree) and assess</w:t>
      </w:r>
      <w:r w:rsidR="00773967">
        <w:t>ed</w:t>
      </w:r>
      <w:r w:rsidRPr="00C0334D">
        <w:t xml:space="preserve"> attitudes towards people with a history of drug dependence (e.g. </w:t>
      </w:r>
      <w:r w:rsidRPr="00C0334D">
        <w:rPr>
          <w:i/>
        </w:rPr>
        <w:t>Parents should not let their children play with the children of someone with a history of drug dependence</w:t>
      </w:r>
      <w:r w:rsidRPr="00C0334D">
        <w:t xml:space="preserve">; </w:t>
      </w:r>
      <w:r w:rsidRPr="00C0334D">
        <w:rPr>
          <w:i/>
        </w:rPr>
        <w:t>People with a history of drug dependence are too often demonised in the media</w:t>
      </w:r>
      <w:r w:rsidRPr="00C0334D">
        <w:t xml:space="preserve"> (reversed score</w:t>
      </w:r>
      <w:r w:rsidR="00773967">
        <w:t>d</w:t>
      </w:r>
      <w:r w:rsidRPr="00C0334D">
        <w:t xml:space="preserve">); </w:t>
      </w:r>
      <w:r w:rsidRPr="00C0334D">
        <w:rPr>
          <w:i/>
          <w:lang w:val="en-US"/>
        </w:rPr>
        <w:t>Increased spending on helping people overcome drug dependence is a waste of money</w:t>
      </w:r>
      <w:r w:rsidRPr="00C0334D">
        <w:rPr>
          <w:lang w:val="en-US"/>
        </w:rPr>
        <w:t xml:space="preserve">). Principal components analysis identified four factors (blame and intolerance; sympathy and care; fear and social exclusion; acceptance and integration) </w:t>
      </w:r>
      <w:r w:rsidRPr="00C0334D">
        <w:rPr>
          <w:lang w:val="en-US"/>
        </w:rPr>
        <w:fldChar w:fldCharType="begin"/>
      </w:r>
      <w:r w:rsidR="00635935" w:rsidRPr="00C0334D">
        <w:rPr>
          <w:lang w:val="en-US"/>
        </w:rPr>
        <w:instrText xml:space="preserve"> ADDIN EN.CITE &lt;EndNote&gt;&lt;Cite&gt;&lt;Author&gt;Singleton&lt;/Author&gt;&lt;Year&gt;2010&lt;/Year&gt;&lt;RecNum&gt;9912&lt;/RecNum&gt;&lt;DisplayText&gt;(Singleton, 2010)&lt;/DisplayText&gt;&lt;record&gt;&lt;rec-number&gt;9912&lt;/rec-number&gt;&lt;foreign-keys&gt;&lt;key app="EN" db-id="tw9s0ps5jptp9eeatdqps2rbf5ztfr20rwtv" timestamp="1570801205" guid="ea268c3a-13f5-4316-aab0-e2fa539ca093"&gt;9912&lt;/key&gt;&lt;/foreign-keys&gt;&lt;ref-type name="Report"&gt;27&lt;/ref-type&gt;&lt;contributors&gt;&lt;authors&gt;&lt;author&gt;Singleton, N.&lt;/author&gt;&lt;/authors&gt;&lt;/contributors&gt;&lt;titles&gt;&lt;title&gt;Attitudes to Drug Dependence. Results form a Survey of People Living in Private Households in the UK&lt;/title&gt;&lt;/titles&gt;&lt;dates&gt;&lt;year&gt;2010&lt;/year&gt;&lt;/dates&gt;&lt;pub-location&gt;London, UK&lt;/pub-location&gt;&lt;publisher&gt;UK Drug Policy Commission&lt;/publisher&gt;&lt;urls&gt;&lt;/urls&gt;&lt;/record&gt;&lt;/Cite&gt;&lt;/EndNote&gt;</w:instrText>
      </w:r>
      <w:r w:rsidRPr="00C0334D">
        <w:rPr>
          <w:lang w:val="en-US"/>
        </w:rPr>
        <w:fldChar w:fldCharType="separate"/>
      </w:r>
      <w:r w:rsidRPr="00C0334D">
        <w:rPr>
          <w:noProof/>
          <w:lang w:val="en-US"/>
        </w:rPr>
        <w:t>(Singleton, 2010)</w:t>
      </w:r>
      <w:r w:rsidRPr="00C0334D">
        <w:rPr>
          <w:lang w:val="en-US"/>
        </w:rPr>
        <w:fldChar w:fldCharType="end"/>
      </w:r>
      <w:r w:rsidRPr="00C0334D">
        <w:rPr>
          <w:lang w:val="en-US"/>
        </w:rPr>
        <w:t xml:space="preserve">; but as the scale score was used as a covariate in the current analysis, only the total score was </w:t>
      </w:r>
      <w:proofErr w:type="spellStart"/>
      <w:r w:rsidRPr="00C0334D">
        <w:rPr>
          <w:lang w:val="en-US"/>
        </w:rPr>
        <w:t>utilised</w:t>
      </w:r>
      <w:proofErr w:type="spellEnd"/>
      <w:r w:rsidRPr="00C0334D">
        <w:rPr>
          <w:lang w:val="en-US"/>
        </w:rPr>
        <w:t xml:space="preserve">. Higher total scores represented more negative attitudes. In the present study, </w:t>
      </w:r>
      <w:r w:rsidRPr="00C0334D">
        <w:t xml:space="preserve">Cronbach’s </w:t>
      </w:r>
      <w:proofErr w:type="gramStart"/>
      <w:r w:rsidR="00C966C0" w:rsidRPr="004C3D0B">
        <w:rPr>
          <w:rFonts w:ascii="Symbol" w:hAnsi="Symbol"/>
        </w:rPr>
        <w:t></w:t>
      </w:r>
      <w:r w:rsidR="00C966C0" w:rsidRPr="00C0334D">
        <w:t xml:space="preserve"> </w:t>
      </w:r>
      <w:r w:rsidRPr="00C0334D">
        <w:t xml:space="preserve"> =</w:t>
      </w:r>
      <w:proofErr w:type="gramEnd"/>
      <w:r w:rsidRPr="00C0334D">
        <w:t xml:space="preserve"> 0.86, indicating a high level of internal consistency. </w:t>
      </w:r>
    </w:p>
    <w:p w14:paraId="26899EAD" w14:textId="77777777" w:rsidR="00636E74" w:rsidRPr="00C0334D" w:rsidRDefault="00636E74" w:rsidP="00C0334D">
      <w:pPr>
        <w:spacing w:line="480" w:lineRule="auto"/>
        <w:jc w:val="both"/>
      </w:pPr>
    </w:p>
    <w:p w14:paraId="7E5C0713" w14:textId="30077D6D" w:rsidR="002B481C" w:rsidRDefault="00E83B3B" w:rsidP="00C0334D">
      <w:pPr>
        <w:spacing w:line="480" w:lineRule="auto"/>
        <w:jc w:val="both"/>
      </w:pPr>
      <w:r w:rsidRPr="00C0334D">
        <w:t xml:space="preserve">Participants were also asked to indicate if </w:t>
      </w:r>
      <w:proofErr w:type="spellStart"/>
      <w:r w:rsidRPr="00C0334D">
        <w:t>i</w:t>
      </w:r>
      <w:proofErr w:type="spellEnd"/>
      <w:r w:rsidRPr="00C0334D">
        <w:t>) they; and ii) a family member/close friend, had ever received drug treatment (coded 0 = no; 1 = yes). Finally, they self-rated their knowledge of the reasons why some people develop</w:t>
      </w:r>
      <w:r w:rsidR="00B6541A" w:rsidRPr="00C0334D">
        <w:t>ed</w:t>
      </w:r>
      <w:r w:rsidRPr="00C0334D">
        <w:t xml:space="preserve"> problems with substances and others do not</w:t>
      </w:r>
      <w:r w:rsidR="00B6541A" w:rsidRPr="00C0334D">
        <w:t xml:space="preserve"> (</w:t>
      </w:r>
      <w:r w:rsidRPr="00C0334D">
        <w:t>10-</w:t>
      </w:r>
      <w:r w:rsidRPr="00C0334D">
        <w:lastRenderedPageBreak/>
        <w:t>point scale</w:t>
      </w:r>
      <w:r w:rsidR="00B6541A" w:rsidRPr="00C0334D">
        <w:t>), and if they had seen media report</w:t>
      </w:r>
      <w:r w:rsidR="0085561E" w:rsidRPr="00C0334D">
        <w:t>s</w:t>
      </w:r>
      <w:r w:rsidR="00B6541A" w:rsidRPr="00C0334D">
        <w:t xml:space="preserve"> about </w:t>
      </w:r>
      <w:r w:rsidR="0085561E" w:rsidRPr="00C0334D">
        <w:t>people who have experience</w:t>
      </w:r>
      <w:r w:rsidR="00773967">
        <w:t>d</w:t>
      </w:r>
      <w:r w:rsidR="0085561E" w:rsidRPr="00C0334D">
        <w:t xml:space="preserve"> problems with substances</w:t>
      </w:r>
      <w:r w:rsidR="00B6541A" w:rsidRPr="00C0334D">
        <w:t xml:space="preserve"> in the </w:t>
      </w:r>
      <w:r w:rsidR="0085561E" w:rsidRPr="00C0334D">
        <w:t>previous</w:t>
      </w:r>
      <w:r w:rsidR="00B6541A" w:rsidRPr="00C0334D">
        <w:t xml:space="preserve"> </w:t>
      </w:r>
      <w:r w:rsidR="001E6956" w:rsidRPr="00C0334D">
        <w:t>six</w:t>
      </w:r>
      <w:r w:rsidR="00B6541A" w:rsidRPr="00C0334D">
        <w:t xml:space="preserve"> months</w:t>
      </w:r>
      <w:r w:rsidR="0085561E" w:rsidRPr="00C0334D">
        <w:t>. Those who positively endorsed this item were asked</w:t>
      </w:r>
      <w:r w:rsidR="00B6541A" w:rsidRPr="00C0334D">
        <w:t xml:space="preserve"> whether they judged these to be </w:t>
      </w:r>
      <w:r w:rsidR="00C966C0" w:rsidRPr="00C0334D">
        <w:t>supportive</w:t>
      </w:r>
      <w:r w:rsidR="00B6541A" w:rsidRPr="00C0334D">
        <w:t xml:space="preserve">, </w:t>
      </w:r>
      <w:r w:rsidR="00C966C0" w:rsidRPr="00C0334D">
        <w:t>negative</w:t>
      </w:r>
      <w:r w:rsidR="00B6541A" w:rsidRPr="00C0334D">
        <w:t xml:space="preserve">, or balanced </w:t>
      </w:r>
      <w:r w:rsidR="00C966C0" w:rsidRPr="00C0334D">
        <w:t>in their representation of</w:t>
      </w:r>
      <w:r w:rsidR="00B6541A" w:rsidRPr="00C0334D">
        <w:t xml:space="preserve"> </w:t>
      </w:r>
      <w:r w:rsidR="00C966C0" w:rsidRPr="00C0334D">
        <w:t>PWUD</w:t>
      </w:r>
      <w:r w:rsidRPr="00C0334D">
        <w:t>.</w:t>
      </w:r>
    </w:p>
    <w:p w14:paraId="7B6C1C9D" w14:textId="77777777" w:rsidR="0024271B" w:rsidRPr="00C0334D" w:rsidRDefault="0024271B" w:rsidP="00C0334D">
      <w:pPr>
        <w:spacing w:line="480" w:lineRule="auto"/>
        <w:jc w:val="both"/>
      </w:pPr>
    </w:p>
    <w:p w14:paraId="424E7093" w14:textId="77777777" w:rsidR="00542657" w:rsidRPr="00C0334D" w:rsidRDefault="00542657" w:rsidP="00C0334D">
      <w:pPr>
        <w:spacing w:line="480" w:lineRule="auto"/>
        <w:jc w:val="both"/>
        <w:rPr>
          <w:b/>
          <w:i/>
          <w:iCs/>
        </w:rPr>
      </w:pPr>
      <w:r w:rsidRPr="00C0334D">
        <w:rPr>
          <w:b/>
          <w:i/>
          <w:iCs/>
        </w:rPr>
        <w:t>Procedure</w:t>
      </w:r>
    </w:p>
    <w:p w14:paraId="30160596" w14:textId="7403FF6D" w:rsidR="00AF2C14" w:rsidRPr="00C0334D" w:rsidRDefault="0070520B" w:rsidP="00C0334D">
      <w:pPr>
        <w:spacing w:line="480" w:lineRule="auto"/>
        <w:jc w:val="both"/>
      </w:pPr>
      <w:r w:rsidRPr="00C0334D">
        <w:t xml:space="preserve">The survey was hosted on the Qualtrics platform </w:t>
      </w:r>
      <w:r w:rsidR="00312755" w:rsidRPr="00C0334D">
        <w:t>(</w:t>
      </w:r>
      <w:r w:rsidR="00312755" w:rsidRPr="00C0334D">
        <w:rPr>
          <w:color w:val="000000"/>
          <w:shd w:val="clear" w:color="auto" w:fill="FFFFFF"/>
        </w:rPr>
        <w:t xml:space="preserve">Qualtrics, Provo, UT, USA) </w:t>
      </w:r>
      <w:r w:rsidRPr="00C0334D">
        <w:t xml:space="preserve">and took </w:t>
      </w:r>
      <w:r w:rsidR="00B65886" w:rsidRPr="00C0334D">
        <w:t>approximately</w:t>
      </w:r>
      <w:r w:rsidRPr="00C0334D">
        <w:t xml:space="preserve"> </w:t>
      </w:r>
      <w:r w:rsidR="00636E74" w:rsidRPr="00C0334D">
        <w:t>15</w:t>
      </w:r>
      <w:r w:rsidRPr="00C0334D">
        <w:t xml:space="preserve"> minutes to complete.</w:t>
      </w:r>
    </w:p>
    <w:p w14:paraId="6C739861" w14:textId="77777777" w:rsidR="00AF2C14" w:rsidRPr="00C0334D" w:rsidRDefault="00AF2C14" w:rsidP="00C0334D">
      <w:pPr>
        <w:spacing w:line="480" w:lineRule="auto"/>
        <w:jc w:val="both"/>
      </w:pPr>
    </w:p>
    <w:p w14:paraId="5641863A" w14:textId="48FC9065" w:rsidR="005D753A" w:rsidRPr="00C0334D" w:rsidRDefault="00542657" w:rsidP="00C0334D">
      <w:pPr>
        <w:spacing w:line="480" w:lineRule="auto"/>
        <w:jc w:val="both"/>
      </w:pPr>
      <w:r w:rsidRPr="00C0334D">
        <w:t xml:space="preserve">After reading </w:t>
      </w:r>
      <w:r w:rsidR="006F3E8C" w:rsidRPr="00C0334D">
        <w:t xml:space="preserve">the </w:t>
      </w:r>
      <w:r w:rsidRPr="00C0334D">
        <w:t>study information and providing consent, participants were required to complete two screening questions (UK residence</w:t>
      </w:r>
      <w:r w:rsidR="008C182F" w:rsidRPr="00C0334D">
        <w:t>;</w:t>
      </w:r>
      <w:r w:rsidRPr="00C0334D">
        <w:t xml:space="preserve"> age &gt; 18 years) before proceeding. Participants completed questions on demographics (age, gender, education, ethnicity, employment); </w:t>
      </w:r>
      <w:r w:rsidR="004A2AD3" w:rsidRPr="00C0334D">
        <w:t xml:space="preserve">substance use history (lifetime and last year use of a number of substances); and </w:t>
      </w:r>
      <w:r w:rsidRPr="00C0334D">
        <w:t xml:space="preserve">voting preference (main UK political parties; recoded into </w:t>
      </w:r>
      <w:r w:rsidRPr="00C0334D">
        <w:rPr>
          <w:i/>
        </w:rPr>
        <w:t>left</w:t>
      </w:r>
      <w:r w:rsidRPr="00C0334D">
        <w:t xml:space="preserve">; </w:t>
      </w:r>
      <w:r w:rsidRPr="00C0334D">
        <w:rPr>
          <w:i/>
        </w:rPr>
        <w:t>right</w:t>
      </w:r>
      <w:r w:rsidRPr="00C0334D">
        <w:t xml:space="preserve">; </w:t>
      </w:r>
      <w:r w:rsidRPr="00C0334D">
        <w:rPr>
          <w:i/>
        </w:rPr>
        <w:t>centre</w:t>
      </w:r>
      <w:r w:rsidRPr="00C0334D">
        <w:t xml:space="preserve"> parties</w:t>
      </w:r>
      <w:r w:rsidR="004A2AD3" w:rsidRPr="00C0334D">
        <w:t xml:space="preserve"> for analysis</w:t>
      </w:r>
      <w:r w:rsidR="005E04BE" w:rsidRPr="00C0334D">
        <w:t>).</w:t>
      </w:r>
    </w:p>
    <w:p w14:paraId="1C3C5D04" w14:textId="77777777" w:rsidR="00F935FB" w:rsidRPr="00C0334D" w:rsidRDefault="00F935FB" w:rsidP="00C0334D">
      <w:pPr>
        <w:spacing w:line="480" w:lineRule="auto"/>
        <w:jc w:val="both"/>
      </w:pPr>
    </w:p>
    <w:p w14:paraId="318146F6" w14:textId="25EBAA87" w:rsidR="002B481C" w:rsidRPr="00C0334D" w:rsidRDefault="00684F83" w:rsidP="00C0334D">
      <w:pPr>
        <w:spacing w:line="480" w:lineRule="auto"/>
        <w:jc w:val="both"/>
        <w:rPr>
          <w:rFonts w:eastAsiaTheme="minorHAnsi"/>
        </w:rPr>
      </w:pPr>
      <w:r w:rsidRPr="00C0334D">
        <w:t xml:space="preserve">Participants were then randomised to receive one of </w:t>
      </w:r>
      <w:r w:rsidR="003D28BA" w:rsidRPr="00C0334D">
        <w:t xml:space="preserve">the </w:t>
      </w:r>
      <w:r w:rsidR="00B65886" w:rsidRPr="00C0334D">
        <w:t>eight vignettes</w:t>
      </w:r>
      <w:r w:rsidR="003D28BA" w:rsidRPr="00C0334D">
        <w:t xml:space="preserve"> (</w:t>
      </w:r>
      <w:r w:rsidR="00B65886" w:rsidRPr="00C0334D">
        <w:t>equal distribution</w:t>
      </w:r>
      <w:r w:rsidR="003D28BA" w:rsidRPr="00C0334D">
        <w:t>)</w:t>
      </w:r>
      <w:r w:rsidR="00FD1EDC" w:rsidRPr="00C0334D">
        <w:t xml:space="preserve"> described above.</w:t>
      </w:r>
      <w:r w:rsidR="008C182F" w:rsidRPr="00C0334D">
        <w:t xml:space="preserve"> </w:t>
      </w:r>
      <w:r w:rsidR="004A2AD3" w:rsidRPr="00C0334D">
        <w:rPr>
          <w:rFonts w:eastAsiaTheme="minorHAnsi"/>
        </w:rPr>
        <w:t xml:space="preserve">After presentation </w:t>
      </w:r>
      <w:r w:rsidR="00F935FB" w:rsidRPr="00C0334D">
        <w:rPr>
          <w:rFonts w:eastAsiaTheme="minorHAnsi"/>
        </w:rPr>
        <w:t>the</w:t>
      </w:r>
      <w:r w:rsidR="004A2AD3" w:rsidRPr="00C0334D">
        <w:rPr>
          <w:rFonts w:eastAsiaTheme="minorHAnsi"/>
        </w:rPr>
        <w:t xml:space="preserve"> </w:t>
      </w:r>
      <w:r w:rsidR="00B65886" w:rsidRPr="00C0334D">
        <w:rPr>
          <w:rFonts w:eastAsiaTheme="minorHAnsi"/>
        </w:rPr>
        <w:t>vignette</w:t>
      </w:r>
      <w:r w:rsidR="008009F6" w:rsidRPr="00C0334D">
        <w:rPr>
          <w:rFonts w:eastAsiaTheme="minorHAnsi"/>
        </w:rPr>
        <w:t>,</w:t>
      </w:r>
      <w:r w:rsidR="004A2AD3" w:rsidRPr="00C0334D">
        <w:rPr>
          <w:rFonts w:eastAsiaTheme="minorHAnsi"/>
        </w:rPr>
        <w:t xml:space="preserve"> </w:t>
      </w:r>
      <w:r w:rsidR="00EF3CED" w:rsidRPr="00C0334D">
        <w:rPr>
          <w:rFonts w:eastAsiaTheme="minorHAnsi"/>
        </w:rPr>
        <w:t>participants</w:t>
      </w:r>
      <w:r w:rsidR="004A2AD3" w:rsidRPr="00C0334D">
        <w:rPr>
          <w:rFonts w:eastAsiaTheme="minorHAnsi"/>
        </w:rPr>
        <w:t xml:space="preserve"> were </w:t>
      </w:r>
      <w:r w:rsidR="008009F6" w:rsidRPr="00C0334D">
        <w:rPr>
          <w:rFonts w:eastAsiaTheme="minorHAnsi"/>
        </w:rPr>
        <w:t>asked</w:t>
      </w:r>
      <w:r w:rsidR="004A2AD3" w:rsidRPr="00C0334D">
        <w:rPr>
          <w:rFonts w:eastAsiaTheme="minorHAnsi"/>
        </w:rPr>
        <w:t xml:space="preserve"> to complete the </w:t>
      </w:r>
      <w:r w:rsidR="002B481C" w:rsidRPr="00C0334D">
        <w:rPr>
          <w:rFonts w:eastAsiaTheme="minorHAnsi"/>
        </w:rPr>
        <w:t>AQ-9</w:t>
      </w:r>
      <w:r w:rsidR="00FD1EDC" w:rsidRPr="00C0334D">
        <w:rPr>
          <w:rFonts w:eastAsiaTheme="minorHAnsi"/>
        </w:rPr>
        <w:t xml:space="preserve">. </w:t>
      </w:r>
      <w:r w:rsidR="002B481C" w:rsidRPr="00C0334D">
        <w:rPr>
          <w:rFonts w:eastAsiaTheme="minorHAnsi"/>
        </w:rPr>
        <w:t>Next, p</w:t>
      </w:r>
      <w:r w:rsidR="002B481C" w:rsidRPr="00C0334D">
        <w:t xml:space="preserve">articipants were asked to complete the </w:t>
      </w:r>
      <w:r w:rsidR="00F935FB" w:rsidRPr="00C0334D">
        <w:t>additional</w:t>
      </w:r>
      <w:r w:rsidR="002B481C" w:rsidRPr="00C0334D">
        <w:t xml:space="preserve"> measures.</w:t>
      </w:r>
    </w:p>
    <w:p w14:paraId="14B6EF07" w14:textId="77777777" w:rsidR="00F935FB" w:rsidRPr="00C0334D" w:rsidRDefault="00F935FB" w:rsidP="00C0334D">
      <w:pPr>
        <w:spacing w:line="480" w:lineRule="auto"/>
        <w:jc w:val="both"/>
      </w:pPr>
    </w:p>
    <w:p w14:paraId="7D825A0B" w14:textId="0AF7C124" w:rsidR="004B463D" w:rsidRDefault="00FD1EDC" w:rsidP="00C0334D">
      <w:pPr>
        <w:spacing w:line="480" w:lineRule="auto"/>
        <w:jc w:val="both"/>
      </w:pPr>
      <w:r w:rsidRPr="00C0334D">
        <w:t>The research was approved by Liverpool John Moores Univer</w:t>
      </w:r>
      <w:r w:rsidR="00293358" w:rsidRPr="00C0334D">
        <w:t>sity Research Ethics Committee.</w:t>
      </w:r>
    </w:p>
    <w:p w14:paraId="5DB93ADF" w14:textId="26147114" w:rsidR="004B463D" w:rsidRDefault="004B463D" w:rsidP="00C0334D">
      <w:pPr>
        <w:spacing w:line="480" w:lineRule="auto"/>
        <w:jc w:val="both"/>
      </w:pPr>
    </w:p>
    <w:p w14:paraId="7942CD9A" w14:textId="12D675C6" w:rsidR="004B463D" w:rsidRDefault="004B463D" w:rsidP="00C0334D">
      <w:pPr>
        <w:spacing w:line="480" w:lineRule="auto"/>
        <w:jc w:val="both"/>
      </w:pPr>
    </w:p>
    <w:p w14:paraId="4870E4E7" w14:textId="2E0A3FB2" w:rsidR="004B463D" w:rsidRDefault="004B463D" w:rsidP="00C0334D">
      <w:pPr>
        <w:spacing w:line="480" w:lineRule="auto"/>
        <w:jc w:val="both"/>
      </w:pPr>
    </w:p>
    <w:p w14:paraId="5A3A57F8" w14:textId="77777777" w:rsidR="004B463D" w:rsidRPr="00C0334D" w:rsidRDefault="004B463D" w:rsidP="00C0334D">
      <w:pPr>
        <w:spacing w:line="480" w:lineRule="auto"/>
        <w:jc w:val="both"/>
      </w:pPr>
    </w:p>
    <w:p w14:paraId="665774AB" w14:textId="3628BCE2" w:rsidR="00122795" w:rsidRPr="00C0334D" w:rsidRDefault="004C3D0B" w:rsidP="00C0334D">
      <w:pPr>
        <w:spacing w:line="480" w:lineRule="auto"/>
        <w:jc w:val="both"/>
        <w:rPr>
          <w:b/>
          <w:i/>
          <w:iCs/>
        </w:rPr>
      </w:pPr>
      <w:r>
        <w:rPr>
          <w:b/>
          <w:i/>
          <w:iCs/>
        </w:rPr>
        <w:lastRenderedPageBreak/>
        <w:t>Analysis</w:t>
      </w:r>
    </w:p>
    <w:p w14:paraId="174373D6" w14:textId="77777777" w:rsidR="00EB5E5F" w:rsidRPr="00C0334D" w:rsidRDefault="00EB5E5F" w:rsidP="00C0334D">
      <w:pPr>
        <w:spacing w:line="480" w:lineRule="auto"/>
        <w:jc w:val="both"/>
      </w:pPr>
    </w:p>
    <w:p w14:paraId="5F18AFCA" w14:textId="1C4630AE" w:rsidR="00B65886" w:rsidRPr="00C0334D" w:rsidRDefault="0092084B" w:rsidP="00C0334D">
      <w:pPr>
        <w:spacing w:line="480" w:lineRule="auto"/>
        <w:jc w:val="both"/>
      </w:pPr>
      <w:r w:rsidRPr="00C0334D">
        <w:t>The p</w:t>
      </w:r>
      <w:r w:rsidR="00F935FB" w:rsidRPr="00C0334D">
        <w:t xml:space="preserve">rimary </w:t>
      </w:r>
      <w:r w:rsidRPr="00C0334D">
        <w:t>analysis was</w:t>
      </w:r>
      <w:r w:rsidR="00F935FB" w:rsidRPr="00C0334D">
        <w:t xml:space="preserve"> </w:t>
      </w:r>
      <w:r w:rsidRPr="00C0334D">
        <w:t xml:space="preserve">undertaken </w:t>
      </w:r>
      <w:r w:rsidR="00485647" w:rsidRPr="00C0334D">
        <w:t>using</w:t>
      </w:r>
      <w:r w:rsidR="00EB5E5F" w:rsidRPr="00C0334D">
        <w:t xml:space="preserve"> </w:t>
      </w:r>
      <w:r w:rsidR="002209CC" w:rsidRPr="00C0334D">
        <w:t>factorial ANCOVA</w:t>
      </w:r>
      <w:r w:rsidR="00F935FB" w:rsidRPr="00C0334D">
        <w:t xml:space="preserve">. The dependent variable was AQ-9 score, fixed factors were </w:t>
      </w:r>
      <w:r w:rsidR="00F935FB" w:rsidRPr="00C0334D">
        <w:rPr>
          <w:i/>
          <w:iCs/>
        </w:rPr>
        <w:t>gender</w:t>
      </w:r>
      <w:r w:rsidR="00F935FB" w:rsidRPr="00C0334D">
        <w:t xml:space="preserve"> (reference category = </w:t>
      </w:r>
      <w:r w:rsidR="00F935FB" w:rsidRPr="00C0334D">
        <w:rPr>
          <w:i/>
          <w:iCs/>
        </w:rPr>
        <w:t>male</w:t>
      </w:r>
      <w:r w:rsidR="00F935FB" w:rsidRPr="00C0334D">
        <w:t xml:space="preserve">), </w:t>
      </w:r>
      <w:r w:rsidR="00F935FB" w:rsidRPr="00C0334D">
        <w:rPr>
          <w:i/>
          <w:iCs/>
        </w:rPr>
        <w:t>use</w:t>
      </w:r>
      <w:r w:rsidR="00F935FB" w:rsidRPr="00C0334D">
        <w:t xml:space="preserve"> (reference category = </w:t>
      </w:r>
      <w:r w:rsidR="00F935FB" w:rsidRPr="00C0334D">
        <w:rPr>
          <w:i/>
          <w:iCs/>
        </w:rPr>
        <w:t>abuse</w:t>
      </w:r>
      <w:r w:rsidR="00F935FB" w:rsidRPr="00C0334D">
        <w:t xml:space="preserve">), and </w:t>
      </w:r>
      <w:r w:rsidR="00F935FB" w:rsidRPr="00C0334D">
        <w:rPr>
          <w:i/>
          <w:iCs/>
        </w:rPr>
        <w:t>history</w:t>
      </w:r>
      <w:r w:rsidR="00F935FB" w:rsidRPr="00C0334D">
        <w:t xml:space="preserve"> (reference category = </w:t>
      </w:r>
      <w:r w:rsidR="00F935FB" w:rsidRPr="00C0334D">
        <w:rPr>
          <w:i/>
          <w:iCs/>
        </w:rPr>
        <w:t>tough</w:t>
      </w:r>
      <w:r w:rsidR="00F935FB" w:rsidRPr="00C0334D">
        <w:t>)</w:t>
      </w:r>
      <w:r w:rsidR="001E6956" w:rsidRPr="00C0334D">
        <w:t xml:space="preserve">. Covariates were </w:t>
      </w:r>
      <w:r w:rsidR="000172EA" w:rsidRPr="00C0334D">
        <w:t>scores for self-rated knowledge</w:t>
      </w:r>
      <w:r w:rsidR="004C3D0B">
        <w:t xml:space="preserve"> about substance use</w:t>
      </w:r>
      <w:r w:rsidR="000172EA" w:rsidRPr="00C0334D">
        <w:t xml:space="preserve">, </w:t>
      </w:r>
      <w:r w:rsidR="00213C70" w:rsidRPr="00C0334D">
        <w:t>attitudes to</w:t>
      </w:r>
      <w:r w:rsidR="000172EA" w:rsidRPr="00C0334D">
        <w:t>wards</w:t>
      </w:r>
      <w:r w:rsidR="00213C70" w:rsidRPr="00C0334D">
        <w:t xml:space="preserve"> people in recovery</w:t>
      </w:r>
      <w:r w:rsidR="000172EA" w:rsidRPr="00C0334D">
        <w:t>,</w:t>
      </w:r>
      <w:r w:rsidR="00377DF6" w:rsidRPr="00C0334D">
        <w:t xml:space="preserve"> and</w:t>
      </w:r>
      <w:r w:rsidR="001E6956" w:rsidRPr="00C0334D">
        <w:t xml:space="preserve"> </w:t>
      </w:r>
      <w:r w:rsidR="000172EA" w:rsidRPr="00C0334D">
        <w:t xml:space="preserve">attitudes towards </w:t>
      </w:r>
      <w:r w:rsidR="001E6956" w:rsidRPr="00C0334D">
        <w:t xml:space="preserve">people who are homeless. </w:t>
      </w:r>
      <w:r w:rsidR="004C3D0B" w:rsidRPr="00D44DCC">
        <w:t xml:space="preserve">These covariates were chosen on the basis of previous research showing </w:t>
      </w:r>
      <w:r w:rsidR="00AC2114" w:rsidRPr="00D44DCC">
        <w:t xml:space="preserve">associations between these </w:t>
      </w:r>
      <w:r w:rsidR="004C3D0B" w:rsidRPr="00D44DCC">
        <w:t xml:space="preserve">views, </w:t>
      </w:r>
      <w:r w:rsidR="00180368">
        <w:t>contact with people who use substances, or</w:t>
      </w:r>
      <w:r w:rsidR="00AC2114" w:rsidRPr="00D44DCC">
        <w:t xml:space="preserve"> </w:t>
      </w:r>
      <w:r w:rsidR="004C3D0B" w:rsidRPr="00D44DCC">
        <w:t>familiarity with drug-related topics</w:t>
      </w:r>
      <w:r w:rsidR="00AC2114" w:rsidRPr="00D44DCC">
        <w:t xml:space="preserve"> on stigma</w:t>
      </w:r>
      <w:r w:rsidR="00C83907" w:rsidRPr="00D44DCC">
        <w:t>, and because the subject of the vignettes was depicted as experiencing homelessness</w:t>
      </w:r>
      <w:r w:rsidR="00D44DCC" w:rsidRPr="00D44DCC">
        <w:t>, which is a stigmatised characteristic</w:t>
      </w:r>
      <w:r w:rsidR="004C3D0B" w:rsidRPr="00D44DCC">
        <w:t xml:space="preserve"> </w:t>
      </w:r>
      <w:r w:rsidR="00D44DCC" w:rsidRPr="00D44DCC">
        <w:fldChar w:fldCharType="begin">
          <w:fldData xml:space="preserve">PEVuZE5vdGU+PENpdGU+PEF1dGhvcj5MbG95ZDwvQXV0aG9yPjxZZWFyPjIwMTM8L1llYXI+PFJl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</w:fldData>
        </w:fldChar>
      </w:r>
      <w:r w:rsidR="00A71569">
        <w:instrText xml:space="preserve"> ADDIN EN.CITE </w:instrText>
      </w:r>
      <w:r w:rsidR="00A71569">
        <w:fldChar w:fldCharType="begin">
          <w:fldData xml:space="preserve">PEVuZE5vdGU+PENpdGU+PEF1dGhvcj5MbG95ZDwvQXV0aG9yPjxZZWFyPjIwMTM8L1llYXI+PFJl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</w:fldData>
        </w:fldChar>
      </w:r>
      <w:r w:rsidR="00A71569">
        <w:instrText xml:space="preserve"> ADDIN EN.CITE.DATA </w:instrText>
      </w:r>
      <w:r w:rsidR="00A71569">
        <w:fldChar w:fldCharType="end"/>
      </w:r>
      <w:r w:rsidR="00D44DCC" w:rsidRPr="00D44DCC">
        <w:fldChar w:fldCharType="separate"/>
      </w:r>
      <w:r w:rsidR="000361D8">
        <w:rPr>
          <w:noProof/>
        </w:rPr>
        <w:t>(Addison &amp; Thorpe, 2004; Brown, 2011; Corrigan et al., 2009; Goodyear et al., 2018; Lloyd, 2013; Lloyd et al., 2017; Sattler et al., 2017)</w:t>
      </w:r>
      <w:r w:rsidR="00D44DCC" w:rsidRPr="00D44DCC">
        <w:fldChar w:fldCharType="end"/>
      </w:r>
      <w:r w:rsidR="00D44DCC" w:rsidRPr="00D44DCC">
        <w:t>.</w:t>
      </w:r>
      <w:r w:rsidR="00647F92">
        <w:t xml:space="preserve"> </w:t>
      </w:r>
      <w:r w:rsidR="00647F92" w:rsidRPr="00647F92">
        <w:t xml:space="preserve">Substance use in </w:t>
      </w:r>
      <w:r w:rsidR="00647F92">
        <w:t>people experiencing</w:t>
      </w:r>
      <w:r w:rsidR="00647F92" w:rsidRPr="00647F92">
        <w:t xml:space="preserve"> </w:t>
      </w:r>
      <w:r w:rsidR="00647F92">
        <w:t>homelessness</w:t>
      </w:r>
      <w:r w:rsidR="00647F92" w:rsidRPr="00647F92">
        <w:t xml:space="preserve"> has been shown to further exacerbate public stigma</w:t>
      </w:r>
      <w:r w:rsidR="00647F92">
        <w:t xml:space="preserve"> towards this group</w:t>
      </w:r>
      <w:r w:rsidR="00647F92" w:rsidRPr="00647F92">
        <w:t xml:space="preserve">, and social attitudes surveys indicate sympathy towards affected groups in the general population depends on demographic characteristics </w:t>
      </w:r>
      <w:r w:rsidR="00647F92" w:rsidRPr="00647F92">
        <w:fldChar w:fldCharType="begin">
          <w:fldData xml:space="preserve">PEVuZE5vdGU+PENpdGU+PEF1dGhvcj5BdGtpbnNvbjwvQXV0aG9yPjxZZWFyPjIwMTk8L1llYXI+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</w:fldData>
        </w:fldChar>
      </w:r>
      <w:r w:rsidR="00647F92">
        <w:instrText xml:space="preserve"> ADDIN EN.CITE </w:instrText>
      </w:r>
      <w:r w:rsidR="00647F92">
        <w:fldChar w:fldCharType="begin">
          <w:fldData xml:space="preserve">PEVuZE5vdGU+PENpdGU+PEF1dGhvcj5BdGtpbnNvbjwvQXV0aG9yPjxZZWFyPjIwMTk8L1llYXI+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</w:fldData>
        </w:fldChar>
      </w:r>
      <w:r w:rsidR="00647F92">
        <w:instrText xml:space="preserve"> ADDIN EN.CITE.DATA </w:instrText>
      </w:r>
      <w:r w:rsidR="00647F92">
        <w:fldChar w:fldCharType="end"/>
      </w:r>
      <w:r w:rsidR="00647F92" w:rsidRPr="00647F92">
        <w:fldChar w:fldCharType="separate"/>
      </w:r>
      <w:r w:rsidR="00647F92">
        <w:rPr>
          <w:noProof/>
        </w:rPr>
        <w:t>(Alexandrescu, 2020; Atkinson et al., 2019; The Scottish Government, 2006)</w:t>
      </w:r>
      <w:r w:rsidR="00647F92" w:rsidRPr="00647F92">
        <w:fldChar w:fldCharType="end"/>
      </w:r>
      <w:r w:rsidR="00647F92">
        <w:rPr>
          <w:rFonts w:ascii="Arial" w:hAnsi="Arial" w:cs="Arial"/>
        </w:rPr>
        <w:t xml:space="preserve">. </w:t>
      </w:r>
      <w:r w:rsidR="009F0C88" w:rsidRPr="009F0C88">
        <w:t>Preliminary analysis showed all covariates were independent of condition effects (see Table 1)</w:t>
      </w:r>
      <w:r w:rsidR="009F0C88">
        <w:t>.</w:t>
      </w:r>
    </w:p>
    <w:p w14:paraId="0D05B224" w14:textId="77777777" w:rsidR="00B65886" w:rsidRPr="00C0334D" w:rsidRDefault="00B65886" w:rsidP="00C0334D">
      <w:pPr>
        <w:spacing w:line="480" w:lineRule="auto"/>
        <w:jc w:val="both"/>
      </w:pPr>
    </w:p>
    <w:p w14:paraId="56ED2BBF" w14:textId="326DA3D6" w:rsidR="00D03045" w:rsidRPr="00C0334D" w:rsidRDefault="001D4884" w:rsidP="00C0334D">
      <w:pPr>
        <w:spacing w:line="480" w:lineRule="auto"/>
        <w:jc w:val="both"/>
      </w:pPr>
      <w:r w:rsidRPr="00C0334D">
        <w:t>This was followed by a</w:t>
      </w:r>
      <w:r w:rsidR="00B65886" w:rsidRPr="00C0334D">
        <w:t>n exploratory</w:t>
      </w:r>
      <w:r w:rsidR="00852B0C" w:rsidRPr="00C0334D">
        <w:t xml:space="preserve"> </w:t>
      </w:r>
      <w:r w:rsidR="00E77409" w:rsidRPr="00C0334D">
        <w:t>hierarchical linear regression with AQ-9 score as the dependent variable</w:t>
      </w:r>
      <w:r w:rsidR="000172EA" w:rsidRPr="00C0334D">
        <w:t>, and other collected variables as independent</w:t>
      </w:r>
      <w:r w:rsidR="00D03045" w:rsidRPr="00C0334D">
        <w:t>s</w:t>
      </w:r>
      <w:r w:rsidR="00852B0C" w:rsidRPr="00C0334D">
        <w:t xml:space="preserve">. Condition was entered into block 1; demographics and political orientation in block 2; </w:t>
      </w:r>
      <w:bookmarkStart w:id="0" w:name="OLE_LINK1"/>
      <w:bookmarkStart w:id="1" w:name="OLE_LINK2"/>
      <w:r w:rsidR="00C124E0" w:rsidRPr="00C0334D">
        <w:t xml:space="preserve">and </w:t>
      </w:r>
      <w:r w:rsidR="00852B0C" w:rsidRPr="00C0334D">
        <w:t>attitudes towards people in recovery</w:t>
      </w:r>
      <w:bookmarkEnd w:id="0"/>
      <w:bookmarkEnd w:id="1"/>
      <w:r w:rsidR="00852B0C" w:rsidRPr="00C0334D">
        <w:t xml:space="preserve">, </w:t>
      </w:r>
      <w:r w:rsidR="00C124E0" w:rsidRPr="00C0334D">
        <w:t xml:space="preserve">self-rated knowledge about substance use, </w:t>
      </w:r>
      <w:r w:rsidR="00852B0C" w:rsidRPr="00C0334D">
        <w:t>and p</w:t>
      </w:r>
      <w:r w:rsidRPr="00C0334D">
        <w:t xml:space="preserve">ersonal experience of treatment or </w:t>
      </w:r>
      <w:r w:rsidR="00852B0C" w:rsidRPr="00C0334D">
        <w:t xml:space="preserve">knowing someone who had received treatment into block 3. </w:t>
      </w:r>
    </w:p>
    <w:p w14:paraId="122B970D" w14:textId="77777777" w:rsidR="00D03045" w:rsidRPr="00C0334D" w:rsidRDefault="00D03045" w:rsidP="00C0334D">
      <w:pPr>
        <w:spacing w:line="480" w:lineRule="auto"/>
        <w:jc w:val="both"/>
      </w:pPr>
    </w:p>
    <w:p w14:paraId="60A3097E" w14:textId="7EA5F64E" w:rsidR="00C0334D" w:rsidRDefault="00852B0C" w:rsidP="00C0334D">
      <w:pPr>
        <w:spacing w:line="480" w:lineRule="auto"/>
        <w:jc w:val="both"/>
        <w:sectPr w:rsidR="00C0334D">
          <w:pgSz w:w="11906" w:h="16838"/>
          <w:pgMar w:top="1440" w:right="1440" w:bottom="1440" w:left="1440" w:header="708" w:footer="708" w:gutter="0"/>
          <w:cols w:space="708"/>
          <w:docGrid w:linePitch="360"/>
        </w:sectPr>
      </w:pPr>
      <w:r w:rsidRPr="00C0334D">
        <w:lastRenderedPageBreak/>
        <w:t>Alpha was set at</w:t>
      </w:r>
      <w:r w:rsidR="009F0C88">
        <w:t xml:space="preserve"> </w:t>
      </w:r>
      <w:r w:rsidRPr="00C0334D">
        <w:t>.05, and a</w:t>
      </w:r>
      <w:r w:rsidR="00122795" w:rsidRPr="00C0334D">
        <w:t xml:space="preserve">ll analyses were undertaken with </w:t>
      </w:r>
      <w:proofErr w:type="spellStart"/>
      <w:r w:rsidR="00483ADD" w:rsidRPr="00C0334D">
        <w:t>j</w:t>
      </w:r>
      <w:r w:rsidR="00122795" w:rsidRPr="00C0334D">
        <w:t>amovi</w:t>
      </w:r>
      <w:proofErr w:type="spellEnd"/>
      <w:r w:rsidR="00122795" w:rsidRPr="00C0334D">
        <w:t xml:space="preserve"> (</w:t>
      </w:r>
      <w:proofErr w:type="spellStart"/>
      <w:r w:rsidR="00483ADD" w:rsidRPr="00C0334D">
        <w:t>j</w:t>
      </w:r>
      <w:r w:rsidR="00122795" w:rsidRPr="00C0334D">
        <w:t>amovi</w:t>
      </w:r>
      <w:proofErr w:type="spellEnd"/>
      <w:r w:rsidR="00122795" w:rsidRPr="00C0334D">
        <w:t xml:space="preserve"> </w:t>
      </w:r>
      <w:r w:rsidR="00483ADD" w:rsidRPr="00C0334D">
        <w:fldChar w:fldCharType="begin"/>
      </w:r>
      <w:r w:rsidR="00635935" w:rsidRPr="00C0334D">
        <w:instrText xml:space="preserve"> ADDIN EN.CITE &lt;EndNote&gt;&lt;Cite Hidden="1"&gt;&lt;Author&gt;jamovi project.&lt;/Author&gt;&lt;Year&gt;2019&lt;/Year&gt;&lt;RecNum&gt;10020&lt;/RecNum&gt;&lt;record&gt;&lt;rec-number&gt;10020&lt;/rec-number&gt;&lt;foreign-keys&gt;&lt;key app="EN" db-id="tw9s0ps5jptp9eeatdqps2rbf5ztfr20rwtv" timestamp="1570801298" guid="4082bfec-2e08-4b52-af73-5ffe16d0ba9d"&gt;10020&lt;/key&gt;&lt;/foreign-keys&gt;&lt;ref-type name="Computer Program"&gt;9&lt;/ref-type&gt;&lt;contributors&gt;&lt;authors&gt;&lt;author&gt;jamovi project.,&lt;/author&gt;&lt;/authors&gt;&lt;/contributors&gt;&lt;titles&gt;&lt;title&gt;jamovi (Version 1.0).&lt;/title&gt;&lt;/titles&gt;&lt;dates&gt;&lt;year&gt;2019&lt;/year&gt;&lt;/dates&gt;&lt;urls&gt;&lt;related-urls&gt;&lt;url&gt;https://www.jamovi.org&lt;/url&gt;&lt;/related-urls&gt;&lt;/urls&gt;&lt;/record&gt;&lt;/Cite&gt;&lt;/EndNote&gt;</w:instrText>
      </w:r>
      <w:r w:rsidR="00483ADD" w:rsidRPr="00C0334D">
        <w:fldChar w:fldCharType="end"/>
      </w:r>
      <w:r w:rsidR="00483ADD" w:rsidRPr="00C0334D">
        <w:t>p</w:t>
      </w:r>
      <w:r w:rsidR="00122795" w:rsidRPr="00C0334D">
        <w:t xml:space="preserve">roject </w:t>
      </w:r>
      <w:r w:rsidR="00483ADD" w:rsidRPr="00C0334D">
        <w:t>(20</w:t>
      </w:r>
      <w:r w:rsidR="00F935FB" w:rsidRPr="00C0334D">
        <w:t>20</w:t>
      </w:r>
      <w:r w:rsidR="00483ADD" w:rsidRPr="00C0334D">
        <w:t xml:space="preserve">) </w:t>
      </w:r>
      <w:r w:rsidR="001D4884" w:rsidRPr="00C0334D">
        <w:t>v1.</w:t>
      </w:r>
      <w:r w:rsidR="00F935FB" w:rsidRPr="00C0334D">
        <w:t>2.9.0</w:t>
      </w:r>
      <w:r w:rsidR="00122795" w:rsidRPr="00C0334D">
        <w:t>)</w:t>
      </w:r>
      <w:r w:rsidR="004A2AD3" w:rsidRPr="00C0334D">
        <w:t xml:space="preserve">. </w:t>
      </w:r>
    </w:p>
    <w:p w14:paraId="52FA30EA" w14:textId="77777777" w:rsidR="004249D5" w:rsidRPr="00C0334D" w:rsidRDefault="004B356F" w:rsidP="00C0334D">
      <w:pPr>
        <w:spacing w:line="480" w:lineRule="auto"/>
        <w:jc w:val="both"/>
        <w:rPr>
          <w:b/>
        </w:rPr>
      </w:pPr>
      <w:r w:rsidRPr="00C0334D">
        <w:rPr>
          <w:b/>
        </w:rPr>
        <w:lastRenderedPageBreak/>
        <w:t>Results</w:t>
      </w:r>
    </w:p>
    <w:p w14:paraId="442868E4" w14:textId="0DE33744" w:rsidR="0048200C" w:rsidRPr="00C0334D" w:rsidRDefault="00C34252" w:rsidP="00C0334D">
      <w:pPr>
        <w:spacing w:line="480" w:lineRule="auto"/>
        <w:jc w:val="both"/>
      </w:pPr>
      <w:r w:rsidRPr="00C0334D">
        <w:t>Sample d</w:t>
      </w:r>
      <w:r w:rsidR="00B50F13" w:rsidRPr="00C0334D">
        <w:t xml:space="preserve">emographic </w:t>
      </w:r>
      <w:r w:rsidR="00392A03" w:rsidRPr="00C0334D">
        <w:t xml:space="preserve">and other </w:t>
      </w:r>
      <w:r w:rsidR="00E83B3B" w:rsidRPr="00C0334D">
        <w:t>descriptive</w:t>
      </w:r>
      <w:r w:rsidR="00392A03" w:rsidRPr="00C0334D">
        <w:t xml:space="preserve"> data</w:t>
      </w:r>
      <w:r w:rsidR="00B50F13" w:rsidRPr="00C0334D">
        <w:t xml:space="preserve"> </w:t>
      </w:r>
      <w:r w:rsidR="00392A03" w:rsidRPr="00C0334D">
        <w:t>are</w:t>
      </w:r>
      <w:r w:rsidR="00B50F13" w:rsidRPr="00C0334D">
        <w:t xml:space="preserve"> presented </w:t>
      </w:r>
      <w:r w:rsidR="00D03045" w:rsidRPr="00C0334D">
        <w:t>by randomised condition</w:t>
      </w:r>
      <w:r w:rsidR="00153142" w:rsidRPr="00C0334D">
        <w:t xml:space="preserve"> in</w:t>
      </w:r>
      <w:r w:rsidR="00D03045" w:rsidRPr="00C0334D">
        <w:t xml:space="preserve"> </w:t>
      </w:r>
      <w:r w:rsidR="00153142" w:rsidRPr="00C0334D">
        <w:rPr>
          <w:b/>
          <w:bCs/>
        </w:rPr>
        <w:fldChar w:fldCharType="begin"/>
      </w:r>
      <w:r w:rsidR="00153142" w:rsidRPr="00C0334D">
        <w:rPr>
          <w:b/>
          <w:bCs/>
        </w:rPr>
        <w:instrText xml:space="preserve"> REF _Ref36474070 \h  \* MERGEFORMAT </w:instrText>
      </w:r>
      <w:r w:rsidR="00153142" w:rsidRPr="00C0334D">
        <w:rPr>
          <w:b/>
          <w:bCs/>
        </w:rPr>
      </w:r>
      <w:r w:rsidR="00153142" w:rsidRPr="00C0334D">
        <w:rPr>
          <w:b/>
          <w:bCs/>
        </w:rPr>
        <w:fldChar w:fldCharType="separate"/>
      </w:r>
      <w:r w:rsidR="00153142" w:rsidRPr="00C0334D">
        <w:rPr>
          <w:b/>
          <w:bCs/>
        </w:rPr>
        <w:t xml:space="preserve">Table </w:t>
      </w:r>
      <w:r w:rsidR="00153142" w:rsidRPr="00C0334D">
        <w:rPr>
          <w:b/>
          <w:bCs/>
          <w:noProof/>
        </w:rPr>
        <w:t>1</w:t>
      </w:r>
      <w:r w:rsidR="00153142" w:rsidRPr="00C0334D">
        <w:rPr>
          <w:b/>
          <w:bCs/>
        </w:rPr>
        <w:fldChar w:fldCharType="end"/>
      </w:r>
      <w:r w:rsidR="001D4884" w:rsidRPr="00C0334D">
        <w:rPr>
          <w:b/>
          <w:bCs/>
        </w:rPr>
        <w:t>.</w:t>
      </w:r>
      <w:r w:rsidR="00B50F13" w:rsidRPr="00C0334D">
        <w:t xml:space="preserve"> </w:t>
      </w:r>
      <w:r w:rsidR="00D03045" w:rsidRPr="00C0334D">
        <w:t xml:space="preserve">Across the sample, </w:t>
      </w:r>
      <w:r w:rsidR="00F21702">
        <w:t>a higher proportion self-</w:t>
      </w:r>
      <w:r w:rsidR="004812D5" w:rsidRPr="00C0334D">
        <w:t>identified as female (</w:t>
      </w:r>
      <w:r w:rsidR="00F21702">
        <w:t xml:space="preserve">compared with </w:t>
      </w:r>
      <w:r w:rsidR="004812D5" w:rsidRPr="00C0334D">
        <w:t xml:space="preserve">50.8% in 2011 UK census); self-identified as White British (80.6% in 2011 census); </w:t>
      </w:r>
      <w:r w:rsidR="00B905E6" w:rsidRPr="00C0334D">
        <w:t xml:space="preserve">held a University degree (42.0%, ONS Labour market survey 2017), </w:t>
      </w:r>
      <w:r w:rsidR="005227C2">
        <w:t>and</w:t>
      </w:r>
      <w:r w:rsidR="004812D5" w:rsidRPr="00C0334D">
        <w:t xml:space="preserve"> who voted for left wing or centre parties </w:t>
      </w:r>
      <w:r w:rsidR="005227C2">
        <w:t xml:space="preserve">in the </w:t>
      </w:r>
      <w:r w:rsidR="004812D5" w:rsidRPr="00C0334D">
        <w:t>2019 UK general election (approximately 46.3% and 15.4% respectively; based on seat data from Electoral Commission UK)</w:t>
      </w:r>
      <w:r w:rsidR="005227C2">
        <w:t xml:space="preserve"> than the UK general population</w:t>
      </w:r>
      <w:r w:rsidR="004812D5" w:rsidRPr="00C0334D">
        <w:t xml:space="preserve">. </w:t>
      </w:r>
      <w:r w:rsidR="00AD702E" w:rsidRPr="00C0334D">
        <w:t xml:space="preserve">Reported lifetime substance use was </w:t>
      </w:r>
      <w:r w:rsidR="00B905E6" w:rsidRPr="00C0334D">
        <w:t xml:space="preserve">also </w:t>
      </w:r>
      <w:r w:rsidR="00D92906">
        <w:t xml:space="preserve">much </w:t>
      </w:r>
      <w:r w:rsidR="00AD702E" w:rsidRPr="00C0334D">
        <w:t xml:space="preserve">higher than the general population </w:t>
      </w:r>
      <w:r w:rsidR="0048200C" w:rsidRPr="00C0334D">
        <w:t>(</w:t>
      </w:r>
      <w:r w:rsidR="00AD702E" w:rsidRPr="00C0334D">
        <w:t xml:space="preserve">Crime Survey for England and Wales </w:t>
      </w:r>
      <w:r w:rsidR="00B905E6" w:rsidRPr="00C0334D">
        <w:t>2018/19</w:t>
      </w:r>
      <w:r w:rsidR="0048200C" w:rsidRPr="00C0334D">
        <w:t>)</w:t>
      </w:r>
      <w:r w:rsidR="00AD702E" w:rsidRPr="00C0334D">
        <w:t xml:space="preserve">. </w:t>
      </w:r>
      <w:r w:rsidR="00B905E6" w:rsidRPr="00C0334D">
        <w:t>However, t</w:t>
      </w:r>
      <w:r w:rsidR="006D67CE" w:rsidRPr="00C0334D">
        <w:t xml:space="preserve">here was </w:t>
      </w:r>
      <w:r w:rsidR="0048200C" w:rsidRPr="00C0334D">
        <w:t xml:space="preserve">a </w:t>
      </w:r>
      <w:r w:rsidR="00B905E6" w:rsidRPr="00C0334D">
        <w:t>much lower</w:t>
      </w:r>
      <w:r w:rsidR="0048200C" w:rsidRPr="00C0334D">
        <w:t xml:space="preserve"> proportion</w:t>
      </w:r>
      <w:r w:rsidR="006D67CE" w:rsidRPr="00C0334D">
        <w:t xml:space="preserve"> of</w:t>
      </w:r>
      <w:r w:rsidR="006206B3" w:rsidRPr="00C0334D">
        <w:t xml:space="preserve"> people </w:t>
      </w:r>
      <w:r w:rsidR="00C84BB2" w:rsidRPr="00C0334D">
        <w:t xml:space="preserve">who voted </w:t>
      </w:r>
      <w:r w:rsidR="00507190" w:rsidRPr="00C0334D">
        <w:t>for right wing parties</w:t>
      </w:r>
      <w:r w:rsidR="00B905E6" w:rsidRPr="00C0334D">
        <w:t xml:space="preserve"> in the 2019 election</w:t>
      </w:r>
      <w:r w:rsidR="00C84BB2" w:rsidRPr="00C0334D">
        <w:t xml:space="preserve"> (4</w:t>
      </w:r>
      <w:r w:rsidR="00507190" w:rsidRPr="00C0334D">
        <w:t>5.</w:t>
      </w:r>
      <w:r w:rsidR="004812D5" w:rsidRPr="00C0334D">
        <w:t>6</w:t>
      </w:r>
      <w:r w:rsidR="00C84BB2" w:rsidRPr="00C0334D">
        <w:t>%)</w:t>
      </w:r>
      <w:r w:rsidR="006206B3" w:rsidRPr="00C0334D">
        <w:t xml:space="preserve">. </w:t>
      </w:r>
      <w:r w:rsidR="00F21702">
        <w:t xml:space="preserve">Comparing across conditions, groups were balanced. However, a higher number than expected </w:t>
      </w:r>
      <w:r w:rsidR="003E0FF1">
        <w:t xml:space="preserve">number in the </w:t>
      </w:r>
      <w:r w:rsidR="003E0FF1" w:rsidRPr="003E0FF1">
        <w:rPr>
          <w:i/>
          <w:iCs/>
        </w:rPr>
        <w:t>John – SUD – Tough</w:t>
      </w:r>
      <w:r w:rsidR="003E0FF1">
        <w:t xml:space="preserve"> and </w:t>
      </w:r>
      <w:r w:rsidR="003E0FF1" w:rsidRPr="003E0FF1">
        <w:rPr>
          <w:i/>
          <w:iCs/>
        </w:rPr>
        <w:t xml:space="preserve">John – SUD – </w:t>
      </w:r>
      <w:r w:rsidR="003E0FF1">
        <w:rPr>
          <w:i/>
          <w:iCs/>
        </w:rPr>
        <w:t>ACE</w:t>
      </w:r>
      <w:r w:rsidR="003E0FF1" w:rsidRPr="003E0FF1">
        <w:rPr>
          <w:i/>
          <w:iCs/>
        </w:rPr>
        <w:t xml:space="preserve"> </w:t>
      </w:r>
      <w:r w:rsidR="003E0FF1">
        <w:t xml:space="preserve">conditions </w:t>
      </w:r>
      <w:r w:rsidR="00F21702">
        <w:t xml:space="preserve">reported </w:t>
      </w:r>
      <w:r w:rsidR="003E0FF1">
        <w:t xml:space="preserve">a lifetime </w:t>
      </w:r>
      <w:r w:rsidR="00F21702">
        <w:t>use of crack cocaine and heroin</w:t>
      </w:r>
      <w:r w:rsidR="005227C2">
        <w:t xml:space="preserve"> compared to the other conditions</w:t>
      </w:r>
      <w:r w:rsidR="00F21702">
        <w:t>.</w:t>
      </w:r>
    </w:p>
    <w:p w14:paraId="32155B9D" w14:textId="77777777" w:rsidR="00153142" w:rsidRPr="00C0334D" w:rsidRDefault="00153142" w:rsidP="00C0334D">
      <w:pPr>
        <w:spacing w:line="480" w:lineRule="auto"/>
        <w:jc w:val="both"/>
        <w:rPr>
          <w:highlight w:val="yellow"/>
        </w:rPr>
      </w:pPr>
    </w:p>
    <w:p w14:paraId="698163D7" w14:textId="77777777" w:rsidR="00D03045" w:rsidRPr="00C0334D" w:rsidRDefault="00D03045" w:rsidP="00C0334D">
      <w:pPr>
        <w:spacing w:line="480" w:lineRule="auto"/>
        <w:jc w:val="center"/>
        <w:rPr>
          <w:b/>
        </w:rPr>
      </w:pPr>
      <w:r w:rsidRPr="00C0334D">
        <w:rPr>
          <w:b/>
        </w:rPr>
        <w:t>INSERT TABLE 1 HERE</w:t>
      </w:r>
    </w:p>
    <w:p w14:paraId="3A76404C" w14:textId="77777777" w:rsidR="00D03045" w:rsidRPr="00C0334D" w:rsidRDefault="00D03045" w:rsidP="00C0334D">
      <w:pPr>
        <w:spacing w:line="480" w:lineRule="auto"/>
        <w:jc w:val="both"/>
        <w:rPr>
          <w:highlight w:val="yellow"/>
        </w:rPr>
      </w:pPr>
    </w:p>
    <w:p w14:paraId="48592133" w14:textId="3FBC90A9" w:rsidR="00D03045" w:rsidRPr="00C0334D" w:rsidRDefault="00D03045" w:rsidP="00C0334D">
      <w:pPr>
        <w:spacing w:line="480" w:lineRule="auto"/>
        <w:jc w:val="both"/>
      </w:pPr>
      <w:r w:rsidRPr="00C0334D">
        <w:t>The ANCOVA model was significant</w:t>
      </w:r>
      <w:r w:rsidR="00E84702" w:rsidRPr="00C0334D">
        <w:t>,</w:t>
      </w:r>
      <w:r w:rsidRPr="00C0334D">
        <w:t xml:space="preserve"> </w:t>
      </w:r>
      <w:r w:rsidRPr="00C0334D">
        <w:sym w:font="Symbol" w:char="F068"/>
      </w:r>
      <w:r w:rsidRPr="00C0334D">
        <w:rPr>
          <w:vertAlign w:val="superscript"/>
        </w:rPr>
        <w:t>2</w:t>
      </w:r>
      <w:r w:rsidRPr="00C0334D">
        <w:t xml:space="preserve"> = 0.</w:t>
      </w:r>
      <w:r w:rsidR="00C124E0" w:rsidRPr="00C0334D">
        <w:t>4</w:t>
      </w:r>
      <w:r w:rsidR="00E84702" w:rsidRPr="00C0334D">
        <w:t>91</w:t>
      </w:r>
      <w:r w:rsidRPr="00C0334D">
        <w:t>; F (</w:t>
      </w:r>
      <w:r w:rsidR="00C124E0" w:rsidRPr="00C0334D">
        <w:t>1</w:t>
      </w:r>
      <w:r w:rsidR="00E84702" w:rsidRPr="00C0334D">
        <w:t>2</w:t>
      </w:r>
      <w:r w:rsidR="00C124E0" w:rsidRPr="00C0334D">
        <w:t>,4</w:t>
      </w:r>
      <w:r w:rsidR="00E84702" w:rsidRPr="00C0334D">
        <w:t>3</w:t>
      </w:r>
      <w:r w:rsidR="00C124E0" w:rsidRPr="00C0334D">
        <w:t>8</w:t>
      </w:r>
      <w:r w:rsidRPr="00C0334D">
        <w:t xml:space="preserve">) = 35.21; p &lt; .001 (see Table 2). The covariates </w:t>
      </w:r>
      <w:r w:rsidR="00E84702" w:rsidRPr="00C0334D">
        <w:t>attitudes to homelessness</w:t>
      </w:r>
      <w:r w:rsidR="004812D5" w:rsidRPr="00C0334D">
        <w:t xml:space="preserve"> (F (1,438) = 17.91, p &lt; 0.001)</w:t>
      </w:r>
      <w:r w:rsidR="00E84702" w:rsidRPr="00C0334D">
        <w:t>; attitudes to recovery</w:t>
      </w:r>
      <w:r w:rsidR="004812D5" w:rsidRPr="00C0334D">
        <w:t xml:space="preserve"> (F (1,438) = 155.31, p &lt; 0.001)</w:t>
      </w:r>
      <w:r w:rsidR="00E84702" w:rsidRPr="00C0334D">
        <w:t>; self-rated knowledge</w:t>
      </w:r>
      <w:r w:rsidR="004812D5" w:rsidRPr="00C0334D">
        <w:t xml:space="preserve"> (F (1,438) = 17.79, p &lt; 0.001)</w:t>
      </w:r>
      <w:r w:rsidR="00E84702" w:rsidRPr="00C0334D">
        <w:t xml:space="preserve">; and having a family member or close friend who had received drug treatment </w:t>
      </w:r>
      <w:r w:rsidR="004812D5" w:rsidRPr="00C0334D">
        <w:t xml:space="preserve">(F (1,438) = 7.27, p = 0.007) </w:t>
      </w:r>
      <w:r w:rsidR="00E84702" w:rsidRPr="00C0334D">
        <w:t>were all significantly related to AQ-9 score. Controlling for covariates, there was a significant effect of the history condition on AQ-9 score (F (1,438) = 6.42, p = 0.012). Presentation of the ACE condition was associated with lower scores</w:t>
      </w:r>
      <w:r w:rsidR="004812D5" w:rsidRPr="00C0334D">
        <w:t xml:space="preserve"> (</w:t>
      </w:r>
      <w:r w:rsidR="000A5348">
        <w:t>B</w:t>
      </w:r>
      <w:r w:rsidR="004812D5" w:rsidRPr="00C0334D">
        <w:t xml:space="preserve"> = -1.91)</w:t>
      </w:r>
      <w:r w:rsidR="00E84702" w:rsidRPr="00C0334D">
        <w:t xml:space="preserve">, suggesting </w:t>
      </w:r>
      <w:proofErr w:type="gramStart"/>
      <w:r w:rsidR="00E84702" w:rsidRPr="00C0334D">
        <w:t>less</w:t>
      </w:r>
      <w:proofErr w:type="gramEnd"/>
      <w:r w:rsidR="00E84702" w:rsidRPr="00C0334D">
        <w:t xml:space="preserve"> stigmatising attitudes. </w:t>
      </w:r>
    </w:p>
    <w:p w14:paraId="4EF83B47" w14:textId="77777777" w:rsidR="008C182F" w:rsidRPr="00C0334D" w:rsidRDefault="008C182F" w:rsidP="00C0334D">
      <w:pPr>
        <w:spacing w:line="480" w:lineRule="auto"/>
        <w:jc w:val="center"/>
        <w:rPr>
          <w:b/>
        </w:rPr>
      </w:pPr>
      <w:r w:rsidRPr="00C0334D">
        <w:rPr>
          <w:b/>
        </w:rPr>
        <w:t>INSERT TABLE 2 HERE</w:t>
      </w:r>
    </w:p>
    <w:p w14:paraId="0CEBEEB0" w14:textId="302B5D2D" w:rsidR="00AD702E" w:rsidRPr="00C0334D" w:rsidRDefault="00AD702E" w:rsidP="00C0334D">
      <w:pPr>
        <w:spacing w:line="480" w:lineRule="auto"/>
      </w:pPr>
    </w:p>
    <w:p w14:paraId="33EDF953" w14:textId="1F9CA967" w:rsidR="00153142" w:rsidRPr="00C0334D" w:rsidRDefault="00A06EB4" w:rsidP="00C0334D">
      <w:pPr>
        <w:spacing w:line="480" w:lineRule="auto"/>
        <w:jc w:val="both"/>
      </w:pPr>
      <w:r w:rsidRPr="00C0334D">
        <w:t xml:space="preserve">The regression analysis predicting </w:t>
      </w:r>
      <w:r w:rsidR="00153142" w:rsidRPr="00C0334D">
        <w:t>AQ-9</w:t>
      </w:r>
      <w:r w:rsidRPr="00C0334D">
        <w:t xml:space="preserve"> score</w:t>
      </w:r>
      <w:r w:rsidR="001B6C57" w:rsidRPr="00C0334D">
        <w:t>s</w:t>
      </w:r>
      <w:r w:rsidR="009F0C88">
        <w:t>,</w:t>
      </w:r>
      <w:r w:rsidRPr="00C0334D">
        <w:t xml:space="preserve"> and model parameters are presented in </w:t>
      </w:r>
      <w:r w:rsidRPr="00C0334D">
        <w:fldChar w:fldCharType="begin"/>
      </w:r>
      <w:r w:rsidRPr="00C0334D">
        <w:instrText xml:space="preserve"> REF _Ref5523453 \h  \* MERGEFORMAT </w:instrText>
      </w:r>
      <w:r w:rsidRPr="00C0334D">
        <w:fldChar w:fldCharType="separate"/>
      </w:r>
      <w:r w:rsidR="007D1D36" w:rsidRPr="00C0334D">
        <w:t xml:space="preserve">Table </w:t>
      </w:r>
      <w:r w:rsidR="007D1D36" w:rsidRPr="00C0334D">
        <w:rPr>
          <w:noProof/>
        </w:rPr>
        <w:t>3</w:t>
      </w:r>
      <w:r w:rsidRPr="00C0334D">
        <w:fldChar w:fldCharType="end"/>
      </w:r>
      <w:r w:rsidRPr="00C0334D">
        <w:t xml:space="preserve">. </w:t>
      </w:r>
      <w:r w:rsidR="00574FB5" w:rsidRPr="00C0334D">
        <w:t xml:space="preserve">The final model was statistically significant </w:t>
      </w:r>
      <w:r w:rsidR="00153142" w:rsidRPr="00C0334D">
        <w:t>R</w:t>
      </w:r>
      <w:r w:rsidR="00574FB5" w:rsidRPr="00C0334D">
        <w:rPr>
          <w:vertAlign w:val="superscript"/>
        </w:rPr>
        <w:t>2</w:t>
      </w:r>
      <w:r w:rsidR="00574FB5" w:rsidRPr="00C0334D">
        <w:t xml:space="preserve"> = 0.</w:t>
      </w:r>
      <w:r w:rsidR="00153142" w:rsidRPr="00C0334D">
        <w:t>537</w:t>
      </w:r>
      <w:r w:rsidRPr="00C0334D">
        <w:t>;</w:t>
      </w:r>
      <w:r w:rsidR="00574FB5" w:rsidRPr="00C0334D">
        <w:t xml:space="preserve"> </w:t>
      </w:r>
      <w:r w:rsidR="00F87B8A" w:rsidRPr="00C0334D">
        <w:t>F (</w:t>
      </w:r>
      <w:r w:rsidR="00D03045" w:rsidRPr="00C0334D">
        <w:t>1</w:t>
      </w:r>
      <w:r w:rsidR="00153142" w:rsidRPr="00C0334D">
        <w:t>3</w:t>
      </w:r>
      <w:r w:rsidR="00682B21" w:rsidRPr="00C0334D">
        <w:t xml:space="preserve">, </w:t>
      </w:r>
      <w:r w:rsidR="00153142" w:rsidRPr="00C0334D">
        <w:t>377</w:t>
      </w:r>
      <w:r w:rsidR="00F87B8A" w:rsidRPr="00C0334D">
        <w:t xml:space="preserve">) = </w:t>
      </w:r>
      <w:r w:rsidR="00153142" w:rsidRPr="00C0334D">
        <w:t>33.62</w:t>
      </w:r>
      <w:r w:rsidR="000A5348">
        <w:t xml:space="preserve">, </w:t>
      </w:r>
      <w:r w:rsidR="00574FB5" w:rsidRPr="00C0334D">
        <w:t xml:space="preserve">p &lt; </w:t>
      </w:r>
      <w:r w:rsidR="00F87B8A" w:rsidRPr="00C0334D">
        <w:t>.001</w:t>
      </w:r>
      <w:r w:rsidRPr="00C0334D">
        <w:t xml:space="preserve">. </w:t>
      </w:r>
    </w:p>
    <w:p w14:paraId="76D916FE" w14:textId="77777777" w:rsidR="00137127" w:rsidRPr="00C0334D" w:rsidRDefault="00137127" w:rsidP="00C0334D">
      <w:pPr>
        <w:spacing w:line="480" w:lineRule="auto"/>
        <w:jc w:val="both"/>
      </w:pPr>
    </w:p>
    <w:p w14:paraId="52309540" w14:textId="36FF0269" w:rsidR="00330AFF" w:rsidRPr="00C0334D" w:rsidRDefault="00A06EB4" w:rsidP="00C0334D">
      <w:pPr>
        <w:spacing w:line="480" w:lineRule="auto"/>
        <w:jc w:val="both"/>
      </w:pPr>
      <w:r w:rsidRPr="00C0334D">
        <w:t xml:space="preserve">In the first step, </w:t>
      </w:r>
      <w:r w:rsidR="00137127" w:rsidRPr="00C0334D">
        <w:t>none of the predictors were significant</w:t>
      </w:r>
      <w:r w:rsidR="001B6C57" w:rsidRPr="00C0334D">
        <w:t xml:space="preserve">. </w:t>
      </w:r>
      <w:r w:rsidR="00137127" w:rsidRPr="00C0334D">
        <w:t>In the second step,</w:t>
      </w:r>
      <w:r w:rsidR="001B6C57" w:rsidRPr="00C0334D">
        <w:t xml:space="preserve"> </w:t>
      </w:r>
      <w:r w:rsidR="00137127" w:rsidRPr="00C0334D">
        <w:t>younger age (</w:t>
      </w:r>
      <w:r w:rsidR="00137127" w:rsidRPr="009F0C88">
        <w:rPr>
          <w:rFonts w:ascii="Symbol" w:hAnsi="Symbol"/>
          <w:bCs/>
        </w:rPr>
        <w:t></w:t>
      </w:r>
      <w:r w:rsidR="00137127" w:rsidRPr="00C0334D">
        <w:rPr>
          <w:bCs/>
        </w:rPr>
        <w:t xml:space="preserve"> = -.30, p &lt; 0.001) </w:t>
      </w:r>
      <w:r w:rsidR="00137127" w:rsidRPr="00C0334D">
        <w:t>was associated with lower AQ-9 scores, and right-wing political preference with higher scores (</w:t>
      </w:r>
      <w:r w:rsidR="00137127" w:rsidRPr="009F0C88">
        <w:rPr>
          <w:rFonts w:ascii="Symbol" w:hAnsi="Symbol"/>
          <w:bCs/>
        </w:rPr>
        <w:t></w:t>
      </w:r>
      <w:r w:rsidR="00137127" w:rsidRPr="00C0334D">
        <w:rPr>
          <w:bCs/>
        </w:rPr>
        <w:t xml:space="preserve"> = .15, p &lt; 0.001)</w:t>
      </w:r>
      <w:r w:rsidR="00137127" w:rsidRPr="00C0334D">
        <w:t>; indicating less, and more stigmatising attitudes respectively</w:t>
      </w:r>
      <w:r w:rsidR="001B6C57" w:rsidRPr="00C0334D">
        <w:t xml:space="preserve">. In the final step, </w:t>
      </w:r>
      <w:r w:rsidR="00137127" w:rsidRPr="00C0334D">
        <w:t xml:space="preserve">the </w:t>
      </w:r>
      <w:r w:rsidR="00137127" w:rsidRPr="00C0334D">
        <w:rPr>
          <w:i/>
          <w:iCs/>
        </w:rPr>
        <w:t>history</w:t>
      </w:r>
      <w:r w:rsidR="00137127" w:rsidRPr="00C0334D">
        <w:t xml:space="preserve"> </w:t>
      </w:r>
      <w:r w:rsidR="001B6C57" w:rsidRPr="00C0334D">
        <w:t>condition</w:t>
      </w:r>
      <w:r w:rsidR="00137127" w:rsidRPr="00C0334D">
        <w:t xml:space="preserve"> presentation of ACEs (</w:t>
      </w:r>
      <w:r w:rsidR="00137127" w:rsidRPr="009F0C88">
        <w:rPr>
          <w:rFonts w:ascii="Symbol" w:hAnsi="Symbol"/>
          <w:bCs/>
        </w:rPr>
        <w:t></w:t>
      </w:r>
      <w:r w:rsidR="00137127" w:rsidRPr="00C0334D">
        <w:rPr>
          <w:bCs/>
        </w:rPr>
        <w:t xml:space="preserve"> = -.09, p &lt; 0.05)</w:t>
      </w:r>
      <w:r w:rsidR="00137127" w:rsidRPr="00C0334D">
        <w:t>;</w:t>
      </w:r>
      <w:r w:rsidR="001B6C57" w:rsidRPr="00C0334D">
        <w:t xml:space="preserve"> younger age</w:t>
      </w:r>
      <w:r w:rsidR="00137127" w:rsidRPr="00C0334D">
        <w:t xml:space="preserve"> (</w:t>
      </w:r>
      <w:r w:rsidR="00137127" w:rsidRPr="009F0C88">
        <w:rPr>
          <w:rFonts w:ascii="Symbol" w:hAnsi="Symbol"/>
          <w:bCs/>
        </w:rPr>
        <w:t></w:t>
      </w:r>
      <w:r w:rsidR="00137127" w:rsidRPr="00C0334D">
        <w:rPr>
          <w:bCs/>
        </w:rPr>
        <w:t xml:space="preserve"> = -.21, p &lt; 0.001);</w:t>
      </w:r>
      <w:r w:rsidR="001B6C57" w:rsidRPr="00C0334D">
        <w:t xml:space="preserve"> </w:t>
      </w:r>
      <w:r w:rsidR="00137127" w:rsidRPr="00C0334D">
        <w:t>more positive</w:t>
      </w:r>
      <w:r w:rsidR="001B6C57" w:rsidRPr="00C0334D">
        <w:t xml:space="preserve"> attitudes </w:t>
      </w:r>
      <w:r w:rsidR="00BC1807" w:rsidRPr="00C0334D">
        <w:t xml:space="preserve">towards </w:t>
      </w:r>
      <w:r w:rsidR="001B6C57" w:rsidRPr="00C0334D">
        <w:t xml:space="preserve">people who are </w:t>
      </w:r>
      <w:r w:rsidR="00137127" w:rsidRPr="00C0334D">
        <w:t>in recovery (</w:t>
      </w:r>
      <w:r w:rsidR="00137127" w:rsidRPr="009F0C88">
        <w:rPr>
          <w:rFonts w:ascii="Symbol" w:hAnsi="Symbol"/>
          <w:bCs/>
        </w:rPr>
        <w:t></w:t>
      </w:r>
      <w:r w:rsidR="00137127" w:rsidRPr="00C0334D">
        <w:rPr>
          <w:bCs/>
        </w:rPr>
        <w:t xml:space="preserve"> = .52, p &lt; 0.001)</w:t>
      </w:r>
      <w:r w:rsidR="00137127" w:rsidRPr="00C0334D">
        <w:t>, or who are homeless (</w:t>
      </w:r>
      <w:r w:rsidR="00137127" w:rsidRPr="009F0C88">
        <w:rPr>
          <w:rFonts w:ascii="Symbol" w:hAnsi="Symbol"/>
          <w:bCs/>
        </w:rPr>
        <w:t></w:t>
      </w:r>
      <w:r w:rsidR="00137127" w:rsidRPr="00C0334D">
        <w:rPr>
          <w:bCs/>
        </w:rPr>
        <w:t xml:space="preserve"> = -.14, p &lt; 0.001);</w:t>
      </w:r>
      <w:r w:rsidR="009F0C88">
        <w:rPr>
          <w:bCs/>
        </w:rPr>
        <w:t xml:space="preserve"> </w:t>
      </w:r>
      <w:r w:rsidR="00137127" w:rsidRPr="00C0334D">
        <w:t>higher</w:t>
      </w:r>
      <w:r w:rsidR="001B6C57" w:rsidRPr="00C0334D">
        <w:t xml:space="preserve"> self-reported knowledge about drug use problems </w:t>
      </w:r>
      <w:r w:rsidR="00137127" w:rsidRPr="00C0334D">
        <w:t>(</w:t>
      </w:r>
      <w:r w:rsidR="00137127" w:rsidRPr="009F0C88">
        <w:rPr>
          <w:rFonts w:ascii="Symbol" w:hAnsi="Symbol"/>
          <w:bCs/>
        </w:rPr>
        <w:t></w:t>
      </w:r>
      <w:r w:rsidR="00137127" w:rsidRPr="00C0334D">
        <w:rPr>
          <w:bCs/>
        </w:rPr>
        <w:t xml:space="preserve"> = -.14, p &lt; 0.001)</w:t>
      </w:r>
      <w:r w:rsidR="00137127" w:rsidRPr="00C0334D">
        <w:t>; and having a family member o</w:t>
      </w:r>
      <w:r w:rsidR="000A5348">
        <w:t>r</w:t>
      </w:r>
      <w:r w:rsidR="00137127" w:rsidRPr="00C0334D">
        <w:t xml:space="preserve"> close friend who had received drug treatment (</w:t>
      </w:r>
      <w:r w:rsidR="00137127" w:rsidRPr="009F0C88">
        <w:rPr>
          <w:rFonts w:ascii="Symbol" w:hAnsi="Symbol"/>
          <w:bCs/>
        </w:rPr>
        <w:t></w:t>
      </w:r>
      <w:r w:rsidR="00137127" w:rsidRPr="00C0334D">
        <w:rPr>
          <w:bCs/>
        </w:rPr>
        <w:t xml:space="preserve"> = -.07, p &lt; 0.05)</w:t>
      </w:r>
      <w:r w:rsidR="00137127" w:rsidRPr="00C0334D">
        <w:t xml:space="preserve">, </w:t>
      </w:r>
      <w:r w:rsidR="001B6C57" w:rsidRPr="00C0334D">
        <w:t xml:space="preserve">predicted </w:t>
      </w:r>
      <w:r w:rsidR="00137127" w:rsidRPr="00C0334D">
        <w:t>lower AQ-9 scores, indicating less stigmatising attitudes</w:t>
      </w:r>
      <w:r w:rsidR="001B6C57" w:rsidRPr="00C0334D">
        <w:t>.</w:t>
      </w:r>
    </w:p>
    <w:p w14:paraId="5EC32E1A" w14:textId="77777777" w:rsidR="00293358" w:rsidRPr="00C0334D" w:rsidRDefault="00293358" w:rsidP="00C0334D">
      <w:pPr>
        <w:spacing w:line="480" w:lineRule="auto"/>
        <w:jc w:val="center"/>
        <w:rPr>
          <w:b/>
        </w:rPr>
      </w:pPr>
    </w:p>
    <w:p w14:paraId="2CDAA4BF" w14:textId="2D34D459" w:rsidR="008C182F" w:rsidRPr="00C0334D" w:rsidRDefault="008C182F" w:rsidP="00C0334D">
      <w:pPr>
        <w:spacing w:line="480" w:lineRule="auto"/>
        <w:jc w:val="center"/>
        <w:rPr>
          <w:b/>
        </w:rPr>
      </w:pPr>
      <w:r w:rsidRPr="00C0334D">
        <w:rPr>
          <w:b/>
        </w:rPr>
        <w:t>INSERT TABLE 3 HERE</w:t>
      </w:r>
    </w:p>
    <w:p w14:paraId="001C3A4E" w14:textId="72655C84" w:rsidR="00BF392C" w:rsidRPr="00C0334D" w:rsidRDefault="00BF392C" w:rsidP="00C0334D">
      <w:pPr>
        <w:spacing w:line="480" w:lineRule="auto"/>
        <w:rPr>
          <w:b/>
        </w:rPr>
      </w:pPr>
    </w:p>
    <w:p w14:paraId="4716E2D2" w14:textId="77777777" w:rsidR="002A237B" w:rsidRPr="00C0334D" w:rsidRDefault="002A237B" w:rsidP="00C0334D">
      <w:pPr>
        <w:spacing w:line="480" w:lineRule="auto"/>
      </w:pPr>
    </w:p>
    <w:p w14:paraId="60F27991" w14:textId="77777777" w:rsidR="00530566" w:rsidRPr="00C0334D" w:rsidRDefault="00530566" w:rsidP="00C0334D">
      <w:pPr>
        <w:spacing w:line="480" w:lineRule="auto"/>
      </w:pPr>
    </w:p>
    <w:p w14:paraId="1FBE1C97" w14:textId="77777777" w:rsidR="00C0334D" w:rsidRDefault="00C0334D" w:rsidP="00C0334D">
      <w:pPr>
        <w:pStyle w:val="Caption"/>
        <w:spacing w:line="480" w:lineRule="auto"/>
        <w:rPr>
          <w:rFonts w:ascii="Times New Roman" w:hAnsi="Times New Roman" w:cs="Times New Roman"/>
          <w:sz w:val="24"/>
          <w:szCs w:val="24"/>
        </w:rPr>
        <w:sectPr w:rsidR="00C0334D">
          <w:pgSz w:w="11906" w:h="16838"/>
          <w:pgMar w:top="1440" w:right="1440" w:bottom="1440" w:left="1440" w:header="708" w:footer="708" w:gutter="0"/>
          <w:cols w:space="708"/>
          <w:docGrid w:linePitch="360"/>
        </w:sectPr>
      </w:pPr>
    </w:p>
    <w:p w14:paraId="632830D1" w14:textId="77777777" w:rsidR="005A37FA" w:rsidRPr="00C0334D" w:rsidRDefault="005A37FA" w:rsidP="00C0334D">
      <w:pPr>
        <w:spacing w:before="100" w:beforeAutospacing="1" w:after="100" w:afterAutospacing="1" w:line="480" w:lineRule="auto"/>
        <w:rPr>
          <w:b/>
          <w:color w:val="333333"/>
        </w:rPr>
      </w:pPr>
      <w:r w:rsidRPr="00C0334D">
        <w:rPr>
          <w:b/>
          <w:color w:val="333333"/>
        </w:rPr>
        <w:lastRenderedPageBreak/>
        <w:t>Discussion</w:t>
      </w:r>
    </w:p>
    <w:p w14:paraId="59F9CD33" w14:textId="01D809BD" w:rsidR="00B826AC" w:rsidRPr="00C0334D" w:rsidRDefault="00F66242" w:rsidP="00B826AC">
      <w:pPr>
        <w:spacing w:line="480" w:lineRule="auto"/>
        <w:jc w:val="both"/>
      </w:pPr>
      <w:r>
        <w:t>In this exploratory study w</w:t>
      </w:r>
      <w:r w:rsidR="00B826AC" w:rsidRPr="00C0334D">
        <w:t>e investigated whether</w:t>
      </w:r>
      <w:r w:rsidR="00180368">
        <w:t xml:space="preserve"> </w:t>
      </w:r>
      <w:r w:rsidR="00B826AC">
        <w:t xml:space="preserve">gender, </w:t>
      </w:r>
      <w:r w:rsidR="000D4E5D">
        <w:t xml:space="preserve">presentation of </w:t>
      </w:r>
      <w:r w:rsidR="00B826AC" w:rsidRPr="00C0334D">
        <w:t xml:space="preserve">a history of </w:t>
      </w:r>
      <w:r w:rsidR="00B826AC">
        <w:t xml:space="preserve">childhood </w:t>
      </w:r>
      <w:r w:rsidR="00B826AC" w:rsidRPr="00C0334D">
        <w:t>adversity</w:t>
      </w:r>
      <w:r w:rsidR="00E339AF">
        <w:t xml:space="preserve"> (ACEs)</w:t>
      </w:r>
      <w:r w:rsidR="00B826AC" w:rsidRPr="00C0334D">
        <w:t xml:space="preserve">, and </w:t>
      </w:r>
      <w:r w:rsidR="00B826AC">
        <w:t xml:space="preserve">the </w:t>
      </w:r>
      <w:r w:rsidR="006762D3">
        <w:t xml:space="preserve">labelling </w:t>
      </w:r>
      <w:r w:rsidR="000D4E5D">
        <w:t>of</w:t>
      </w:r>
      <w:r>
        <w:t xml:space="preserve"> </w:t>
      </w:r>
      <w:r w:rsidR="000D4E5D">
        <w:t>substance use</w:t>
      </w:r>
      <w:r w:rsidR="00B826AC" w:rsidRPr="00C0334D">
        <w:t xml:space="preserve"> </w:t>
      </w:r>
      <w:r>
        <w:t xml:space="preserve">in a series of manipulated vignettes </w:t>
      </w:r>
      <w:r w:rsidR="00B826AC">
        <w:rPr>
          <w:color w:val="333333"/>
        </w:rPr>
        <w:t xml:space="preserve">were associated with </w:t>
      </w:r>
      <w:r w:rsidR="006762D3">
        <w:rPr>
          <w:color w:val="333333"/>
        </w:rPr>
        <w:t xml:space="preserve">differences in </w:t>
      </w:r>
      <w:r w:rsidR="00B826AC" w:rsidRPr="00C0334D">
        <w:rPr>
          <w:color w:val="333333"/>
        </w:rPr>
        <w:t>stigmatising attitudes</w:t>
      </w:r>
      <w:r w:rsidR="000D4E5D">
        <w:rPr>
          <w:color w:val="333333"/>
        </w:rPr>
        <w:t xml:space="preserve"> towards PWUD</w:t>
      </w:r>
      <w:r>
        <w:rPr>
          <w:color w:val="333333"/>
        </w:rPr>
        <w:t xml:space="preserve"> in the general public</w:t>
      </w:r>
      <w:r w:rsidR="00B826AC">
        <w:rPr>
          <w:color w:val="333333"/>
        </w:rPr>
        <w:t>.</w:t>
      </w:r>
      <w:r w:rsidR="006762D3">
        <w:rPr>
          <w:color w:val="333333"/>
        </w:rPr>
        <w:t xml:space="preserve"> Our </w:t>
      </w:r>
      <w:r>
        <w:rPr>
          <w:color w:val="333333"/>
        </w:rPr>
        <w:t xml:space="preserve">study </w:t>
      </w:r>
      <w:r w:rsidR="006762D3">
        <w:rPr>
          <w:color w:val="333333"/>
        </w:rPr>
        <w:t xml:space="preserve">hypotheses were </w:t>
      </w:r>
      <w:r>
        <w:rPr>
          <w:color w:val="333333"/>
        </w:rPr>
        <w:t>partially</w:t>
      </w:r>
      <w:r w:rsidR="006762D3">
        <w:rPr>
          <w:color w:val="333333"/>
        </w:rPr>
        <w:t xml:space="preserve"> supported.</w:t>
      </w:r>
      <w:r w:rsidR="00B826AC">
        <w:rPr>
          <w:color w:val="333333"/>
        </w:rPr>
        <w:t xml:space="preserve"> </w:t>
      </w:r>
      <w:r w:rsidR="006762D3">
        <w:rPr>
          <w:color w:val="333333"/>
        </w:rPr>
        <w:t>After</w:t>
      </w:r>
      <w:r w:rsidR="00C83907">
        <w:rPr>
          <w:color w:val="333333"/>
        </w:rPr>
        <w:t xml:space="preserve"> </w:t>
      </w:r>
      <w:r w:rsidR="00E339AF">
        <w:rPr>
          <w:color w:val="333333"/>
        </w:rPr>
        <w:t>controll</w:t>
      </w:r>
      <w:r w:rsidR="006762D3">
        <w:rPr>
          <w:color w:val="333333"/>
        </w:rPr>
        <w:t>ing</w:t>
      </w:r>
      <w:r w:rsidR="00C83907">
        <w:rPr>
          <w:color w:val="333333"/>
        </w:rPr>
        <w:t xml:space="preserve"> for pre-existing attitudes towards people </w:t>
      </w:r>
      <w:r w:rsidR="003B1615">
        <w:rPr>
          <w:color w:val="333333"/>
        </w:rPr>
        <w:t>in recovery</w:t>
      </w:r>
      <w:r w:rsidR="00E339AF">
        <w:rPr>
          <w:color w:val="333333"/>
        </w:rPr>
        <w:t xml:space="preserve"> and</w:t>
      </w:r>
      <w:r w:rsidR="00C83907">
        <w:rPr>
          <w:color w:val="333333"/>
        </w:rPr>
        <w:t xml:space="preserve"> people experiencing homelessness</w:t>
      </w:r>
      <w:r w:rsidR="00E339AF">
        <w:rPr>
          <w:color w:val="333333"/>
        </w:rPr>
        <w:t>, self-rated knowledge</w:t>
      </w:r>
      <w:r w:rsidR="003B1615">
        <w:rPr>
          <w:color w:val="333333"/>
        </w:rPr>
        <w:t>, and personal contact with people in receipt of drug treatment</w:t>
      </w:r>
      <w:r w:rsidR="000D4E5D">
        <w:rPr>
          <w:color w:val="333333"/>
        </w:rPr>
        <w:t>,</w:t>
      </w:r>
      <w:r w:rsidR="00E339AF">
        <w:rPr>
          <w:color w:val="333333"/>
        </w:rPr>
        <w:t xml:space="preserve"> </w:t>
      </w:r>
      <w:r w:rsidR="006762D3">
        <w:rPr>
          <w:color w:val="333333"/>
        </w:rPr>
        <w:t>we</w:t>
      </w:r>
      <w:r w:rsidR="00E339AF">
        <w:rPr>
          <w:color w:val="333333"/>
        </w:rPr>
        <w:t xml:space="preserve"> found </w:t>
      </w:r>
      <w:r w:rsidR="006762D3">
        <w:rPr>
          <w:color w:val="333333"/>
        </w:rPr>
        <w:t xml:space="preserve">that presentation of ACEs was associated with </w:t>
      </w:r>
      <w:r w:rsidR="00E339AF">
        <w:rPr>
          <w:color w:val="333333"/>
        </w:rPr>
        <w:t xml:space="preserve">less stigmatising attitudes </w:t>
      </w:r>
      <w:r w:rsidR="006762D3">
        <w:rPr>
          <w:color w:val="333333"/>
        </w:rPr>
        <w:t>towards PWUD</w:t>
      </w:r>
      <w:r w:rsidR="00E339AF">
        <w:rPr>
          <w:color w:val="333333"/>
        </w:rPr>
        <w:t xml:space="preserve">. </w:t>
      </w:r>
      <w:r>
        <w:rPr>
          <w:color w:val="333333"/>
        </w:rPr>
        <w:t>In contrast</w:t>
      </w:r>
      <w:r w:rsidR="006762D3">
        <w:rPr>
          <w:color w:val="333333"/>
        </w:rPr>
        <w:t xml:space="preserve">, </w:t>
      </w:r>
      <w:r>
        <w:rPr>
          <w:color w:val="333333"/>
        </w:rPr>
        <w:t>manipulation of gender in the vignettes (male vs female), or the</w:t>
      </w:r>
      <w:r w:rsidR="00E339AF">
        <w:rPr>
          <w:color w:val="333333"/>
        </w:rPr>
        <w:t xml:space="preserve"> use of the </w:t>
      </w:r>
      <w:r>
        <w:rPr>
          <w:color w:val="333333"/>
        </w:rPr>
        <w:t>term</w:t>
      </w:r>
      <w:r w:rsidR="00E339AF">
        <w:rPr>
          <w:color w:val="333333"/>
        </w:rPr>
        <w:t xml:space="preserve"> ‘addict’ rathe</w:t>
      </w:r>
      <w:r>
        <w:rPr>
          <w:color w:val="333333"/>
        </w:rPr>
        <w:t>r</w:t>
      </w:r>
      <w:r w:rsidR="00E339AF">
        <w:rPr>
          <w:color w:val="333333"/>
        </w:rPr>
        <w:t xml:space="preserve"> than referring to the subject having a </w:t>
      </w:r>
      <w:r>
        <w:rPr>
          <w:color w:val="333333"/>
        </w:rPr>
        <w:t>substance</w:t>
      </w:r>
      <w:r w:rsidR="00E339AF">
        <w:rPr>
          <w:color w:val="333333"/>
        </w:rPr>
        <w:t xml:space="preserve"> use disorder, </w:t>
      </w:r>
      <w:r>
        <w:rPr>
          <w:color w:val="333333"/>
        </w:rPr>
        <w:t>were not associated w</w:t>
      </w:r>
      <w:r w:rsidR="003B1615">
        <w:rPr>
          <w:color w:val="333333"/>
        </w:rPr>
        <w:t>i</w:t>
      </w:r>
      <w:r>
        <w:rPr>
          <w:color w:val="333333"/>
        </w:rPr>
        <w:t xml:space="preserve">th </w:t>
      </w:r>
      <w:r w:rsidR="003B1615">
        <w:rPr>
          <w:color w:val="333333"/>
        </w:rPr>
        <w:t xml:space="preserve">differences </w:t>
      </w:r>
      <w:r w:rsidR="00C76CEA">
        <w:rPr>
          <w:color w:val="333333"/>
        </w:rPr>
        <w:t xml:space="preserve">in </w:t>
      </w:r>
      <w:r w:rsidR="003B1615">
        <w:rPr>
          <w:color w:val="333333"/>
        </w:rPr>
        <w:t xml:space="preserve">attitudes. </w:t>
      </w:r>
    </w:p>
    <w:p w14:paraId="4DF7044E" w14:textId="784938D3" w:rsidR="000D4E5D" w:rsidRDefault="00293358" w:rsidP="00226260">
      <w:pPr>
        <w:spacing w:before="100" w:beforeAutospacing="1" w:after="100" w:afterAutospacing="1" w:line="480" w:lineRule="auto"/>
        <w:jc w:val="both"/>
      </w:pPr>
      <w:r w:rsidRPr="00C0334D">
        <w:rPr>
          <w:color w:val="333333"/>
        </w:rPr>
        <w:t>As hypothesised, description of</w:t>
      </w:r>
      <w:r w:rsidRPr="00C0334D">
        <w:t xml:space="preserve"> </w:t>
      </w:r>
      <w:r w:rsidR="004B40FB">
        <w:t xml:space="preserve">specific examples of </w:t>
      </w:r>
      <w:r w:rsidRPr="00C0334D">
        <w:t xml:space="preserve">childhood adversity </w:t>
      </w:r>
      <w:r w:rsidR="005B01CF">
        <w:t>were associated with lower</w:t>
      </w:r>
      <w:r w:rsidRPr="00C0334D">
        <w:t xml:space="preserve"> </w:t>
      </w:r>
      <w:r w:rsidR="005B01CF">
        <w:t>stigma scores</w:t>
      </w:r>
      <w:r w:rsidRPr="00C0334D">
        <w:t xml:space="preserve"> compared to </w:t>
      </w:r>
      <w:r w:rsidR="004B40FB">
        <w:t xml:space="preserve">presentation of a general description of adversity (i.e. a ‘tough life’). The primary outcome measure used in this study, the AQ-9, was developed in accordance with attribution theory, which </w:t>
      </w:r>
      <w:r w:rsidR="00057924">
        <w:t>suggests</w:t>
      </w:r>
      <w:r w:rsidR="004B40FB">
        <w:t xml:space="preserve"> that </w:t>
      </w:r>
      <w:r w:rsidR="005B7A86">
        <w:t>public stigma is based on</w:t>
      </w:r>
      <w:r w:rsidR="004B40FB">
        <w:t xml:space="preserve"> the emotional responses that people experience as a result of </w:t>
      </w:r>
      <w:r w:rsidR="00C81890">
        <w:t xml:space="preserve">their </w:t>
      </w:r>
      <w:r w:rsidR="004B40FB">
        <w:t>beliefs about the cause</w:t>
      </w:r>
      <w:r w:rsidR="005B01CF">
        <w:t>s</w:t>
      </w:r>
      <w:r w:rsidR="00057924">
        <w:t xml:space="preserve">, </w:t>
      </w:r>
      <w:r w:rsidR="004B40FB">
        <w:t>controllability</w:t>
      </w:r>
      <w:r w:rsidR="00057924">
        <w:t xml:space="preserve">, and </w:t>
      </w:r>
      <w:r w:rsidR="005B01CF">
        <w:t xml:space="preserve">personal </w:t>
      </w:r>
      <w:r w:rsidR="00057924">
        <w:t>responsibilities</w:t>
      </w:r>
      <w:r w:rsidR="004B40FB">
        <w:t xml:space="preserve"> </w:t>
      </w:r>
      <w:r w:rsidR="00057924">
        <w:t>associated with</w:t>
      </w:r>
      <w:r w:rsidR="004B40FB">
        <w:t xml:space="preserve"> illness or behaviour </w:t>
      </w:r>
      <w:r w:rsidR="00057924">
        <w:fldChar w:fldCharType="begin">
          <w:fldData xml:space="preserve">PEVuZE5vdGU+PENpdGU+PEF1dGhvcj5Db3JyaWdhbjwvQXV0aG9yPjxZZWFyPjIwMDM8L1llYXI+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</w:fldData>
        </w:fldChar>
      </w:r>
      <w:r w:rsidR="00656DCC">
        <w:instrText xml:space="preserve"> ADDIN EN.CITE </w:instrText>
      </w:r>
      <w:r w:rsidR="00656DCC">
        <w:fldChar w:fldCharType="begin">
          <w:fldData xml:space="preserve">PEVuZE5vdGU+PENpdGU+PEF1dGhvcj5Db3JyaWdhbjwvQXV0aG9yPjxZZWFyPjIwMDM8L1llYXI+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</w:fldData>
        </w:fldChar>
      </w:r>
      <w:r w:rsidR="00656DCC">
        <w:instrText xml:space="preserve"> ADDIN EN.CITE.DATA </w:instrText>
      </w:r>
      <w:r w:rsidR="00656DCC">
        <w:fldChar w:fldCharType="end"/>
      </w:r>
      <w:r w:rsidR="00057924">
        <w:fldChar w:fldCharType="separate"/>
      </w:r>
      <w:r w:rsidR="00057924">
        <w:rPr>
          <w:noProof/>
        </w:rPr>
        <w:t>(Corrigan et al., 2003; Weiner, 1995)</w:t>
      </w:r>
      <w:r w:rsidR="00057924">
        <w:fldChar w:fldCharType="end"/>
      </w:r>
      <w:r w:rsidR="004B40FB">
        <w:t xml:space="preserve">. </w:t>
      </w:r>
      <w:r w:rsidR="0009749E">
        <w:t>Causal assumptions</w:t>
      </w:r>
      <w:r w:rsidR="005B01CF">
        <w:t xml:space="preserve"> that attribute mechanisms underlying an outcome to </w:t>
      </w:r>
      <w:r w:rsidR="005B7A86">
        <w:t>internal</w:t>
      </w:r>
      <w:r w:rsidR="005B01CF">
        <w:t xml:space="preserve"> control </w:t>
      </w:r>
      <w:r w:rsidR="0009749E">
        <w:t xml:space="preserve">processes </w:t>
      </w:r>
      <w:r w:rsidR="004A5863">
        <w:t xml:space="preserve">are associated with </w:t>
      </w:r>
      <w:r w:rsidR="005B01CF">
        <w:t xml:space="preserve">judgments that the individual is </w:t>
      </w:r>
      <w:r w:rsidR="004A5863">
        <w:t xml:space="preserve">personally </w:t>
      </w:r>
      <w:r w:rsidR="005B01CF">
        <w:t xml:space="preserve">responsible for the outcome, and that </w:t>
      </w:r>
      <w:r w:rsidR="0009749E">
        <w:t>the outcome</w:t>
      </w:r>
      <w:r w:rsidR="005B01CF">
        <w:t xml:space="preserve"> could </w:t>
      </w:r>
      <w:r w:rsidR="0009749E">
        <w:t xml:space="preserve">have been </w:t>
      </w:r>
      <w:r w:rsidR="005B01CF">
        <w:t xml:space="preserve">avoided through </w:t>
      </w:r>
      <w:r w:rsidR="004A5863">
        <w:t xml:space="preserve">different choices. </w:t>
      </w:r>
      <w:r w:rsidR="005B7A86">
        <w:t xml:space="preserve">This </w:t>
      </w:r>
      <w:r w:rsidR="0009749E">
        <w:t>increases</w:t>
      </w:r>
      <w:r w:rsidR="005B7A86">
        <w:t xml:space="preserve"> the likelihood of </w:t>
      </w:r>
      <w:r w:rsidR="0009749E">
        <w:t xml:space="preserve">preference for </w:t>
      </w:r>
      <w:r w:rsidR="000D4E5D">
        <w:t xml:space="preserve">discriminatory and </w:t>
      </w:r>
      <w:r w:rsidR="000A5348">
        <w:t>punitive</w:t>
      </w:r>
      <w:r w:rsidR="0009749E">
        <w:t xml:space="preserve"> </w:t>
      </w:r>
      <w:r w:rsidR="005B7A86">
        <w:t>response</w:t>
      </w:r>
      <w:r w:rsidR="0009749E">
        <w:t xml:space="preserve">s to the individual, </w:t>
      </w:r>
      <w:r w:rsidR="00EA7CD7">
        <w:t xml:space="preserve">decreases pity, </w:t>
      </w:r>
      <w:r w:rsidR="0009749E">
        <w:t>and underlies stigmatising attitudes</w:t>
      </w:r>
      <w:r w:rsidR="00EA7CD7">
        <w:t xml:space="preserve"> (Corrigan et al., 2003)</w:t>
      </w:r>
      <w:r w:rsidR="005B7A86">
        <w:t xml:space="preserve">. </w:t>
      </w:r>
    </w:p>
    <w:p w14:paraId="2A739E19" w14:textId="77777777" w:rsidR="000D4E5D" w:rsidRDefault="000D4E5D" w:rsidP="00226260">
      <w:pPr>
        <w:spacing w:before="100" w:beforeAutospacing="1" w:after="100" w:afterAutospacing="1" w:line="480" w:lineRule="auto"/>
        <w:jc w:val="both"/>
      </w:pPr>
    </w:p>
    <w:p w14:paraId="441F684E" w14:textId="5E6786DD" w:rsidR="00656DCC" w:rsidRDefault="00991168" w:rsidP="00226260">
      <w:pPr>
        <w:spacing w:before="100" w:beforeAutospacing="1" w:after="100" w:afterAutospacing="1" w:line="480" w:lineRule="auto"/>
        <w:jc w:val="both"/>
      </w:pPr>
      <w:r>
        <w:lastRenderedPageBreak/>
        <w:t>Survey</w:t>
      </w:r>
      <w:r w:rsidR="000D4E5D">
        <w:t xml:space="preserve"> research</w:t>
      </w:r>
      <w:r>
        <w:t xml:space="preserve"> </w:t>
      </w:r>
      <w:r w:rsidR="000D4E5D">
        <w:t>has</w:t>
      </w:r>
      <w:r>
        <w:t xml:space="preserve"> shown that the public believes that there is a high level of controllability and choice over substance use disorders, and that this is greater than other physical or psychiatric conditions </w:t>
      </w:r>
      <w:r>
        <w:fldChar w:fldCharType="begin"/>
      </w:r>
      <w:r w:rsidR="00AD73FA">
        <w:instrText xml:space="preserve"> ADDIN EN.CITE &lt;EndNote&gt;&lt;Cite&gt;&lt;Author&gt;Corrigan&lt;/Author&gt;&lt;Year&gt;2009&lt;/Year&gt;&lt;RecNum&gt;10373&lt;/RecNum&gt;&lt;DisplayText&gt;(Corrigan et al., 2009)&lt;/DisplayText&gt;&lt;record&gt;&lt;rec-number&gt;10373&lt;/rec-number&gt;&lt;foreign-keys&gt;&lt;key app="EN" db-id="tw9s0ps5jptp9eeatdqps2rbf5ztfr20rwtv" timestamp="1587733949" guid="89cb7ea8-0196-44d7-a82d-8ebf18f63c27"&gt;10373&lt;/key&gt;&lt;/foreign-keys&gt;&lt;ref-type name="Journal Article"&gt;17&lt;/ref-type&gt;&lt;contributors&gt;&lt;authors&gt;&lt;author&gt;Corrigan, P.W.&lt;/author&gt;&lt;author&gt;Kuwabara, Sachiko A .&lt;/author&gt;&lt;author&gt;O&amp;apos;Shaughnessy, John&lt;/author&gt;&lt;/authors&gt;&lt;/contributors&gt;&lt;titles&gt;&lt;title&gt;The Public Stigma of Mental Illness and Drug Addiction:Findings from a Stratified Random Sample&lt;/title&gt;&lt;secondary-title&gt;Journal of Social Work&lt;/secondary-title&gt;&lt;/titles&gt;&lt;periodical&gt;&lt;full-title&gt;Journal of Social Work&lt;/full-title&gt;&lt;/periodical&gt;&lt;pages&gt;139-147&lt;/pages&gt;&lt;volume&gt;9&lt;/volume&gt;&lt;number&gt;2&lt;/number&gt;&lt;keywords&gt;&lt;keyword&gt;dangerousness,drug addiction,mental illness,stigma&lt;/keyword&gt;&lt;/keywords&gt;&lt;dates&gt;&lt;year&gt;2009&lt;/year&gt;&lt;/dates&gt;&lt;urls&gt;&lt;related-urls&gt;&lt;url&gt;https://journals.sagepub.com/doi/abs/10.1177/1468017308101818&lt;/url&gt;&lt;/related-urls&gt;&lt;/urls&gt;&lt;electronic-resource-num&gt;10.1177/1468017308101818&lt;/electronic-resource-num&gt;&lt;/record&gt;&lt;/Cite&gt;&lt;/EndNote&gt;</w:instrText>
      </w:r>
      <w:r>
        <w:fldChar w:fldCharType="separate"/>
      </w:r>
      <w:r>
        <w:rPr>
          <w:noProof/>
        </w:rPr>
        <w:t>(Corrigan et al., 2009)</w:t>
      </w:r>
      <w:r>
        <w:fldChar w:fldCharType="end"/>
      </w:r>
      <w:r>
        <w:t xml:space="preserve">. </w:t>
      </w:r>
      <w:r w:rsidR="006011B1">
        <w:t>R</w:t>
      </w:r>
      <w:r w:rsidR="006011B1" w:rsidRPr="00C0334D">
        <w:t xml:space="preserve">eviews of public preference for </w:t>
      </w:r>
      <w:r w:rsidR="006011B1">
        <w:t xml:space="preserve">different </w:t>
      </w:r>
      <w:r w:rsidR="006011B1" w:rsidRPr="00C0334D">
        <w:t xml:space="preserve">explanations of substance use and mental ill health have concluded that </w:t>
      </w:r>
      <w:r w:rsidR="006011B1">
        <w:t>people place greater</w:t>
      </w:r>
      <w:r w:rsidR="006011B1" w:rsidRPr="00C0334D">
        <w:t xml:space="preserve"> emphasis on adverse life events</w:t>
      </w:r>
      <w:r w:rsidR="006011B1">
        <w:t xml:space="preserve"> and psychosocial explanations </w:t>
      </w:r>
      <w:r w:rsidR="006011B1" w:rsidRPr="00C0334D">
        <w:t>than biogenetic</w:t>
      </w:r>
      <w:r w:rsidR="006011B1">
        <w:t xml:space="preserve"> ones</w:t>
      </w:r>
      <w:r w:rsidR="006011B1" w:rsidRPr="00C0334D">
        <w:t xml:space="preserve"> </w:t>
      </w:r>
      <w:r w:rsidR="006011B1" w:rsidRPr="00C0334D">
        <w:fldChar w:fldCharType="begin">
          <w:fldData xml:space="preserve">PEVuZE5vdGU+PENpdGU+PEF1dGhvcj5MYXJraW5nczwvQXV0aG9yPjxZZWFyPjIwMTg8L1llYXI+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</w:fldData>
        </w:fldChar>
      </w:r>
      <w:r w:rsidR="006011B1" w:rsidRPr="00C0334D">
        <w:instrText xml:space="preserve"> ADDIN EN.CITE </w:instrText>
      </w:r>
      <w:r w:rsidR="006011B1" w:rsidRPr="00C0334D">
        <w:fldChar w:fldCharType="begin">
          <w:fldData xml:space="preserve">PEVuZE5vdGU+PENpdGU+PEF1dGhvcj5MYXJraW5nczwvQXV0aG9yPjxZZWFyPjIwMTg8L1llYXI+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</w:fldData>
        </w:fldChar>
      </w:r>
      <w:r w:rsidR="006011B1" w:rsidRPr="00C0334D">
        <w:instrText xml:space="preserve"> ADDIN EN.CITE.DATA </w:instrText>
      </w:r>
      <w:r w:rsidR="006011B1" w:rsidRPr="00C0334D">
        <w:fldChar w:fldCharType="end"/>
      </w:r>
      <w:r w:rsidR="006011B1" w:rsidRPr="00C0334D">
        <w:fldChar w:fldCharType="separate"/>
      </w:r>
      <w:r w:rsidR="006011B1" w:rsidRPr="00C0334D">
        <w:rPr>
          <w:noProof/>
        </w:rPr>
        <w:t>(Konkolÿ Thege et al., 2015; Kvaale et al., 2013; Larkings &amp; Brown, 2018; Read et al., 2006; Schomerus et al., 2014)</w:t>
      </w:r>
      <w:r w:rsidR="006011B1" w:rsidRPr="00C0334D">
        <w:fldChar w:fldCharType="end"/>
      </w:r>
      <w:r w:rsidR="006011B1" w:rsidRPr="00C0334D">
        <w:t xml:space="preserve">. </w:t>
      </w:r>
      <w:r>
        <w:t xml:space="preserve">Experimental manipulations </w:t>
      </w:r>
      <w:r w:rsidR="002047A6">
        <w:t>of</w:t>
      </w:r>
      <w:r>
        <w:t xml:space="preserve"> external factor</w:t>
      </w:r>
      <w:r w:rsidR="000361D8">
        <w:t>s</w:t>
      </w:r>
      <w:r>
        <w:t xml:space="preserve"> </w:t>
      </w:r>
      <w:r w:rsidR="002047A6">
        <w:t xml:space="preserve">that </w:t>
      </w:r>
      <w:r>
        <w:t xml:space="preserve">affect </w:t>
      </w:r>
      <w:r w:rsidR="002047A6">
        <w:t xml:space="preserve">perceptions of </w:t>
      </w:r>
      <w:r w:rsidR="00C81890">
        <w:t xml:space="preserve">controllability and </w:t>
      </w:r>
      <w:r>
        <w:t>personal responsibility</w:t>
      </w:r>
      <w:r w:rsidR="006011B1">
        <w:t xml:space="preserve"> for substance use</w:t>
      </w:r>
      <w:r>
        <w:t>, may therefore lead to reduce</w:t>
      </w:r>
      <w:r w:rsidR="006011B1">
        <w:t>d</w:t>
      </w:r>
      <w:r>
        <w:t xml:space="preserve"> stigma</w:t>
      </w:r>
      <w:r w:rsidR="00C81890">
        <w:t xml:space="preserve"> </w:t>
      </w:r>
      <w:r w:rsidR="00C81890" w:rsidRPr="00C0334D">
        <w:rPr>
          <w:noProof/>
        </w:rPr>
        <w:t>(Sattler et al., 2017</w:t>
      </w:r>
      <w:r w:rsidR="00C81890">
        <w:rPr>
          <w:noProof/>
        </w:rPr>
        <w:t>)</w:t>
      </w:r>
      <w:r>
        <w:t xml:space="preserve">. </w:t>
      </w:r>
      <w:r w:rsidR="000D4E5D">
        <w:t>T</w:t>
      </w:r>
      <w:r w:rsidR="000D4E5D" w:rsidRPr="00C0334D">
        <w:t xml:space="preserve">his is the first study that has incorporated </w:t>
      </w:r>
      <w:r w:rsidR="000D4E5D">
        <w:t>reference to</w:t>
      </w:r>
      <w:r w:rsidR="006011B1">
        <w:t xml:space="preserve"> one set of external factors,</w:t>
      </w:r>
      <w:r w:rsidR="000D4E5D">
        <w:t xml:space="preserve"> </w:t>
      </w:r>
      <w:r w:rsidR="000D4E5D" w:rsidRPr="00C0334D">
        <w:t>ACEs</w:t>
      </w:r>
      <w:r w:rsidR="006011B1">
        <w:t>,</w:t>
      </w:r>
      <w:r w:rsidR="000D4E5D" w:rsidRPr="00C0334D">
        <w:t xml:space="preserve"> into assessments of stigma towards PWUD. To the best of our knowledge</w:t>
      </w:r>
      <w:r w:rsidR="000D4E5D">
        <w:t>, there have been no explorations of public attitudes towards people experiencing harmful outcomes associated with ACEs</w:t>
      </w:r>
      <w:r w:rsidR="006011B1">
        <w:t xml:space="preserve"> more generally</w:t>
      </w:r>
      <w:r w:rsidR="000D4E5D">
        <w:t xml:space="preserve">, but </w:t>
      </w:r>
      <w:r w:rsidR="006011B1">
        <w:t>p</w:t>
      </w:r>
      <w:r w:rsidR="008F44C2">
        <w:t xml:space="preserve">revious </w:t>
      </w:r>
      <w:r w:rsidR="00D96841">
        <w:t>stud</w:t>
      </w:r>
      <w:r w:rsidR="008F44C2">
        <w:t>ies</w:t>
      </w:r>
      <w:r w:rsidR="005B7A86">
        <w:t xml:space="preserve"> </w:t>
      </w:r>
      <w:r w:rsidR="00EA7CD7">
        <w:t xml:space="preserve">using </w:t>
      </w:r>
      <w:r w:rsidR="00656DCC">
        <w:t>similar vignette methodolo</w:t>
      </w:r>
      <w:r w:rsidR="008F44C2">
        <w:t>gies</w:t>
      </w:r>
      <w:r w:rsidR="00656DCC">
        <w:t xml:space="preserve"> to ours </w:t>
      </w:r>
      <w:r w:rsidR="008F44C2">
        <w:t xml:space="preserve">have produced mixed </w:t>
      </w:r>
      <w:r w:rsidR="006011B1">
        <w:t>results</w:t>
      </w:r>
      <w:r w:rsidR="008F44C2">
        <w:t xml:space="preserve">. Witte and colleagues </w:t>
      </w:r>
      <w:r w:rsidR="008F44C2">
        <w:fldChar w:fldCharType="begin"/>
      </w:r>
      <w:r w:rsidR="008F44C2">
        <w:instrText xml:space="preserve"> ADDIN EN.CITE &lt;EndNote&gt;&lt;Cite ExcludeAuth="1"&gt;&lt;Author&gt;Witte&lt;/Author&gt;&lt;Year&gt;2019&lt;/Year&gt;&lt;RecNum&gt;10370&lt;/RecNum&gt;&lt;DisplayText&gt;(2019)&lt;/DisplayText&gt;&lt;record&gt;&lt;rec-number&gt;10370&lt;/rec-number&gt;&lt;foreign-keys&gt;&lt;key app="EN" db-id="tw9s0ps5jptp9eeatdqps2rbf5ztfr20rwtv" timestamp="1587639673" guid="de24813d-9de2-41d0-8708-7e14ed883bf2"&gt;10370&lt;/key&gt;&lt;/foreign-keys&gt;&lt;ref-type name="Journal Article"&gt;17&lt;/ref-type&gt;&lt;contributors&gt;&lt;authors&gt;&lt;author&gt;Witte, Tricia H.&lt;/author&gt;&lt;author&gt;Wright, Amber&lt;/author&gt;&lt;author&gt;Stinson, Elizabeth Ashley&lt;/author&gt;&lt;/authors&gt;&lt;/contributors&gt;&lt;titles&gt;&lt;title&gt;Factors Influencing Stigma Toward Individuals Who Have Substance Use Disorders&lt;/title&gt;&lt;secondary-title&gt;Substance Use &amp;amp; Misuse&lt;/secondary-title&gt;&lt;/titles&gt;&lt;periodical&gt;&lt;full-title&gt;Subst Use Misuse&lt;/full-title&gt;&lt;abbr-1&gt;Substance use &amp;amp; misuse&lt;/abbr-1&gt;&lt;/periodical&gt;&lt;pages&gt;1115-1124&lt;/pages&gt;&lt;volume&gt;54&lt;/volume&gt;&lt;number&gt;7&lt;/number&gt;&lt;dates&gt;&lt;year&gt;2019&lt;/year&gt;&lt;pub-dates&gt;&lt;date&gt;2019/06/07&lt;/date&gt;&lt;/pub-dates&gt;&lt;/dates&gt;&lt;publisher&gt;Taylor &amp;amp; Francis&lt;/publisher&gt;&lt;isbn&gt;1082-6084&lt;/isbn&gt;&lt;urls&gt;&lt;related-urls&gt;&lt;url&gt;https://doi.org/10.1080/10826084.2018.1560469&lt;/url&gt;&lt;/related-urls&gt;&lt;/urls&gt;&lt;electronic-resource-num&gt;10.1080/10826084.2018.1560469&lt;/electronic-resource-num&gt;&lt;/record&gt;&lt;/Cite&gt;&lt;/EndNote&gt;</w:instrText>
      </w:r>
      <w:r w:rsidR="008F44C2">
        <w:fldChar w:fldCharType="separate"/>
      </w:r>
      <w:r w:rsidR="008F44C2">
        <w:rPr>
          <w:noProof/>
        </w:rPr>
        <w:t>(2019)</w:t>
      </w:r>
      <w:r w:rsidR="008F44C2">
        <w:fldChar w:fldCharType="end"/>
      </w:r>
      <w:r w:rsidR="008F44C2">
        <w:t xml:space="preserve"> </w:t>
      </w:r>
      <w:r w:rsidR="00656DCC">
        <w:t xml:space="preserve">found that manipulations of </w:t>
      </w:r>
      <w:r w:rsidR="00D96841">
        <w:t xml:space="preserve">the perceived </w:t>
      </w:r>
      <w:r w:rsidR="00656DCC">
        <w:t xml:space="preserve">controllability </w:t>
      </w:r>
      <w:r w:rsidR="00D96841">
        <w:t>of</w:t>
      </w:r>
      <w:r>
        <w:t>,</w:t>
      </w:r>
      <w:r w:rsidR="00D96841">
        <w:t xml:space="preserve"> or</w:t>
      </w:r>
      <w:r w:rsidR="00656DCC">
        <w:t xml:space="preserve"> responsibility for persistent substance use were not associated with changes in stigma rating. </w:t>
      </w:r>
      <w:r w:rsidR="000361D8">
        <w:t xml:space="preserve">In contrast, Goodyear and colleagues (2018) </w:t>
      </w:r>
      <w:r w:rsidR="00226260">
        <w:t>incorporated a similar description of controllability</w:t>
      </w:r>
      <w:r w:rsidR="006011B1">
        <w:t xml:space="preserve"> to Witte</w:t>
      </w:r>
      <w:r w:rsidR="00226260">
        <w:t xml:space="preserve">, </w:t>
      </w:r>
      <w:r w:rsidR="002047A6">
        <w:t>but</w:t>
      </w:r>
      <w:r w:rsidR="006011B1">
        <w:t xml:space="preserve"> when a subject’s opioid use disorder was presented </w:t>
      </w:r>
      <w:r w:rsidR="00226260">
        <w:t xml:space="preserve">as </w:t>
      </w:r>
      <w:r w:rsidR="006011B1">
        <w:t xml:space="preserve">being </w:t>
      </w:r>
      <w:r w:rsidR="00226260">
        <w:t>a direct consequence of non-medical use</w:t>
      </w:r>
      <w:r w:rsidR="006011B1">
        <w:t>, it was rated more negatively tha</w:t>
      </w:r>
      <w:r w:rsidR="000A5348">
        <w:t>n</w:t>
      </w:r>
      <w:r w:rsidR="006011B1">
        <w:t xml:space="preserve"> when use was associated with </w:t>
      </w:r>
      <w:r w:rsidR="00226260">
        <w:t>iatrogenic effects of analgesic prescription after surgery</w:t>
      </w:r>
      <w:r w:rsidR="006011B1">
        <w:t xml:space="preserve">. </w:t>
      </w:r>
      <w:r w:rsidR="00226260">
        <w:t>Unlike these two studies</w:t>
      </w:r>
      <w:r w:rsidR="006011B1">
        <w:t>,</w:t>
      </w:r>
      <w:r w:rsidR="00D96841">
        <w:t xml:space="preserve"> we referred to substance use that was set </w:t>
      </w:r>
      <w:r w:rsidR="006F4ECD">
        <w:t>within a</w:t>
      </w:r>
      <w:r w:rsidR="00D96841">
        <w:t xml:space="preserve"> context of uncontrollable adverse events that occurred in childhood (ACEs)</w:t>
      </w:r>
      <w:r w:rsidR="006011B1">
        <w:t>,</w:t>
      </w:r>
      <w:r w:rsidR="00D96841">
        <w:t xml:space="preserve"> and </w:t>
      </w:r>
      <w:r w:rsidR="006F4ECD">
        <w:t xml:space="preserve">we </w:t>
      </w:r>
      <w:r w:rsidR="00D96841">
        <w:t>did not draw direct links between the two</w:t>
      </w:r>
      <w:r w:rsidR="002047A6">
        <w:t>. P</w:t>
      </w:r>
      <w:r w:rsidR="00D96841">
        <w:t>roviding further detail in our vignette</w:t>
      </w:r>
      <w:r w:rsidR="002047A6">
        <w:t>s</w:t>
      </w:r>
      <w:r w:rsidR="00D96841">
        <w:t xml:space="preserve"> about the choice to use substances or </w:t>
      </w:r>
      <w:r w:rsidR="006011B1">
        <w:t xml:space="preserve">other </w:t>
      </w:r>
      <w:r w:rsidR="00D96841">
        <w:t>factors associated with persistent and continued use may have yielded different findings.</w:t>
      </w:r>
      <w:r w:rsidR="00C81890">
        <w:t xml:space="preserve"> </w:t>
      </w:r>
      <w:r w:rsidR="002047A6">
        <w:t>The differences between these three studies may also partly be accounted for by the use of three different sets of outcome measures. Witte assessed social distancing (the S</w:t>
      </w:r>
      <w:r w:rsidR="002047A6" w:rsidRPr="00226260">
        <w:t xml:space="preserve">ocial </w:t>
      </w:r>
      <w:r w:rsidR="002047A6">
        <w:t>D</w:t>
      </w:r>
      <w:r w:rsidR="002047A6" w:rsidRPr="00226260">
        <w:t xml:space="preserve">istance </w:t>
      </w:r>
      <w:r w:rsidR="002047A6">
        <w:t>S</w:t>
      </w:r>
      <w:r w:rsidR="002047A6" w:rsidRPr="00226260">
        <w:t xml:space="preserve">cale for </w:t>
      </w:r>
      <w:r w:rsidR="002047A6">
        <w:t>S</w:t>
      </w:r>
      <w:r w:rsidR="002047A6" w:rsidRPr="00226260">
        <w:t xml:space="preserve">ubstance </w:t>
      </w:r>
      <w:r w:rsidR="002047A6">
        <w:t>U</w:t>
      </w:r>
      <w:r w:rsidR="002047A6" w:rsidRPr="00226260">
        <w:t>sers</w:t>
      </w:r>
      <w:r w:rsidR="002047A6">
        <w:t xml:space="preserve">) and assumed subject attributes (the </w:t>
      </w:r>
      <w:r w:rsidR="002047A6">
        <w:lastRenderedPageBreak/>
        <w:t>A</w:t>
      </w:r>
      <w:r w:rsidR="002047A6" w:rsidRPr="00226260">
        <w:t xml:space="preserve">ssumed </w:t>
      </w:r>
      <w:r w:rsidR="002047A6">
        <w:t>A</w:t>
      </w:r>
      <w:r w:rsidR="002047A6" w:rsidRPr="00226260">
        <w:t xml:space="preserve">ttributes </w:t>
      </w:r>
      <w:r w:rsidR="002047A6">
        <w:t>I</w:t>
      </w:r>
      <w:r w:rsidR="002047A6" w:rsidRPr="00226260">
        <w:t>nventory</w:t>
      </w:r>
      <w:r w:rsidR="002047A6">
        <w:t xml:space="preserve">), whilst Goodyear included the Perceived Stigma of Addiction Scale, a measure that assesses perceptions of public stigma towards PWUD. </w:t>
      </w:r>
      <w:r w:rsidR="006F4ECD">
        <w:t>E</w:t>
      </w:r>
      <w:r>
        <w:t xml:space="preserve">xamining </w:t>
      </w:r>
      <w:r w:rsidR="00AD73FA">
        <w:t xml:space="preserve">individual </w:t>
      </w:r>
      <w:r>
        <w:t>item scores on the AQ-9</w:t>
      </w:r>
      <w:r w:rsidR="00AD73FA">
        <w:t xml:space="preserve"> (Supplementary material S2)</w:t>
      </w:r>
      <w:r>
        <w:t xml:space="preserve">, </w:t>
      </w:r>
      <w:r w:rsidR="00AD73FA">
        <w:t xml:space="preserve">we found no </w:t>
      </w:r>
      <w:r w:rsidR="002047A6">
        <w:t>effects</w:t>
      </w:r>
      <w:r w:rsidR="00AD73FA">
        <w:t xml:space="preserve"> </w:t>
      </w:r>
      <w:r w:rsidR="002047A6">
        <w:t>of use</w:t>
      </w:r>
      <w:r w:rsidR="006F4ECD">
        <w:t xml:space="preserve"> of </w:t>
      </w:r>
      <w:r w:rsidR="00AD73FA">
        <w:t xml:space="preserve">the two terms on the </w:t>
      </w:r>
      <w:r w:rsidR="00AD73FA">
        <w:rPr>
          <w:i/>
          <w:iCs/>
        </w:rPr>
        <w:t>blame</w:t>
      </w:r>
      <w:r w:rsidR="00AD73FA">
        <w:t xml:space="preserve"> item</w:t>
      </w:r>
      <w:r>
        <w:t xml:space="preserve">, </w:t>
      </w:r>
      <w:r w:rsidR="002047A6">
        <w:t xml:space="preserve">which </w:t>
      </w:r>
      <w:r w:rsidR="00AD73FA">
        <w:t xml:space="preserve">suggested that the </w:t>
      </w:r>
      <w:r w:rsidR="006F4ECD">
        <w:t>observed</w:t>
      </w:r>
      <w:r w:rsidR="00AD73FA">
        <w:t xml:space="preserve"> effect may have been operating through </w:t>
      </w:r>
      <w:r w:rsidR="006F4ECD">
        <w:t xml:space="preserve">a </w:t>
      </w:r>
      <w:r w:rsidR="00AD73FA">
        <w:t xml:space="preserve">different </w:t>
      </w:r>
      <w:r w:rsidR="006F4ECD">
        <w:t>attribution</w:t>
      </w:r>
      <w:r w:rsidR="002047A6">
        <w:t xml:space="preserve"> mechanism</w:t>
      </w:r>
      <w:r w:rsidR="006F4ECD">
        <w:t>.</w:t>
      </w:r>
      <w:r w:rsidR="00AD73FA">
        <w:t xml:space="preserve"> </w:t>
      </w:r>
      <w:r w:rsidR="002047A6">
        <w:t xml:space="preserve">It would be useful to incorporate additional ratings of perceptions of responsibility and controllability in follow up studies to try and better understand mechanisms underlying our observed effects. </w:t>
      </w:r>
    </w:p>
    <w:p w14:paraId="3922817A" w14:textId="6FCF36DE" w:rsidR="0050166A" w:rsidRPr="000C5BB3" w:rsidRDefault="00C424CD" w:rsidP="00597DC3">
      <w:pPr>
        <w:spacing w:before="100" w:beforeAutospacing="1" w:after="100" w:afterAutospacing="1" w:line="480" w:lineRule="auto"/>
        <w:jc w:val="both"/>
        <w:rPr>
          <w:noProof/>
        </w:rPr>
      </w:pPr>
      <w:r w:rsidRPr="00C0334D">
        <w:t xml:space="preserve">Journal editors, authors, and advocacy organisations have </w:t>
      </w:r>
      <w:r w:rsidR="00EB08BD">
        <w:t>proposed</w:t>
      </w:r>
      <w:r w:rsidRPr="00C0334D">
        <w:t xml:space="preserve"> the use of ‘person-first’ language and medically neutral terminology and framing </w:t>
      </w:r>
      <w:r w:rsidR="00664CCA">
        <w:t xml:space="preserve">to describe substance use </w:t>
      </w:r>
      <w:r w:rsidRPr="00C0334D">
        <w:t xml:space="preserve">as </w:t>
      </w:r>
      <w:r w:rsidR="00EB08BD">
        <w:t xml:space="preserve">one </w:t>
      </w:r>
      <w:r w:rsidRPr="00C0334D">
        <w:t xml:space="preserve">means of reducing public stigma towards PWUD (e.g. </w:t>
      </w:r>
      <w:r w:rsidRPr="00C0334D">
        <w:rPr>
          <w:rFonts w:eastAsiaTheme="minorHAnsi"/>
          <w:noProof/>
        </w:rPr>
        <w:fldChar w:fldCharType="begin">
          <w:fldData xml:space="preserve">WkRKZk9XVXlZV1ExTVRVMk5XVXdKR04wYkRBd0pFRnlkR2xqYkdWVGIyTnBZV3hUYUdGeWFXNW5R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</w:fldData>
        </w:fldChar>
      </w:r>
      <w:r w:rsidR="00635935" w:rsidRPr="00C0334D">
        <w:rPr>
          <w:rFonts w:eastAsiaTheme="minorHAnsi"/>
          <w:noProof/>
        </w:rPr>
        <w:instrText xml:space="preserve"> ADDIN EN.CITE </w:instrText>
      </w:r>
      <w:r w:rsidR="00635935" w:rsidRPr="00C0334D">
        <w:rPr>
          <w:rFonts w:eastAsiaTheme="minorHAnsi"/>
          <w:noProof/>
        </w:rPr>
        <w:fldChar w:fldCharType="begin">
          <w:fldData xml:space="preserve">PEVuZE5vdGU+PENpdGUgQXV0aG9yWWVhcj0iMSI+PEF1dGhvcj5Cb3R0aWNlbGxpPC9BdXRob3I+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==
</w:fldData>
        </w:fldChar>
      </w:r>
      <w:r w:rsidR="00635935" w:rsidRPr="00C0334D">
        <w:rPr>
          <w:rFonts w:eastAsiaTheme="minorHAnsi"/>
          <w:noProof/>
        </w:rPr>
        <w:instrText xml:space="preserve"> ADDIN EN.CITE.DATA </w:instrText>
      </w:r>
      <w:r w:rsidR="00635935" w:rsidRPr="00C0334D">
        <w:rPr>
          <w:rFonts w:eastAsiaTheme="minorHAnsi"/>
          <w:noProof/>
        </w:rPr>
      </w:r>
      <w:r w:rsidR="00635935" w:rsidRPr="00C0334D">
        <w:rPr>
          <w:rFonts w:eastAsiaTheme="minorHAnsi"/>
          <w:noProof/>
        </w:rPr>
        <w:fldChar w:fldCharType="end"/>
      </w:r>
      <w:r w:rsidR="00635935" w:rsidRPr="00C0334D">
        <w:rPr>
          <w:rFonts w:eastAsiaTheme="minorHAnsi"/>
          <w:noProof/>
        </w:rPr>
        <w:fldChar w:fldCharType="begin">
          <w:fldData xml:space="preserve">O01TT1NQV2ViUGFydE1hbmFnZXJfRW5kV2ViUGFydEVkaXRpbmcmcXVvdDsgaWQ9JnF1b3Q7TVNP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==
</w:fldData>
        </w:fldChar>
      </w:r>
      <w:r w:rsidR="00635935" w:rsidRPr="00C0334D">
        <w:rPr>
          <w:rFonts w:eastAsiaTheme="minorHAnsi"/>
          <w:noProof/>
        </w:rPr>
        <w:instrText xml:space="preserve"> ADDIN EN.CITE.DATA </w:instrText>
      </w:r>
      <w:r w:rsidR="00635935" w:rsidRPr="00C0334D">
        <w:rPr>
          <w:rFonts w:eastAsiaTheme="minorHAnsi"/>
          <w:noProof/>
        </w:rPr>
      </w:r>
      <w:r w:rsidR="00635935" w:rsidRPr="00C0334D">
        <w:rPr>
          <w:rFonts w:eastAsiaTheme="minorHAnsi"/>
          <w:noProof/>
        </w:rPr>
        <w:fldChar w:fldCharType="end"/>
      </w:r>
      <w:r w:rsidR="00635935" w:rsidRPr="00C0334D">
        <w:rPr>
          <w:rFonts w:eastAsiaTheme="minorHAnsi"/>
          <w:noProof/>
        </w:rPr>
        <w:fldChar w:fldCharType="begin">
          <w:fldData xml:space="preserve">WkRKZk9XVXlZV1ExTVRVMk5XVXdKR04wYkRBd0pFRnlkR2xqYkdWVGIyTnBZV3hUYUdGeWFXNW5R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</w:fldData>
        </w:fldChar>
      </w:r>
      <w:r w:rsidR="00635935" w:rsidRPr="00C0334D">
        <w:rPr>
          <w:rFonts w:eastAsiaTheme="minorHAnsi"/>
          <w:noProof/>
        </w:rPr>
        <w:instrText xml:space="preserve"> ADDIN EN.CITE.DATA </w:instrText>
      </w:r>
      <w:r w:rsidR="00635935" w:rsidRPr="00C0334D">
        <w:rPr>
          <w:rFonts w:eastAsiaTheme="minorHAnsi"/>
          <w:noProof/>
        </w:rPr>
      </w:r>
      <w:r w:rsidR="00635935" w:rsidRPr="00C0334D">
        <w:rPr>
          <w:rFonts w:eastAsiaTheme="minorHAnsi"/>
          <w:noProof/>
        </w:rPr>
        <w:fldChar w:fldCharType="end"/>
      </w:r>
      <w:r w:rsidRPr="00C0334D">
        <w:rPr>
          <w:rFonts w:eastAsiaTheme="minorHAnsi"/>
          <w:noProof/>
        </w:rPr>
      </w:r>
      <w:r w:rsidRPr="00C0334D">
        <w:rPr>
          <w:rFonts w:eastAsiaTheme="minorHAnsi"/>
          <w:noProof/>
        </w:rPr>
        <w:fldChar w:fldCharType="separate"/>
      </w:r>
      <w:r w:rsidR="00635935" w:rsidRPr="00C0334D">
        <w:rPr>
          <w:rFonts w:eastAsiaTheme="minorHAnsi"/>
          <w:noProof/>
        </w:rPr>
        <w:t>Botticelli and Koh (2016); Broyles et al. (2014); ISAJE. (2015); Kelly et al. (2016); Robinson (2017); Saitz (2016); Scholten et al. (2017); UKDPC (2010); Wakeman (2017)</w:t>
      </w:r>
      <w:r w:rsidRPr="00C0334D">
        <w:rPr>
          <w:rFonts w:eastAsiaTheme="minorHAnsi"/>
          <w:noProof/>
        </w:rPr>
        <w:fldChar w:fldCharType="end"/>
      </w:r>
      <w:r w:rsidRPr="00C0334D">
        <w:rPr>
          <w:rFonts w:eastAsiaTheme="minorHAnsi"/>
          <w:noProof/>
        </w:rPr>
        <w:t>)</w:t>
      </w:r>
      <w:r w:rsidRPr="00C0334D">
        <w:t xml:space="preserve">. This is because much of the language that is popularly used can propagate stigma through reinforcement of target group devaluation </w:t>
      </w:r>
      <w:r w:rsidRPr="00C0334D">
        <w:fldChar w:fldCharType="begin">
          <w:fldData xml:space="preserve">PEVuZE5vdGU+PENpdGU+PEF1dGhvcj5XYWtlbWFuPC9BdXRob3I+PFllYXI+MjAxNzwvWWVhcj48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==
</w:fldData>
        </w:fldChar>
      </w:r>
      <w:r w:rsidR="00635935" w:rsidRPr="00C0334D">
        <w:instrText xml:space="preserve"> ADDIN EN.CITE </w:instrText>
      </w:r>
      <w:r w:rsidR="00635935" w:rsidRPr="00C0334D">
        <w:fldChar w:fldCharType="begin">
          <w:fldData xml:space="preserve">PEVuZE5vdGU+PENpdGU+PEF1dGhvcj5XYWtlbWFuPC9BdXRob3I+PFllYXI+MjAxNzwvWWVhcj48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==
</w:fldData>
        </w:fldChar>
      </w:r>
      <w:r w:rsidR="00635935" w:rsidRPr="00C0334D">
        <w:instrText xml:space="preserve"> ADDIN EN.CITE.DATA </w:instrText>
      </w:r>
      <w:r w:rsidR="00635935" w:rsidRPr="00C0334D">
        <w:fldChar w:fldCharType="end"/>
      </w:r>
      <w:r w:rsidRPr="00C0334D">
        <w:fldChar w:fldCharType="separate"/>
      </w:r>
      <w:r w:rsidRPr="00C0334D">
        <w:rPr>
          <w:noProof/>
        </w:rPr>
        <w:t>(Kelly &amp; Westerhoff, 2010; Wakeman, 2017)</w:t>
      </w:r>
      <w:r w:rsidRPr="00C0334D">
        <w:fldChar w:fldCharType="end"/>
      </w:r>
      <w:r w:rsidRPr="00C0334D">
        <w:t xml:space="preserve">. </w:t>
      </w:r>
      <w:r w:rsidR="000C5BB3">
        <w:t>Previous work has found that r</w:t>
      </w:r>
      <w:r w:rsidR="00C81890" w:rsidRPr="00C0334D">
        <w:t xml:space="preserve">epresenting </w:t>
      </w:r>
      <w:r w:rsidR="00C81890">
        <w:t>SUD</w:t>
      </w:r>
      <w:r w:rsidR="00C81890" w:rsidRPr="00C0334D">
        <w:t xml:space="preserve"> as an illness or brain disease has generally shown no effect on stigmatising beliefs </w:t>
      </w:r>
      <w:r w:rsidR="00C81890" w:rsidRPr="00C0334D">
        <w:fldChar w:fldCharType="begin">
          <w:fldData xml:space="preserve">PEVuZE5vdGU+PENpdGU+PEF1dGhvcj5NZXVyazwvQXV0aG9yPjxZZWFyPjIwMTQ8L1llYXI+PFJl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</w:fldData>
        </w:fldChar>
      </w:r>
      <w:r w:rsidR="00C81890" w:rsidRPr="00C0334D">
        <w:instrText xml:space="preserve"> ADDIN EN.CITE </w:instrText>
      </w:r>
      <w:r w:rsidR="00C81890" w:rsidRPr="00C0334D">
        <w:fldChar w:fldCharType="begin">
          <w:fldData xml:space="preserve">PEVuZE5vdGU+PENpdGU+PEF1dGhvcj5NZXVyazwvQXV0aG9yPjxZZWFyPjIwMTQ8L1llYXI+PFJl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</w:fldData>
        </w:fldChar>
      </w:r>
      <w:r w:rsidR="00C81890" w:rsidRPr="00C0334D">
        <w:instrText xml:space="preserve"> ADDIN EN.CITE.DATA </w:instrText>
      </w:r>
      <w:r w:rsidR="00C81890" w:rsidRPr="00C0334D">
        <w:fldChar w:fldCharType="end"/>
      </w:r>
      <w:r w:rsidR="00C81890" w:rsidRPr="00C0334D">
        <w:fldChar w:fldCharType="separate"/>
      </w:r>
      <w:r w:rsidR="00C81890" w:rsidRPr="00C0334D">
        <w:rPr>
          <w:noProof/>
        </w:rPr>
        <w:t>(Meurk et al., 2014; Piras et al., 2016)</w:t>
      </w:r>
      <w:r w:rsidR="00C81890" w:rsidRPr="00C0334D">
        <w:fldChar w:fldCharType="end"/>
      </w:r>
      <w:r w:rsidR="00C81890" w:rsidRPr="00C0334D">
        <w:t xml:space="preserve">. This may be because these types of deterministic explanations suggest that the condition is intrinsic to the affected person or group, reinforcing </w:t>
      </w:r>
      <w:r w:rsidR="00C81890" w:rsidRPr="00C0334D">
        <w:rPr>
          <w:noProof/>
        </w:rPr>
        <w:t xml:space="preserve">fundamental ‘differentness’, and associations with prognosis pessimism, which indirectly communicates a message of hopelessness </w:t>
      </w:r>
      <w:r w:rsidR="00C81890" w:rsidRPr="00C0334D">
        <w:rPr>
          <w:noProof/>
        </w:rPr>
        <w:fldChar w:fldCharType="begin"/>
      </w:r>
      <w:r w:rsidR="00C81890" w:rsidRPr="00C0334D">
        <w:rPr>
          <w:noProof/>
        </w:rPr>
        <w:instrText xml:space="preserve"> ADDIN EN.CITE &lt;EndNote&gt;&lt;Cite&gt;&lt;Author&gt;Kvaale&lt;/Author&gt;&lt;Year&gt;2013&lt;/Year&gt;&lt;RecNum&gt;9922&lt;/RecNum&gt;&lt;DisplayText&gt;(Kvaale et al., 2013)&lt;/DisplayText&gt;&lt;record&gt;&lt;rec-number&gt;9922&lt;/rec-number&gt;&lt;foreign-keys&gt;&lt;key app="EN" db-id="tw9s0ps5jptp9eeatdqps2rbf5ztfr20rwtv" timestamp="1570801206" guid="a0dee97f-24c0-4145-ab7c-62929ca87906"&gt;9922&lt;/key&gt;&lt;/foreign-keys&gt;&lt;ref-type name="Journal Article"&gt;17&lt;/ref-type&gt;&lt;contributors&gt;&lt;authors&gt;&lt;author&gt;Kvaale, Erlend P.&lt;/author&gt;&lt;author&gt;Haslam, Nick&lt;/author&gt;&lt;author&gt;Gottdiener, William H.&lt;/author&gt;&lt;/authors&gt;&lt;/contributors&gt;&lt;titles&gt;&lt;title&gt;The ‘side effects’ of medicalization: A meta-analytic review of how biogenetic explanations affect stigma&lt;/title&gt;&lt;secondary-title&gt;Clinical Psychology Review&lt;/secondary-title&gt;&lt;/titles&gt;&lt;periodical&gt;&lt;full-title&gt;Clinical Psychology Review&lt;/full-title&gt;&lt;/periodical&gt;&lt;pages&gt;782-794&lt;/pages&gt;&lt;volume&gt;33&lt;/volume&gt;&lt;number&gt;6&lt;/number&gt;&lt;keywords&gt;&lt;keyword&gt;Medicalization&lt;/keyword&gt;&lt;keyword&gt;Biomedical model&lt;/keyword&gt;&lt;keyword&gt;Biogenetic explanations&lt;/keyword&gt;&lt;keyword&gt;Stigma&lt;/keyword&gt;&lt;keyword&gt;Prejudice&lt;/keyword&gt;&lt;/keywords&gt;&lt;dates&gt;&lt;year&gt;2013&lt;/year&gt;&lt;pub-dates&gt;&lt;date&gt;2013/08/01/&lt;/date&gt;&lt;/pub-dates&gt;&lt;/dates&gt;&lt;isbn&gt;0272-7358&lt;/isbn&gt;&lt;urls&gt;&lt;related-urls&gt;&lt;url&gt;http://www.sciencedirect.com/science/article/pii/S0272735813000883&lt;/url&gt;&lt;/related-urls&gt;&lt;/urls&gt;&lt;electronic-resource-num&gt;https://doi.org/10.1016/j.cpr.2013.06.002&lt;/electronic-resource-num&gt;&lt;/record&gt;&lt;/Cite&gt;&lt;/EndNote&gt;</w:instrText>
      </w:r>
      <w:r w:rsidR="00C81890" w:rsidRPr="00C0334D">
        <w:rPr>
          <w:noProof/>
        </w:rPr>
        <w:fldChar w:fldCharType="separate"/>
      </w:r>
      <w:r w:rsidR="00C81890" w:rsidRPr="00C0334D">
        <w:rPr>
          <w:noProof/>
        </w:rPr>
        <w:t>(Kvaale et al., 2013)</w:t>
      </w:r>
      <w:r w:rsidR="00C81890" w:rsidRPr="00C0334D">
        <w:rPr>
          <w:noProof/>
        </w:rPr>
        <w:fldChar w:fldCharType="end"/>
      </w:r>
      <w:r w:rsidR="00C81890" w:rsidRPr="00C0334D">
        <w:rPr>
          <w:noProof/>
        </w:rPr>
        <w:t xml:space="preserve">. </w:t>
      </w:r>
      <w:r w:rsidR="000C5BB3">
        <w:rPr>
          <w:noProof/>
        </w:rPr>
        <w:t>Similarly, t</w:t>
      </w:r>
      <w:r w:rsidR="009A5D92">
        <w:t xml:space="preserve">he findings of our study </w:t>
      </w:r>
      <w:r w:rsidR="0050166A">
        <w:t xml:space="preserve">suggested that </w:t>
      </w:r>
      <w:r w:rsidR="00AD73FA">
        <w:rPr>
          <w:color w:val="333333"/>
        </w:rPr>
        <w:t xml:space="preserve">the </w:t>
      </w:r>
      <w:r w:rsidRPr="00C0334D">
        <w:rPr>
          <w:color w:val="333333"/>
        </w:rPr>
        <w:t>u</w:t>
      </w:r>
      <w:r w:rsidR="003E7653" w:rsidRPr="00C0334D">
        <w:rPr>
          <w:color w:val="333333"/>
        </w:rPr>
        <w:t xml:space="preserve">se of </w:t>
      </w:r>
      <w:r w:rsidR="00084409">
        <w:rPr>
          <w:color w:val="333333"/>
        </w:rPr>
        <w:t>another</w:t>
      </w:r>
      <w:r w:rsidR="00EB08BD">
        <w:rPr>
          <w:color w:val="333333"/>
        </w:rPr>
        <w:t xml:space="preserve"> formal</w:t>
      </w:r>
      <w:r w:rsidR="00084409">
        <w:rPr>
          <w:color w:val="333333"/>
        </w:rPr>
        <w:t xml:space="preserve"> medical term</w:t>
      </w:r>
      <w:r w:rsidR="00AD73FA">
        <w:rPr>
          <w:color w:val="333333"/>
        </w:rPr>
        <w:t xml:space="preserve">, </w:t>
      </w:r>
      <w:r w:rsidR="00226260">
        <w:rPr>
          <w:color w:val="333333"/>
        </w:rPr>
        <w:t>SUD</w:t>
      </w:r>
      <w:r w:rsidR="00FC0499">
        <w:rPr>
          <w:color w:val="333333"/>
        </w:rPr>
        <w:t xml:space="preserve"> </w:t>
      </w:r>
      <w:r w:rsidR="00FC0499">
        <w:rPr>
          <w:color w:val="333333"/>
        </w:rPr>
        <w:fldChar w:fldCharType="begin">
          <w:fldData xml:space="preserve">PEVuZE5vdGU+PENpdGU+PEF1dGhvcj5TY2hvbHRlbjwvQXV0aG9yPjxZZWFyPjIwMTc8L1llYXI+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</w:fldData>
        </w:fldChar>
      </w:r>
      <w:r w:rsidR="00FC0499">
        <w:rPr>
          <w:color w:val="333333"/>
        </w:rPr>
        <w:instrText xml:space="preserve"> ADDIN EN.CITE </w:instrText>
      </w:r>
      <w:r w:rsidR="00FC0499">
        <w:rPr>
          <w:color w:val="333333"/>
        </w:rPr>
        <w:fldChar w:fldCharType="begin">
          <w:fldData xml:space="preserve">PEVuZE5vdGU+PENpdGU+PEF1dGhvcj5TY2hvbHRlbjwvQXV0aG9yPjxZZWFyPjIwMTc8L1llYXI+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</w:fldData>
        </w:fldChar>
      </w:r>
      <w:r w:rsidR="00FC0499">
        <w:rPr>
          <w:color w:val="333333"/>
        </w:rPr>
        <w:instrText xml:space="preserve"> ADDIN EN.CITE.DATA </w:instrText>
      </w:r>
      <w:r w:rsidR="00FC0499">
        <w:rPr>
          <w:color w:val="333333"/>
        </w:rPr>
      </w:r>
      <w:r w:rsidR="00FC0499">
        <w:rPr>
          <w:color w:val="333333"/>
        </w:rPr>
        <w:fldChar w:fldCharType="end"/>
      </w:r>
      <w:r w:rsidR="00FC0499">
        <w:rPr>
          <w:color w:val="333333"/>
        </w:rPr>
      </w:r>
      <w:r w:rsidR="00FC0499">
        <w:rPr>
          <w:color w:val="333333"/>
        </w:rPr>
        <w:fldChar w:fldCharType="separate"/>
      </w:r>
      <w:r w:rsidR="00FC0499">
        <w:rPr>
          <w:noProof/>
          <w:color w:val="333333"/>
        </w:rPr>
        <w:t>(Scholten et al., 2017)</w:t>
      </w:r>
      <w:r w:rsidR="00FC0499">
        <w:rPr>
          <w:color w:val="333333"/>
        </w:rPr>
        <w:fldChar w:fldCharType="end"/>
      </w:r>
      <w:r w:rsidR="00AD73FA">
        <w:rPr>
          <w:color w:val="333333"/>
        </w:rPr>
        <w:t>,</w:t>
      </w:r>
      <w:r w:rsidR="00613140" w:rsidRPr="00C0334D">
        <w:rPr>
          <w:color w:val="333333"/>
        </w:rPr>
        <w:t xml:space="preserve"> did not affect stigma score</w:t>
      </w:r>
      <w:r w:rsidRPr="00C0334D">
        <w:rPr>
          <w:color w:val="333333"/>
        </w:rPr>
        <w:t xml:space="preserve"> compared with </w:t>
      </w:r>
      <w:r w:rsidR="00597DC3">
        <w:rPr>
          <w:color w:val="333333"/>
        </w:rPr>
        <w:t>the</w:t>
      </w:r>
      <w:r w:rsidR="009152C1" w:rsidRPr="00C0334D">
        <w:rPr>
          <w:color w:val="333333"/>
        </w:rPr>
        <w:t xml:space="preserve"> </w:t>
      </w:r>
      <w:r w:rsidRPr="00C0334D">
        <w:rPr>
          <w:color w:val="333333"/>
        </w:rPr>
        <w:t>popular</w:t>
      </w:r>
      <w:r w:rsidR="0050166A">
        <w:rPr>
          <w:color w:val="333333"/>
        </w:rPr>
        <w:t>,</w:t>
      </w:r>
      <w:r w:rsidRPr="00C0334D">
        <w:rPr>
          <w:color w:val="333333"/>
        </w:rPr>
        <w:t xml:space="preserve"> but pejorative term</w:t>
      </w:r>
      <w:r w:rsidR="0050166A">
        <w:rPr>
          <w:color w:val="333333"/>
        </w:rPr>
        <w:t>,</w:t>
      </w:r>
      <w:r w:rsidR="00AD73FA">
        <w:rPr>
          <w:color w:val="333333"/>
        </w:rPr>
        <w:t xml:space="preserve"> ‘addict’</w:t>
      </w:r>
      <w:r w:rsidR="00613140" w:rsidRPr="00C0334D">
        <w:rPr>
          <w:color w:val="333333"/>
        </w:rPr>
        <w:t xml:space="preserve">. </w:t>
      </w:r>
      <w:r w:rsidR="000C5BB3">
        <w:rPr>
          <w:color w:val="333333"/>
        </w:rPr>
        <w:t>However, t</w:t>
      </w:r>
      <w:r w:rsidR="00F31EFA" w:rsidRPr="00C0334D">
        <w:rPr>
          <w:color w:val="333333"/>
        </w:rPr>
        <w:t xml:space="preserve">his </w:t>
      </w:r>
      <w:r w:rsidR="00084409">
        <w:rPr>
          <w:color w:val="333333"/>
        </w:rPr>
        <w:t xml:space="preserve">finding </w:t>
      </w:r>
      <w:r w:rsidR="000C5BB3">
        <w:rPr>
          <w:color w:val="333333"/>
        </w:rPr>
        <w:t>was</w:t>
      </w:r>
      <w:r w:rsidR="00F31EFA" w:rsidRPr="00C0334D">
        <w:rPr>
          <w:color w:val="333333"/>
        </w:rPr>
        <w:t xml:space="preserve"> in contrast </w:t>
      </w:r>
      <w:r w:rsidR="009A5D92">
        <w:rPr>
          <w:color w:val="333333"/>
        </w:rPr>
        <w:t>to</w:t>
      </w:r>
      <w:r w:rsidR="00F31EFA" w:rsidRPr="00C0334D">
        <w:rPr>
          <w:color w:val="333333"/>
        </w:rPr>
        <w:t xml:space="preserve"> the </w:t>
      </w:r>
      <w:r w:rsidR="00EB08BD">
        <w:rPr>
          <w:color w:val="333333"/>
        </w:rPr>
        <w:t xml:space="preserve">earlier </w:t>
      </w:r>
      <w:r w:rsidR="00F31EFA" w:rsidRPr="00C0334D">
        <w:rPr>
          <w:color w:val="333333"/>
        </w:rPr>
        <w:t xml:space="preserve">findings of </w:t>
      </w:r>
      <w:r w:rsidR="00A27A30">
        <w:rPr>
          <w:color w:val="333333"/>
        </w:rPr>
        <w:t xml:space="preserve">Goodyear and colleagues (2018) who also used a vignette methodology, and </w:t>
      </w:r>
      <w:r w:rsidR="00F31EFA" w:rsidRPr="00C0334D">
        <w:rPr>
          <w:color w:val="333333"/>
        </w:rPr>
        <w:t xml:space="preserve">Ashford and colleagues </w:t>
      </w:r>
      <w:r w:rsidR="00597DC3">
        <w:rPr>
          <w:color w:val="333333"/>
        </w:rPr>
        <w:t xml:space="preserve">who </w:t>
      </w:r>
      <w:r w:rsidR="000C5BB3">
        <w:rPr>
          <w:color w:val="333333"/>
        </w:rPr>
        <w:t>through</w:t>
      </w:r>
      <w:r w:rsidR="00C66502">
        <w:rPr>
          <w:color w:val="333333"/>
        </w:rPr>
        <w:t xml:space="preserve"> a series of studies using implicit association task</w:t>
      </w:r>
      <w:r w:rsidR="00084409">
        <w:rPr>
          <w:color w:val="333333"/>
        </w:rPr>
        <w:t>s</w:t>
      </w:r>
      <w:r w:rsidR="00C66502">
        <w:rPr>
          <w:color w:val="333333"/>
        </w:rPr>
        <w:t>, found</w:t>
      </w:r>
      <w:r w:rsidR="00C66502" w:rsidRPr="00C0334D">
        <w:rPr>
          <w:color w:val="333333"/>
        </w:rPr>
        <w:t xml:space="preserve"> </w:t>
      </w:r>
      <w:r w:rsidR="00F31EFA" w:rsidRPr="00C0334D">
        <w:rPr>
          <w:color w:val="333333"/>
        </w:rPr>
        <w:t xml:space="preserve">that </w:t>
      </w:r>
      <w:r w:rsidR="00AD73FA">
        <w:rPr>
          <w:color w:val="333333"/>
        </w:rPr>
        <w:t xml:space="preserve">reference to </w:t>
      </w:r>
      <w:r w:rsidR="00A71569">
        <w:rPr>
          <w:color w:val="333333"/>
        </w:rPr>
        <w:t>SUD</w:t>
      </w:r>
      <w:r w:rsidR="00F31EFA" w:rsidRPr="00C0334D">
        <w:rPr>
          <w:color w:val="333333"/>
        </w:rPr>
        <w:t xml:space="preserve"> decreased negative implicit bias</w:t>
      </w:r>
      <w:r w:rsidR="00382484" w:rsidRPr="00C0334D">
        <w:rPr>
          <w:color w:val="333333"/>
        </w:rPr>
        <w:t xml:space="preserve"> towards PWUD</w:t>
      </w:r>
      <w:r w:rsidR="009A5D92">
        <w:rPr>
          <w:color w:val="333333"/>
        </w:rPr>
        <w:t xml:space="preserve"> compared with </w:t>
      </w:r>
      <w:r w:rsidR="00C66502">
        <w:rPr>
          <w:color w:val="333333"/>
        </w:rPr>
        <w:t xml:space="preserve">labels such as </w:t>
      </w:r>
      <w:r w:rsidR="009A5D92">
        <w:rPr>
          <w:color w:val="333333"/>
        </w:rPr>
        <w:t>‘addict’</w:t>
      </w:r>
      <w:r w:rsidR="00C66502">
        <w:rPr>
          <w:color w:val="333333"/>
        </w:rPr>
        <w:t xml:space="preserve"> or ‘substance abuser’</w:t>
      </w:r>
      <w:r w:rsidR="00C66502">
        <w:rPr>
          <w:color w:val="333333"/>
        </w:rPr>
        <w:fldChar w:fldCharType="begin">
          <w:fldData xml:space="preserve">PEVuZE5vdGU+PENpdGU+PEF1dGhvcj5Bc2hmb3JkPC9BdXRob3I+PFllYXI+MjAxOTwvWWVhcj48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</w:fldData>
        </w:fldChar>
      </w:r>
      <w:r w:rsidR="00C66502">
        <w:rPr>
          <w:color w:val="333333"/>
        </w:rPr>
        <w:instrText xml:space="preserve"> ADDIN EN.CITE </w:instrText>
      </w:r>
      <w:r w:rsidR="00C66502">
        <w:rPr>
          <w:color w:val="333333"/>
        </w:rPr>
        <w:fldChar w:fldCharType="begin">
          <w:fldData xml:space="preserve">PEVuZE5vdGU+PENpdGU+PEF1dGhvcj5Bc2hmb3JkPC9BdXRob3I+PFllYXI+MjAxOTwvWWVhcj48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</w:fldData>
        </w:fldChar>
      </w:r>
      <w:r w:rsidR="00C66502">
        <w:rPr>
          <w:color w:val="333333"/>
        </w:rPr>
        <w:instrText xml:space="preserve"> ADDIN EN.CITE.DATA </w:instrText>
      </w:r>
      <w:r w:rsidR="00C66502">
        <w:rPr>
          <w:color w:val="333333"/>
        </w:rPr>
      </w:r>
      <w:r w:rsidR="00C66502">
        <w:rPr>
          <w:color w:val="333333"/>
        </w:rPr>
        <w:fldChar w:fldCharType="end"/>
      </w:r>
      <w:r w:rsidR="00C66502">
        <w:rPr>
          <w:color w:val="333333"/>
        </w:rPr>
      </w:r>
      <w:r w:rsidR="00C66502">
        <w:rPr>
          <w:color w:val="333333"/>
        </w:rPr>
        <w:fldChar w:fldCharType="separate"/>
      </w:r>
      <w:r w:rsidR="00C66502">
        <w:rPr>
          <w:noProof/>
          <w:color w:val="333333"/>
        </w:rPr>
        <w:t xml:space="preserve">(Ashford et al., 2018a, 2018b; </w:t>
      </w:r>
      <w:r w:rsidR="00C66502">
        <w:rPr>
          <w:noProof/>
          <w:color w:val="333333"/>
        </w:rPr>
        <w:lastRenderedPageBreak/>
        <w:t>Ashford, Brown, et al., 2019a; Ashford, Brown, McDaniel, et al., 2019)</w:t>
      </w:r>
      <w:r w:rsidR="00C66502">
        <w:rPr>
          <w:color w:val="333333"/>
        </w:rPr>
        <w:fldChar w:fldCharType="end"/>
      </w:r>
      <w:r w:rsidR="00F31EFA" w:rsidRPr="00C0334D">
        <w:rPr>
          <w:color w:val="333333"/>
        </w:rPr>
        <w:t xml:space="preserve">. </w:t>
      </w:r>
      <w:r w:rsidR="000C5BB3">
        <w:rPr>
          <w:color w:val="333333"/>
        </w:rPr>
        <w:t xml:space="preserve">Of note, there was no effect of </w:t>
      </w:r>
      <w:r w:rsidR="00EB08BD">
        <w:rPr>
          <w:color w:val="333333"/>
        </w:rPr>
        <w:t xml:space="preserve">different </w:t>
      </w:r>
      <w:r w:rsidR="000C5BB3">
        <w:rPr>
          <w:color w:val="333333"/>
        </w:rPr>
        <w:t>labelling</w:t>
      </w:r>
      <w:r w:rsidR="00F34562" w:rsidRPr="00C0334D">
        <w:rPr>
          <w:color w:val="333333"/>
        </w:rPr>
        <w:t xml:space="preserve"> </w:t>
      </w:r>
      <w:r w:rsidR="000C5BB3">
        <w:rPr>
          <w:color w:val="333333"/>
        </w:rPr>
        <w:t xml:space="preserve">using an </w:t>
      </w:r>
      <w:r w:rsidR="00F34562" w:rsidRPr="00C0334D">
        <w:rPr>
          <w:color w:val="333333"/>
        </w:rPr>
        <w:t xml:space="preserve">explicit measure </w:t>
      </w:r>
      <w:r w:rsidR="00642116" w:rsidRPr="00C0334D">
        <w:rPr>
          <w:color w:val="333333"/>
        </w:rPr>
        <w:t xml:space="preserve">in </w:t>
      </w:r>
      <w:r w:rsidR="00C66502">
        <w:rPr>
          <w:color w:val="333333"/>
        </w:rPr>
        <w:t xml:space="preserve">one study </w:t>
      </w:r>
      <w:r w:rsidR="00C66502" w:rsidRPr="00C0334D">
        <w:rPr>
          <w:color w:val="333333"/>
        </w:rPr>
        <w:t>(</w:t>
      </w:r>
      <w:r w:rsidR="00C66502">
        <w:rPr>
          <w:color w:val="333333"/>
        </w:rPr>
        <w:t xml:space="preserve">the </w:t>
      </w:r>
      <w:r w:rsidR="00C66502" w:rsidRPr="00C0334D">
        <w:rPr>
          <w:color w:val="333333"/>
        </w:rPr>
        <w:t>Bogardus Social Distance Scale)</w:t>
      </w:r>
      <w:r w:rsidR="000C5BB3">
        <w:rPr>
          <w:color w:val="333333"/>
        </w:rPr>
        <w:t>,</w:t>
      </w:r>
      <w:r w:rsidR="00642116" w:rsidRPr="00C0334D">
        <w:rPr>
          <w:color w:val="333333"/>
        </w:rPr>
        <w:t xml:space="preserve"> </w:t>
      </w:r>
      <w:r w:rsidR="00084409">
        <w:rPr>
          <w:color w:val="333333"/>
        </w:rPr>
        <w:t>compared to a</w:t>
      </w:r>
      <w:r w:rsidR="000C5BB3">
        <w:rPr>
          <w:color w:val="333333"/>
        </w:rPr>
        <w:t xml:space="preserve"> </w:t>
      </w:r>
      <w:r w:rsidR="00F34562" w:rsidRPr="00C0334D">
        <w:rPr>
          <w:color w:val="333333"/>
        </w:rPr>
        <w:t xml:space="preserve">reduction </w:t>
      </w:r>
      <w:r w:rsidR="000C5BB3">
        <w:rPr>
          <w:color w:val="333333"/>
        </w:rPr>
        <w:t>in negative association when using an implicit test</w:t>
      </w:r>
      <w:r w:rsidR="00C66502">
        <w:rPr>
          <w:color w:val="333333"/>
        </w:rPr>
        <w:t xml:space="preserve"> </w:t>
      </w:r>
      <w:r w:rsidR="00C66502">
        <w:rPr>
          <w:color w:val="333333"/>
        </w:rPr>
        <w:fldChar w:fldCharType="begin"/>
      </w:r>
      <w:r w:rsidR="00C66502">
        <w:rPr>
          <w:color w:val="333333"/>
        </w:rPr>
        <w:instrText xml:space="preserve"> ADDIN EN.CITE &lt;EndNote&gt;&lt;Cite&gt;&lt;Author&gt;Ashford&lt;/Author&gt;&lt;Year&gt;2018&lt;/Year&gt;&lt;RecNum&gt;9942&lt;/RecNum&gt;&lt;DisplayText&gt;(Ashford et al., 2018b)&lt;/DisplayText&gt;&lt;record&gt;&lt;rec-number&gt;9942&lt;/rec-number&gt;&lt;foreign-keys&gt;&lt;key app="EN" db-id="tw9s0ps5jptp9eeatdqps2rbf5ztfr20rwtv" timestamp="1570801214" guid="eabdc60a-0059-42d1-b0bc-cdab6f41041e"&gt;9942&lt;/key&gt;&lt;/foreign-keys&gt;&lt;ref-type name="Journal Article"&gt;17&lt;/ref-type&gt;&lt;contributors&gt;&lt;authors&gt;&lt;author&gt;Ashford, R.D.&lt;/author&gt;&lt;author&gt;Brown, A.M.&lt;/author&gt;&lt;author&gt;Curtis, B.&lt;/author&gt;&lt;/authors&gt;&lt;/contributors&gt;&lt;titles&gt;&lt;title&gt;Substance use, recovery, and linguistics: The impact of word choice on explicit and implicit bias&lt;/title&gt;&lt;secondary-title&gt;Drug and Alcohol Dependence&lt;/secondary-title&gt;&lt;/titles&gt;&lt;periodical&gt;&lt;full-title&gt;Drug and Alcohol Dependence&lt;/full-title&gt;&lt;/periodical&gt;&lt;pages&gt;131-138&lt;/pages&gt;&lt;volume&gt;189&lt;/volume&gt;&lt;keywords&gt;&lt;keyword&gt;Stigma&lt;/keyword&gt;&lt;keyword&gt;Implicit bias&lt;/keyword&gt;&lt;keyword&gt;Explicit bias&lt;/keyword&gt;&lt;keyword&gt;Substance use disorder&lt;/keyword&gt;&lt;keyword&gt;Addiction&lt;/keyword&gt;&lt;keyword&gt;Linguistics&lt;/keyword&gt;&lt;keyword&gt;Health communication&lt;/keyword&gt;&lt;keyword&gt;Language&lt;/keyword&gt;&lt;/keywords&gt;&lt;dates&gt;&lt;year&gt;2018&lt;/year&gt;&lt;pub-dates&gt;&lt;date&gt;2018/08/01/&lt;/date&gt;&lt;/pub-dates&gt;&lt;/dates&gt;&lt;isbn&gt;0376-8716&lt;/isbn&gt;&lt;urls&gt;&lt;related-urls&gt;&lt;url&gt;http://www.sciencedirect.com/science/article/pii/S037687161830320X&lt;/url&gt;&lt;url&gt;https://www.sciencedirect.com/science/article/pii/S037687161830320X?via%3Dihub&lt;/url&gt;&lt;/related-urls&gt;&lt;/urls&gt;&lt;electronic-resource-num&gt;https://doi.org/10.1016/j.drugalcdep.2018.05.005&lt;/electronic-resource-num&gt;&lt;/record&gt;&lt;/Cite&gt;&lt;/EndNote&gt;</w:instrText>
      </w:r>
      <w:r w:rsidR="00C66502">
        <w:rPr>
          <w:color w:val="333333"/>
        </w:rPr>
        <w:fldChar w:fldCharType="separate"/>
      </w:r>
      <w:r w:rsidR="00C66502">
        <w:rPr>
          <w:noProof/>
          <w:color w:val="333333"/>
        </w:rPr>
        <w:t>(Ashford et al., 2018b)</w:t>
      </w:r>
      <w:r w:rsidR="00C66502">
        <w:rPr>
          <w:color w:val="333333"/>
        </w:rPr>
        <w:fldChar w:fldCharType="end"/>
      </w:r>
      <w:r w:rsidR="00F34562" w:rsidRPr="00C0334D">
        <w:rPr>
          <w:color w:val="333333"/>
        </w:rPr>
        <w:t xml:space="preserve">. </w:t>
      </w:r>
      <w:r w:rsidR="00F31EFA" w:rsidRPr="00C0334D">
        <w:rPr>
          <w:color w:val="333333"/>
        </w:rPr>
        <w:t xml:space="preserve">Other </w:t>
      </w:r>
      <w:r w:rsidR="00382484" w:rsidRPr="00C0334D">
        <w:rPr>
          <w:color w:val="333333"/>
        </w:rPr>
        <w:t xml:space="preserve">stigma </w:t>
      </w:r>
      <w:r w:rsidR="00F31EFA" w:rsidRPr="00C0334D">
        <w:rPr>
          <w:color w:val="333333"/>
        </w:rPr>
        <w:t xml:space="preserve">studies </w:t>
      </w:r>
      <w:r w:rsidR="00F34562" w:rsidRPr="00C0334D">
        <w:rPr>
          <w:color w:val="333333"/>
        </w:rPr>
        <w:t>that have</w:t>
      </w:r>
      <w:r w:rsidR="00F31EFA" w:rsidRPr="00C0334D">
        <w:rPr>
          <w:color w:val="333333"/>
        </w:rPr>
        <w:t xml:space="preserve"> </w:t>
      </w:r>
      <w:r w:rsidR="00F34562" w:rsidRPr="00C0334D">
        <w:rPr>
          <w:color w:val="333333"/>
        </w:rPr>
        <w:t>compared</w:t>
      </w:r>
      <w:r w:rsidR="00F31EFA" w:rsidRPr="00C0334D">
        <w:rPr>
          <w:color w:val="333333"/>
        </w:rPr>
        <w:t xml:space="preserve"> implicit and explicit measures have yielded discrepant findings, with the former approach suggested to be less subject to social desirability biases and better representing behaviours that are difficult to </w:t>
      </w:r>
      <w:r w:rsidR="00E61376" w:rsidRPr="00C0334D">
        <w:rPr>
          <w:color w:val="333333"/>
        </w:rPr>
        <w:t xml:space="preserve">control </w:t>
      </w:r>
      <w:r w:rsidR="00F31EFA" w:rsidRPr="00C0334D">
        <w:rPr>
          <w:color w:val="333333"/>
        </w:rPr>
        <w:t xml:space="preserve">consciously </w:t>
      </w:r>
      <w:r w:rsidR="00F34562" w:rsidRPr="00C0334D">
        <w:rPr>
          <w:color w:val="333333"/>
        </w:rPr>
        <w:fldChar w:fldCharType="begin">
          <w:fldData xml:space="preserve">PEVuZE5vdGU+PENpdGU+PEF1dGhvcj5LdWxlc3phPC9BdXRob3I+PFllYXI+MjAxNjwvWWVhcj48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</w:fldData>
        </w:fldChar>
      </w:r>
      <w:r w:rsidR="00AD73FA">
        <w:rPr>
          <w:color w:val="333333"/>
        </w:rPr>
        <w:instrText xml:space="preserve"> ADDIN EN.CITE </w:instrText>
      </w:r>
      <w:r w:rsidR="00AD73FA">
        <w:rPr>
          <w:color w:val="333333"/>
        </w:rPr>
        <w:fldChar w:fldCharType="begin">
          <w:fldData xml:space="preserve">PEVuZE5vdGU+PENpdGU+PEF1dGhvcj5LdWxlc3phPC9BdXRob3I+PFllYXI+MjAxNjwvWWVhcj48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</w:fldData>
        </w:fldChar>
      </w:r>
      <w:r w:rsidR="00AD73FA">
        <w:rPr>
          <w:color w:val="333333"/>
        </w:rPr>
        <w:instrText xml:space="preserve"> ADDIN EN.CITE.DATA </w:instrText>
      </w:r>
      <w:r w:rsidR="00AD73FA">
        <w:rPr>
          <w:color w:val="333333"/>
        </w:rPr>
      </w:r>
      <w:r w:rsidR="00AD73FA">
        <w:rPr>
          <w:color w:val="333333"/>
        </w:rPr>
        <w:fldChar w:fldCharType="end"/>
      </w:r>
      <w:r w:rsidR="00F34562" w:rsidRPr="00C0334D">
        <w:rPr>
          <w:color w:val="333333"/>
        </w:rPr>
      </w:r>
      <w:r w:rsidR="00F34562" w:rsidRPr="00C0334D">
        <w:rPr>
          <w:color w:val="333333"/>
        </w:rPr>
        <w:fldChar w:fldCharType="separate"/>
      </w:r>
      <w:r w:rsidR="00AD73FA">
        <w:rPr>
          <w:noProof/>
          <w:color w:val="333333"/>
        </w:rPr>
        <w:t>(Kulesza et al., 2016)</w:t>
      </w:r>
      <w:r w:rsidR="00F34562" w:rsidRPr="00C0334D">
        <w:rPr>
          <w:color w:val="333333"/>
        </w:rPr>
        <w:fldChar w:fldCharType="end"/>
      </w:r>
      <w:r w:rsidR="00F31EFA" w:rsidRPr="00C0334D">
        <w:rPr>
          <w:color w:val="333333"/>
        </w:rPr>
        <w:t xml:space="preserve">. </w:t>
      </w:r>
      <w:r w:rsidR="0050166A" w:rsidRPr="00C0334D">
        <w:rPr>
          <w:color w:val="333333"/>
        </w:rPr>
        <w:t xml:space="preserve">Therefore, using implicit measures in follow-up studies may be instructive. </w:t>
      </w:r>
      <w:r w:rsidR="00A71569" w:rsidRPr="00C0334D">
        <w:rPr>
          <w:color w:val="333333"/>
        </w:rPr>
        <w:t xml:space="preserve">Kelly and colleagues (2010a; 2010b) </w:t>
      </w:r>
      <w:r w:rsidR="0050166A">
        <w:rPr>
          <w:color w:val="333333"/>
        </w:rPr>
        <w:t xml:space="preserve">also </w:t>
      </w:r>
      <w:r w:rsidR="00A71569" w:rsidRPr="00C0334D">
        <w:rPr>
          <w:color w:val="333333"/>
        </w:rPr>
        <w:t xml:space="preserve">reported </w:t>
      </w:r>
      <w:r w:rsidR="00C778AB">
        <w:rPr>
          <w:color w:val="333333"/>
        </w:rPr>
        <w:t>using explicit assessments</w:t>
      </w:r>
      <w:r w:rsidR="00C778AB" w:rsidRPr="00C0334D">
        <w:rPr>
          <w:color w:val="333333"/>
        </w:rPr>
        <w:t xml:space="preserve"> </w:t>
      </w:r>
      <w:r w:rsidR="00A71569" w:rsidRPr="00C0334D">
        <w:rPr>
          <w:color w:val="333333"/>
        </w:rPr>
        <w:t xml:space="preserve">that reference to substance </w:t>
      </w:r>
      <w:r w:rsidR="00C778AB">
        <w:rPr>
          <w:color w:val="333333"/>
        </w:rPr>
        <w:t>‘</w:t>
      </w:r>
      <w:r w:rsidR="00A71569" w:rsidRPr="00C0334D">
        <w:rPr>
          <w:color w:val="333333"/>
        </w:rPr>
        <w:t xml:space="preserve">abuse’ rather than </w:t>
      </w:r>
      <w:r w:rsidR="00C778AB">
        <w:rPr>
          <w:color w:val="333333"/>
        </w:rPr>
        <w:t xml:space="preserve">SUD </w:t>
      </w:r>
      <w:r w:rsidR="00A71569" w:rsidRPr="00C0334D">
        <w:rPr>
          <w:color w:val="333333"/>
        </w:rPr>
        <w:t xml:space="preserve">was associated with </w:t>
      </w:r>
      <w:r w:rsidR="00A71569">
        <w:rPr>
          <w:color w:val="333333"/>
        </w:rPr>
        <w:t xml:space="preserve">beliefs about </w:t>
      </w:r>
      <w:r w:rsidR="00A71569" w:rsidRPr="00C0334D">
        <w:rPr>
          <w:color w:val="333333"/>
        </w:rPr>
        <w:t xml:space="preserve">personal culpability for </w:t>
      </w:r>
      <w:r w:rsidR="00A71569">
        <w:rPr>
          <w:color w:val="333333"/>
        </w:rPr>
        <w:t xml:space="preserve">substance </w:t>
      </w:r>
      <w:r w:rsidR="00A71569" w:rsidRPr="00C0334D">
        <w:rPr>
          <w:color w:val="333333"/>
        </w:rPr>
        <w:t>use</w:t>
      </w:r>
      <w:r w:rsidR="00C778AB">
        <w:rPr>
          <w:color w:val="333333"/>
        </w:rPr>
        <w:t>, and</w:t>
      </w:r>
      <w:r w:rsidR="00A71569">
        <w:rPr>
          <w:color w:val="333333"/>
        </w:rPr>
        <w:t xml:space="preserve"> </w:t>
      </w:r>
      <w:r w:rsidR="00C778AB" w:rsidRPr="00C0334D">
        <w:rPr>
          <w:color w:val="333333"/>
        </w:rPr>
        <w:t>greater support for punitive responses</w:t>
      </w:r>
      <w:r w:rsidR="00A71569" w:rsidRPr="00C0334D">
        <w:rPr>
          <w:color w:val="333333"/>
        </w:rPr>
        <w:t>.</w:t>
      </w:r>
      <w:r w:rsidR="00A71569">
        <w:rPr>
          <w:color w:val="333333"/>
        </w:rPr>
        <w:t xml:space="preserve"> </w:t>
      </w:r>
      <w:r w:rsidR="0050166A">
        <w:rPr>
          <w:color w:val="333333"/>
        </w:rPr>
        <w:t xml:space="preserve">This suggests that the comparison label might be an important methodological feature, with ‘abuse’ being </w:t>
      </w:r>
      <w:r w:rsidR="00C778AB">
        <w:rPr>
          <w:color w:val="333333"/>
        </w:rPr>
        <w:t xml:space="preserve">a </w:t>
      </w:r>
      <w:r w:rsidR="0050166A">
        <w:rPr>
          <w:color w:val="333333"/>
        </w:rPr>
        <w:t xml:space="preserve">more salient </w:t>
      </w:r>
      <w:r w:rsidR="00C778AB">
        <w:rPr>
          <w:color w:val="333333"/>
        </w:rPr>
        <w:t xml:space="preserve">label </w:t>
      </w:r>
      <w:r w:rsidR="0050166A">
        <w:rPr>
          <w:color w:val="333333"/>
        </w:rPr>
        <w:t>than ‘addiction’. Furthermore, a</w:t>
      </w:r>
      <w:r w:rsidR="00A27A30">
        <w:rPr>
          <w:color w:val="333333"/>
        </w:rPr>
        <w:t xml:space="preserve">s most research in this area has been undertaken in the </w:t>
      </w:r>
      <w:r w:rsidR="00C778AB">
        <w:rPr>
          <w:color w:val="333333"/>
        </w:rPr>
        <w:t>US</w:t>
      </w:r>
      <w:r w:rsidR="00A27A30">
        <w:rPr>
          <w:color w:val="333333"/>
        </w:rPr>
        <w:t>, cultural and geographical differences in the valence of the word ‘addict’</w:t>
      </w:r>
      <w:r w:rsidR="00084409">
        <w:rPr>
          <w:color w:val="333333"/>
        </w:rPr>
        <w:t>,</w:t>
      </w:r>
      <w:r w:rsidR="00A27A30">
        <w:rPr>
          <w:color w:val="333333"/>
        </w:rPr>
        <w:t xml:space="preserve"> or </w:t>
      </w:r>
      <w:r w:rsidR="00084409">
        <w:rPr>
          <w:color w:val="333333"/>
        </w:rPr>
        <w:t xml:space="preserve">social norms and </w:t>
      </w:r>
      <w:r w:rsidR="00A27A30">
        <w:rPr>
          <w:color w:val="333333"/>
        </w:rPr>
        <w:t xml:space="preserve">public attitudes to substance use </w:t>
      </w:r>
      <w:r w:rsidR="00A71569">
        <w:rPr>
          <w:color w:val="333333"/>
        </w:rPr>
        <w:t xml:space="preserve">more generally </w:t>
      </w:r>
      <w:r w:rsidR="00A27A30">
        <w:rPr>
          <w:color w:val="333333"/>
        </w:rPr>
        <w:t xml:space="preserve">may also be important </w:t>
      </w:r>
      <w:r w:rsidR="00A27A30">
        <w:rPr>
          <w:color w:val="333333"/>
        </w:rPr>
        <w:fldChar w:fldCharType="begin"/>
      </w:r>
      <w:r w:rsidR="008F44C2">
        <w:rPr>
          <w:color w:val="333333"/>
        </w:rPr>
        <w:instrText xml:space="preserve"> ADDIN EN.CITE &lt;EndNote&gt;&lt;Cite&gt;&lt;Author&gt;Room&lt;/Author&gt;&lt;Year&gt;2001&lt;/Year&gt;&lt;RecNum&gt;10375&lt;/RecNum&gt;&lt;DisplayText&gt;(Room et al., 2001)&lt;/DisplayText&gt;&lt;record&gt;&lt;rec-number&gt;10375&lt;/rec-number&gt;&lt;foreign-keys&gt;&lt;key app="EN" db-id="tw9s0ps5jptp9eeatdqps2rbf5ztfr20rwtv" timestamp="1587740166" guid="b7a9133d-dbc9-4077-9a13-825979acf1c9"&gt;10375&lt;/key&gt;&lt;/foreign-keys&gt;&lt;ref-type name="Journal Article"&gt;17&lt;/ref-type&gt;&lt;contributors&gt;&lt;authors&gt;&lt;author&gt;Room, R.&lt;/author&gt;&lt;author&gt;Rehm, J.&lt;/author&gt;&lt;author&gt;Trotter Ii, R.&lt;/author&gt;&lt;author&gt;Paglia, A.&lt;/author&gt;&lt;author&gt;Üstün, T. B.&lt;/author&gt;&lt;/authors&gt;&lt;/contributors&gt;&lt;titles&gt;&lt;title&gt;Cross-cultural views on stigma, valuation, parity and societal values towards disability&lt;/title&gt;&lt;secondary-title&gt;Disability and Culture: Universalism and Diversity&lt;/secondary-title&gt;&lt;/titles&gt;&lt;periodical&gt;&lt;full-title&gt;Disability and Culture: Universalism and Diversity&lt;/full-title&gt;&lt;/periodical&gt;&lt;pages&gt;247-291&lt;/pages&gt;&lt;dates&gt;&lt;year&gt;2001&lt;/year&gt;&lt;pub-dates&gt;&lt;date&gt;01/01&lt;/date&gt;&lt;/pub-dates&gt;&lt;/dates&gt;&lt;urls&gt;&lt;/urls&gt;&lt;/record&gt;&lt;/Cite&gt;&lt;/EndNote&gt;</w:instrText>
      </w:r>
      <w:r w:rsidR="00A27A30">
        <w:rPr>
          <w:color w:val="333333"/>
        </w:rPr>
        <w:fldChar w:fldCharType="separate"/>
      </w:r>
      <w:r w:rsidR="00A27A30">
        <w:rPr>
          <w:noProof/>
          <w:color w:val="333333"/>
        </w:rPr>
        <w:t>(Room et al., 2001)</w:t>
      </w:r>
      <w:r w:rsidR="00A27A30">
        <w:rPr>
          <w:color w:val="333333"/>
        </w:rPr>
        <w:fldChar w:fldCharType="end"/>
      </w:r>
      <w:r w:rsidR="00A27A30">
        <w:rPr>
          <w:color w:val="333333"/>
        </w:rPr>
        <w:t xml:space="preserve">. </w:t>
      </w:r>
    </w:p>
    <w:p w14:paraId="506074CA" w14:textId="04BAEF1D" w:rsidR="00D6610A" w:rsidRDefault="00320404" w:rsidP="00C0334D">
      <w:pPr>
        <w:spacing w:before="100" w:beforeAutospacing="1" w:after="100" w:afterAutospacing="1" w:line="480" w:lineRule="auto"/>
        <w:jc w:val="both"/>
        <w:rPr>
          <w:color w:val="333333"/>
        </w:rPr>
      </w:pPr>
      <w:r>
        <w:rPr>
          <w:color w:val="333333"/>
        </w:rPr>
        <w:t>We did not</w:t>
      </w:r>
      <w:r w:rsidR="008F46F9" w:rsidRPr="00C0334D">
        <w:rPr>
          <w:color w:val="333333"/>
        </w:rPr>
        <w:t xml:space="preserve"> detect a</w:t>
      </w:r>
      <w:r w:rsidR="00F47EBE">
        <w:rPr>
          <w:color w:val="333333"/>
        </w:rPr>
        <w:t xml:space="preserve"> gender</w:t>
      </w:r>
      <w:r w:rsidR="008F46F9" w:rsidRPr="00C0334D">
        <w:rPr>
          <w:color w:val="333333"/>
        </w:rPr>
        <w:t xml:space="preserve"> </w:t>
      </w:r>
      <w:r w:rsidR="008B7B6A" w:rsidRPr="00C0334D">
        <w:rPr>
          <w:color w:val="333333"/>
        </w:rPr>
        <w:t>effect</w:t>
      </w:r>
      <w:r w:rsidR="001A741E">
        <w:rPr>
          <w:color w:val="333333"/>
        </w:rPr>
        <w:t xml:space="preserve"> as hypothesised</w:t>
      </w:r>
      <w:r w:rsidR="005A26DC" w:rsidRPr="00C0334D">
        <w:rPr>
          <w:color w:val="333333"/>
        </w:rPr>
        <w:t>.</w:t>
      </w:r>
      <w:r w:rsidR="001A741E">
        <w:rPr>
          <w:color w:val="333333"/>
        </w:rPr>
        <w:t xml:space="preserve"> Previous work has found a main effect of gender, with males who use drugs having higher stigma ratings </w:t>
      </w:r>
      <w:r w:rsidR="00FC5B6D">
        <w:rPr>
          <w:color w:val="333333"/>
        </w:rPr>
        <w:t>than females</w:t>
      </w:r>
      <w:r w:rsidR="00AB307F">
        <w:rPr>
          <w:color w:val="333333"/>
        </w:rPr>
        <w:t xml:space="preserve">, possibly due to being viewed as more </w:t>
      </w:r>
      <w:r w:rsidR="00A57EC7">
        <w:rPr>
          <w:color w:val="333333"/>
        </w:rPr>
        <w:t>dangerous</w:t>
      </w:r>
      <w:r w:rsidR="00AB307F">
        <w:rPr>
          <w:color w:val="333333"/>
        </w:rPr>
        <w:t xml:space="preserve"> and less </w:t>
      </w:r>
      <w:r w:rsidR="00A57EC7">
        <w:rPr>
          <w:color w:val="333333"/>
        </w:rPr>
        <w:t>vulnerable</w:t>
      </w:r>
      <w:r w:rsidR="00FC5B6D">
        <w:rPr>
          <w:color w:val="333333"/>
        </w:rPr>
        <w:t xml:space="preserve"> </w:t>
      </w:r>
      <w:r w:rsidR="001A741E">
        <w:rPr>
          <w:color w:val="333333"/>
        </w:rPr>
        <w:t>(Goodyear et al., 2018; Sattler et al., 2017). Goodyear and colleagues (2018) highlight</w:t>
      </w:r>
      <w:r w:rsidR="00FC5B6D">
        <w:rPr>
          <w:color w:val="333333"/>
        </w:rPr>
        <w:t>ed</w:t>
      </w:r>
      <w:r w:rsidR="001A741E">
        <w:rPr>
          <w:color w:val="333333"/>
        </w:rPr>
        <w:t xml:space="preserve"> the importance of </w:t>
      </w:r>
      <w:r w:rsidR="00FC5B6D">
        <w:rPr>
          <w:color w:val="333333"/>
        </w:rPr>
        <w:t xml:space="preserve">considering </w:t>
      </w:r>
      <w:r w:rsidR="00E940F2">
        <w:rPr>
          <w:color w:val="333333"/>
        </w:rPr>
        <w:t xml:space="preserve">the </w:t>
      </w:r>
      <w:r w:rsidR="001A741E">
        <w:rPr>
          <w:color w:val="333333"/>
        </w:rPr>
        <w:t>interaction effects</w:t>
      </w:r>
      <w:r w:rsidR="00E940F2">
        <w:rPr>
          <w:color w:val="333333"/>
        </w:rPr>
        <w:t xml:space="preserve"> of gender</w:t>
      </w:r>
      <w:r w:rsidR="001A741E">
        <w:rPr>
          <w:color w:val="333333"/>
        </w:rPr>
        <w:t>, particularly with reference to the use of new</w:t>
      </w:r>
      <w:r w:rsidR="00FC5B6D">
        <w:rPr>
          <w:color w:val="333333"/>
        </w:rPr>
        <w:t>er</w:t>
      </w:r>
      <w:r w:rsidR="001A741E">
        <w:rPr>
          <w:color w:val="333333"/>
        </w:rPr>
        <w:t xml:space="preserve"> and </w:t>
      </w:r>
      <w:r w:rsidR="00FC5B6D">
        <w:rPr>
          <w:color w:val="333333"/>
        </w:rPr>
        <w:t xml:space="preserve">more </w:t>
      </w:r>
      <w:r w:rsidR="001A741E">
        <w:rPr>
          <w:color w:val="333333"/>
        </w:rPr>
        <w:t xml:space="preserve">unfamiliar terms </w:t>
      </w:r>
      <w:r w:rsidR="00FC5B6D">
        <w:rPr>
          <w:color w:val="333333"/>
        </w:rPr>
        <w:t>to describe substance use</w:t>
      </w:r>
      <w:r w:rsidR="001A741E">
        <w:rPr>
          <w:color w:val="333333"/>
        </w:rPr>
        <w:t xml:space="preserve">. They reported that </w:t>
      </w:r>
      <w:r w:rsidR="00FC5B6D">
        <w:rPr>
          <w:color w:val="333333"/>
        </w:rPr>
        <w:t xml:space="preserve">a </w:t>
      </w:r>
      <w:r w:rsidR="001A741E">
        <w:rPr>
          <w:color w:val="333333"/>
        </w:rPr>
        <w:t xml:space="preserve">female depicted </w:t>
      </w:r>
      <w:r w:rsidR="00FC5B6D">
        <w:rPr>
          <w:color w:val="333333"/>
        </w:rPr>
        <w:t xml:space="preserve">with an </w:t>
      </w:r>
      <w:r w:rsidR="001A741E">
        <w:rPr>
          <w:color w:val="333333"/>
        </w:rPr>
        <w:t xml:space="preserve">opioid use disorder </w:t>
      </w:r>
      <w:r w:rsidR="00FC5B6D">
        <w:rPr>
          <w:color w:val="333333"/>
        </w:rPr>
        <w:t>was</w:t>
      </w:r>
      <w:r w:rsidR="001A741E">
        <w:rPr>
          <w:color w:val="333333"/>
        </w:rPr>
        <w:t xml:space="preserve"> rated as more dangerous than </w:t>
      </w:r>
      <w:r w:rsidR="00FC5B6D">
        <w:rPr>
          <w:color w:val="333333"/>
        </w:rPr>
        <w:t>one</w:t>
      </w:r>
      <w:r w:rsidR="001A741E">
        <w:rPr>
          <w:color w:val="333333"/>
        </w:rPr>
        <w:t xml:space="preserve"> with an addi</w:t>
      </w:r>
      <w:r w:rsidR="00FC5B6D">
        <w:rPr>
          <w:color w:val="333333"/>
        </w:rPr>
        <w:t>c</w:t>
      </w:r>
      <w:r w:rsidR="001A741E">
        <w:rPr>
          <w:color w:val="333333"/>
        </w:rPr>
        <w:t>tion</w:t>
      </w:r>
      <w:r w:rsidR="00FC5B6D">
        <w:rPr>
          <w:color w:val="333333"/>
        </w:rPr>
        <w:t>, and suggested that this might have been because</w:t>
      </w:r>
      <w:r w:rsidR="00AB307F">
        <w:rPr>
          <w:color w:val="333333"/>
        </w:rPr>
        <w:t xml:space="preserve"> the label</w:t>
      </w:r>
      <w:r w:rsidR="00FC5B6D">
        <w:rPr>
          <w:color w:val="333333"/>
        </w:rPr>
        <w:t xml:space="preserve"> ‘disorder’ suggested greater loss of control, and </w:t>
      </w:r>
      <w:r w:rsidR="00C778AB">
        <w:rPr>
          <w:color w:val="333333"/>
        </w:rPr>
        <w:t>reinforced</w:t>
      </w:r>
      <w:r w:rsidR="00FC5B6D">
        <w:rPr>
          <w:color w:val="333333"/>
        </w:rPr>
        <w:t xml:space="preserve"> social norms that are more disapproving to</w:t>
      </w:r>
      <w:r w:rsidR="00C778AB">
        <w:rPr>
          <w:color w:val="333333"/>
        </w:rPr>
        <w:t>wards</w:t>
      </w:r>
      <w:r w:rsidR="00FC5B6D">
        <w:rPr>
          <w:color w:val="333333"/>
        </w:rPr>
        <w:t xml:space="preserve"> those who violate gender roles (i.e. fewer women use substances than men)</w:t>
      </w:r>
      <w:r w:rsidR="00AB307F">
        <w:rPr>
          <w:color w:val="333333"/>
        </w:rPr>
        <w:t xml:space="preserve"> </w:t>
      </w:r>
      <w:r w:rsidR="00AB307F">
        <w:rPr>
          <w:color w:val="333333"/>
        </w:rPr>
        <w:fldChar w:fldCharType="begin"/>
      </w:r>
      <w:r w:rsidR="000D4E5D">
        <w:rPr>
          <w:color w:val="333333"/>
        </w:rPr>
        <w:instrText xml:space="preserve"> ADDIN EN.CITE &lt;EndNote&gt;&lt;Cite&gt;&lt;Author&gt;Sorsdahl&lt;/Author&gt;&lt;Year&gt;2012&lt;/Year&gt;&lt;RecNum&gt;10381&lt;/RecNum&gt;&lt;DisplayText&gt;(Sorsdahl et al., 2012)&lt;/DisplayText&gt;&lt;record&gt;&lt;rec-number&gt;10381&lt;/rec-number&gt;&lt;foreign-keys&gt;&lt;key app="EN" db-id="tw9s0ps5jptp9eeatdqps2rbf5ztfr20rwtv" timestamp="1587985594" guid="b0171e8e-ff5c-4850-809c-323ead692097"&gt;10381&lt;/key&gt;&lt;/foreign-keys&gt;&lt;ref-type name="Journal Article"&gt;17&lt;/ref-type&gt;&lt;contributors&gt;&lt;authors&gt;&lt;author&gt;Sorsdahl, Katherine&lt;/author&gt;&lt;author&gt;Stein, Dan J.&lt;/author&gt;&lt;author&gt;Myers, Bronwyn&lt;/author&gt;&lt;/authors&gt;&lt;/contributors&gt;&lt;titles&gt;&lt;title&gt;Negative attributions towards people with substance use disorders in South Africa: variation across substances and by gender&lt;/title&gt;&lt;secondary-title&gt;BMC psychiatry&lt;/secondary-title&gt;&lt;alt-title&gt;BMC Psychiatry&lt;/alt-title&gt;&lt;/titles&gt;&lt;periodical&gt;&lt;full-title&gt;BMC Psychiatry&lt;/full-title&gt;&lt;/periodical&gt;&lt;alt-periodical&gt;&lt;full-title&gt;BMC Psychiatry&lt;/full-title&gt;&lt;/alt-periodical&gt;&lt;pages&gt;101-101&lt;/pages&gt;&lt;volume&gt;12&lt;/volume&gt;&lt;keywords&gt;&lt;keyword&gt;Adult&lt;/keyword&gt;&lt;keyword&gt;*Attitude to Health&lt;/keyword&gt;&lt;keyword&gt;Female&lt;/keyword&gt;&lt;keyword&gt;Health Literacy&lt;/keyword&gt;&lt;keyword&gt;Humans&lt;/keyword&gt;&lt;keyword&gt;Male&lt;/keyword&gt;&lt;keyword&gt;Mental Health&lt;/keyword&gt;&lt;keyword&gt;Public Opinion&lt;/keyword&gt;&lt;keyword&gt;Sex Factors&lt;/keyword&gt;&lt;keyword&gt;*Social Stigma&lt;/keyword&gt;&lt;keyword&gt;South Africa&lt;/keyword&gt;&lt;keyword&gt;*Stereotyping&lt;/keyword&gt;&lt;keyword&gt;Substance-Related Disorders/*psychology&lt;/keyword&gt;&lt;keyword&gt;Surveys and Questionnaires&lt;/keyword&gt;&lt;/keywords&gt;&lt;dates&gt;&lt;year&gt;2012&lt;/year&gt;&lt;/dates&gt;&lt;publisher&gt;BioMed Central&lt;/publisher&gt;&lt;isbn&gt;1471-244X&lt;/isbn&gt;&lt;accession-num&gt;22871303&lt;/accession-num&gt;&lt;urls&gt;&lt;related-urls&gt;&lt;url&gt;https://pubmed.ncbi.nlm.nih.gov/22871303&lt;/url&gt;&lt;url&gt;https://www.ncbi.nlm.nih.gov/pmc/articles/PMC3480848/&lt;/url&gt;&lt;/related-urls&gt;&lt;/urls&gt;&lt;electronic-resource-num&gt;10.1186/1471-244X-12-101&lt;/electronic-resource-num&gt;&lt;remote-database-name&gt;PubMed&lt;/remote-database-name&gt;&lt;language&gt;eng&lt;/language&gt;&lt;/record&gt;&lt;/Cite&gt;&lt;/EndNote&gt;</w:instrText>
      </w:r>
      <w:r w:rsidR="00AB307F">
        <w:rPr>
          <w:color w:val="333333"/>
        </w:rPr>
        <w:fldChar w:fldCharType="separate"/>
      </w:r>
      <w:r w:rsidR="00AB307F">
        <w:rPr>
          <w:noProof/>
          <w:color w:val="333333"/>
        </w:rPr>
        <w:t>(Sorsdahl et al., 2012)</w:t>
      </w:r>
      <w:r w:rsidR="00AB307F">
        <w:rPr>
          <w:color w:val="333333"/>
        </w:rPr>
        <w:fldChar w:fldCharType="end"/>
      </w:r>
      <w:r w:rsidR="00FC5B6D">
        <w:rPr>
          <w:color w:val="333333"/>
        </w:rPr>
        <w:t xml:space="preserve">. </w:t>
      </w:r>
      <w:r w:rsidR="002739D4">
        <w:rPr>
          <w:color w:val="333333"/>
        </w:rPr>
        <w:t xml:space="preserve">We did not find a gender x use </w:t>
      </w:r>
      <w:r w:rsidR="002739D4">
        <w:rPr>
          <w:color w:val="333333"/>
        </w:rPr>
        <w:lastRenderedPageBreak/>
        <w:t>interaction, but t</w:t>
      </w:r>
      <w:r w:rsidR="00E940F2">
        <w:rPr>
          <w:color w:val="333333"/>
        </w:rPr>
        <w:t xml:space="preserve">he subject </w:t>
      </w:r>
      <w:r w:rsidR="002739D4">
        <w:rPr>
          <w:color w:val="333333"/>
        </w:rPr>
        <w:t>of</w:t>
      </w:r>
      <w:r w:rsidR="00E940F2">
        <w:rPr>
          <w:color w:val="333333"/>
        </w:rPr>
        <w:t xml:space="preserve"> our vignette </w:t>
      </w:r>
      <w:r w:rsidR="002739D4">
        <w:rPr>
          <w:color w:val="333333"/>
        </w:rPr>
        <w:t>was</w:t>
      </w:r>
      <w:r w:rsidR="00E940F2">
        <w:rPr>
          <w:color w:val="333333"/>
        </w:rPr>
        <w:t xml:space="preserve"> depicted as being homeless, a highly stigmatised characteristic </w:t>
      </w:r>
      <w:r w:rsidR="00E940F2">
        <w:rPr>
          <w:color w:val="333333"/>
        </w:rPr>
        <w:fldChar w:fldCharType="begin">
          <w:fldData xml:space="preserve">PEVuZE5vdGU+PENpdGU+PEF1dGhvcj5Kb2huc3RvbmU8L0F1dGhvcj48WWVhcj4yMDE1PC9ZZWFy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</w:fldData>
        </w:fldChar>
      </w:r>
      <w:r w:rsidR="0036630C">
        <w:rPr>
          <w:color w:val="333333"/>
        </w:rPr>
        <w:instrText xml:space="preserve"> ADDIN EN.CITE </w:instrText>
      </w:r>
      <w:r w:rsidR="0036630C">
        <w:rPr>
          <w:color w:val="333333"/>
        </w:rPr>
        <w:fldChar w:fldCharType="begin">
          <w:fldData xml:space="preserve">PEVuZE5vdGU+PENpdGU+PEF1dGhvcj5Kb2huc3RvbmU8L0F1dGhvcj48WWVhcj4yMDE1PC9ZZWFy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</w:fldData>
        </w:fldChar>
      </w:r>
      <w:r w:rsidR="0036630C">
        <w:rPr>
          <w:color w:val="333333"/>
        </w:rPr>
        <w:instrText xml:space="preserve"> ADDIN EN.CITE.DATA </w:instrText>
      </w:r>
      <w:r w:rsidR="0036630C">
        <w:rPr>
          <w:color w:val="333333"/>
        </w:rPr>
      </w:r>
      <w:r w:rsidR="0036630C">
        <w:rPr>
          <w:color w:val="333333"/>
        </w:rPr>
        <w:fldChar w:fldCharType="end"/>
      </w:r>
      <w:r w:rsidR="00E940F2">
        <w:rPr>
          <w:color w:val="333333"/>
        </w:rPr>
      </w:r>
      <w:r w:rsidR="00E940F2">
        <w:rPr>
          <w:color w:val="333333"/>
        </w:rPr>
        <w:fldChar w:fldCharType="separate"/>
      </w:r>
      <w:r w:rsidR="00E940F2">
        <w:rPr>
          <w:noProof/>
          <w:color w:val="333333"/>
        </w:rPr>
        <w:t>(Belcher &amp; DeForge, 2012; Johnstone et al., 2015; Phelan et al., 1997)</w:t>
      </w:r>
      <w:r w:rsidR="00E940F2">
        <w:rPr>
          <w:color w:val="333333"/>
        </w:rPr>
        <w:fldChar w:fldCharType="end"/>
      </w:r>
      <w:r w:rsidR="002739D4">
        <w:rPr>
          <w:color w:val="333333"/>
        </w:rPr>
        <w:t>. Gender</w:t>
      </w:r>
      <w:r w:rsidR="002739D4" w:rsidRPr="002739D4">
        <w:rPr>
          <w:color w:val="333333"/>
        </w:rPr>
        <w:t xml:space="preserve">-specific stigma </w:t>
      </w:r>
      <w:r w:rsidR="002739D4">
        <w:rPr>
          <w:color w:val="333333"/>
        </w:rPr>
        <w:t>may therefore not have been</w:t>
      </w:r>
      <w:r w:rsidR="002739D4" w:rsidRPr="002739D4">
        <w:rPr>
          <w:color w:val="333333"/>
        </w:rPr>
        <w:t xml:space="preserve"> perceived as being substantially different </w:t>
      </w:r>
      <w:r>
        <w:rPr>
          <w:color w:val="333333"/>
        </w:rPr>
        <w:t>between</w:t>
      </w:r>
      <w:r w:rsidR="002739D4" w:rsidRPr="002739D4">
        <w:rPr>
          <w:color w:val="333333"/>
        </w:rPr>
        <w:t xml:space="preserve"> </w:t>
      </w:r>
      <w:r w:rsidR="002739D4">
        <w:rPr>
          <w:color w:val="333333"/>
        </w:rPr>
        <w:t>subjects represented as homeless</w:t>
      </w:r>
      <w:r w:rsidR="0036630C">
        <w:rPr>
          <w:color w:val="333333"/>
        </w:rPr>
        <w:t xml:space="preserve"> </w:t>
      </w:r>
      <w:r w:rsidR="0036630C">
        <w:rPr>
          <w:color w:val="333333"/>
        </w:rPr>
        <w:fldChar w:fldCharType="begin"/>
      </w:r>
      <w:r w:rsidR="00062DF5">
        <w:rPr>
          <w:color w:val="333333"/>
        </w:rPr>
        <w:instrText xml:space="preserve"> ADDIN EN.CITE &lt;EndNote&gt;&lt;Cite&gt;&lt;Author&gt;Markowitz&lt;/Author&gt;&lt;Year&gt;2019&lt;/Year&gt;&lt;RecNum&gt;10386&lt;/RecNum&gt;&lt;DisplayText&gt;(Markowitz &amp;amp; Syverson, 2019)&lt;/DisplayText&gt;&lt;record&gt;&lt;rec-number&gt;10386&lt;/rec-number&gt;&lt;foreign-keys&gt;&lt;key app="EN" db-id="tw9s0ps5jptp9eeatdqps2rbf5ztfr20rwtv" timestamp="1587998954" guid="e1c49f86-8b36-4e35-a42d-c824ad1b0a3b"&gt;10386&lt;/key&gt;&lt;/foreign-keys&gt;&lt;ref-type name="Journal Article"&gt;17&lt;/ref-type&gt;&lt;contributors&gt;&lt;authors&gt;&lt;author&gt;Markowitz, Fred E.&lt;/author&gt;&lt;author&gt;Syverson, Jeffrey&lt;/author&gt;&lt;/authors&gt;&lt;/contributors&gt;&lt;titles&gt;&lt;title&gt;Race, Gender, and Homelessness Stigma: Effects of Perceived Blameworthiness and Dangerousness&lt;/title&gt;&lt;secondary-title&gt;Deviant Behavior&lt;/secondary-title&gt;&lt;/titles&gt;&lt;periodical&gt;&lt;full-title&gt;Deviant Behavior&lt;/full-title&gt;&lt;/periodical&gt;&lt;pages&gt;1-12&lt;/pages&gt;&lt;dates&gt;&lt;year&gt;2019&lt;/year&gt;&lt;/dates&gt;&lt;publisher&gt;Routledge&lt;/publisher&gt;&lt;isbn&gt;0163-9625&lt;/isbn&gt;&lt;urls&gt;&lt;related-urls&gt;&lt;url&gt;https://doi.org/10.1080/01639625.2019.1706140&lt;/url&gt;&lt;/related-urls&gt;&lt;/urls&gt;&lt;electronic-resource-num&gt;10.1080/01639625.2019.1706140&lt;/electronic-resource-num&gt;&lt;/record&gt;&lt;/Cite&gt;&lt;/EndNote&gt;</w:instrText>
      </w:r>
      <w:r w:rsidR="0036630C">
        <w:rPr>
          <w:color w:val="333333"/>
        </w:rPr>
        <w:fldChar w:fldCharType="separate"/>
      </w:r>
      <w:r w:rsidR="0036630C">
        <w:rPr>
          <w:noProof/>
          <w:color w:val="333333"/>
        </w:rPr>
        <w:t>(Markowitz &amp; Syverson, 2019)</w:t>
      </w:r>
      <w:r w:rsidR="0036630C">
        <w:rPr>
          <w:color w:val="333333"/>
        </w:rPr>
        <w:fldChar w:fldCharType="end"/>
      </w:r>
      <w:r w:rsidR="002739D4" w:rsidRPr="002739D4">
        <w:rPr>
          <w:color w:val="333333"/>
        </w:rPr>
        <w:t xml:space="preserve">. </w:t>
      </w:r>
    </w:p>
    <w:p w14:paraId="671D1FF4" w14:textId="77777777" w:rsidR="001E1BEE" w:rsidRPr="00C0334D" w:rsidRDefault="001E1BEE" w:rsidP="001E1BEE">
      <w:pPr>
        <w:spacing w:before="100" w:beforeAutospacing="1" w:after="100" w:afterAutospacing="1" w:line="480" w:lineRule="auto"/>
        <w:jc w:val="both"/>
        <w:rPr>
          <w:color w:val="333333"/>
        </w:rPr>
      </w:pPr>
      <w:r>
        <w:rPr>
          <w:color w:val="333333"/>
        </w:rPr>
        <w:t xml:space="preserve">Briefly, in our exploratory regression analysis of respondent characteristics we found that older age, more positive attitudes towards people who are homeless or in recovery, and personal or family/friend experiences of drug treatment were associated with lower stigma scores. This is broadly in line with previous work suggesting that familiarity with substance use and greater contact with people who use substances is associated with less stigma (Sattler et al., 2017), and it is unsurprising that more positive general attitudes towards the group depicted in the vignette would be associated with less stigma, independently of the experimental manipulation. Reviews of stigma research have found that across a range of topic domains there is an unclear relationship between age and attitudes (Sattler et al., 2017). </w:t>
      </w:r>
    </w:p>
    <w:p w14:paraId="5FE93625" w14:textId="635FD20B" w:rsidR="00B071C6" w:rsidRDefault="00A130CA" w:rsidP="00C0334D">
      <w:pPr>
        <w:spacing w:line="480" w:lineRule="auto"/>
        <w:jc w:val="both"/>
        <w:rPr>
          <w:color w:val="333333"/>
        </w:rPr>
      </w:pPr>
      <w:r w:rsidRPr="00C0334D">
        <w:rPr>
          <w:color w:val="333333"/>
        </w:rPr>
        <w:t xml:space="preserve">Further </w:t>
      </w:r>
      <w:r w:rsidR="00F47EBE">
        <w:rPr>
          <w:color w:val="333333"/>
        </w:rPr>
        <w:t>work</w:t>
      </w:r>
      <w:r w:rsidRPr="00C0334D">
        <w:rPr>
          <w:color w:val="333333"/>
        </w:rPr>
        <w:t xml:space="preserve"> </w:t>
      </w:r>
      <w:r w:rsidR="00F652B7" w:rsidRPr="00C0334D">
        <w:rPr>
          <w:color w:val="333333"/>
        </w:rPr>
        <w:t>examining</w:t>
      </w:r>
      <w:r w:rsidRPr="00C0334D">
        <w:rPr>
          <w:color w:val="333333"/>
        </w:rPr>
        <w:t xml:space="preserve"> </w:t>
      </w:r>
      <w:r w:rsidR="00102741">
        <w:rPr>
          <w:color w:val="333333"/>
        </w:rPr>
        <w:t xml:space="preserve">representations of </w:t>
      </w:r>
      <w:r w:rsidRPr="00C0334D">
        <w:rPr>
          <w:color w:val="333333"/>
        </w:rPr>
        <w:t xml:space="preserve">the intersection of </w:t>
      </w:r>
      <w:r w:rsidR="00102741">
        <w:rPr>
          <w:color w:val="333333"/>
        </w:rPr>
        <w:t>life history</w:t>
      </w:r>
      <w:r w:rsidR="00320404">
        <w:rPr>
          <w:color w:val="333333"/>
        </w:rPr>
        <w:t>, personal characteristics,</w:t>
      </w:r>
      <w:r w:rsidRPr="00C0334D">
        <w:rPr>
          <w:color w:val="333333"/>
        </w:rPr>
        <w:t xml:space="preserve"> </w:t>
      </w:r>
      <w:r w:rsidR="00320404">
        <w:rPr>
          <w:color w:val="333333"/>
        </w:rPr>
        <w:t>and</w:t>
      </w:r>
      <w:r w:rsidRPr="00C0334D">
        <w:rPr>
          <w:color w:val="333333"/>
        </w:rPr>
        <w:t xml:space="preserve"> other </w:t>
      </w:r>
      <w:r w:rsidR="00102741">
        <w:rPr>
          <w:color w:val="333333"/>
        </w:rPr>
        <w:t xml:space="preserve">substance use and treatment </w:t>
      </w:r>
      <w:r w:rsidR="00320404">
        <w:rPr>
          <w:color w:val="333333"/>
        </w:rPr>
        <w:t>labels</w:t>
      </w:r>
      <w:r w:rsidRPr="00C0334D">
        <w:rPr>
          <w:color w:val="333333"/>
        </w:rPr>
        <w:t xml:space="preserve"> on public perceptions is important in light of differential stigma towards population subgroups (e.g. </w:t>
      </w:r>
      <w:r w:rsidR="00B071C6">
        <w:rPr>
          <w:color w:val="333333"/>
        </w:rPr>
        <w:t xml:space="preserve">increased stigmatising attitudes towards </w:t>
      </w:r>
      <w:r w:rsidR="00102741">
        <w:rPr>
          <w:color w:val="333333"/>
        </w:rPr>
        <w:t>low</w:t>
      </w:r>
      <w:r w:rsidR="00C778AB">
        <w:rPr>
          <w:color w:val="333333"/>
        </w:rPr>
        <w:t>-</w:t>
      </w:r>
      <w:r w:rsidR="00102741">
        <w:rPr>
          <w:color w:val="333333"/>
        </w:rPr>
        <w:t xml:space="preserve"> </w:t>
      </w:r>
      <w:r w:rsidR="00AB307F">
        <w:rPr>
          <w:color w:val="333333"/>
        </w:rPr>
        <w:t xml:space="preserve">compared </w:t>
      </w:r>
      <w:r w:rsidR="00C778AB">
        <w:rPr>
          <w:color w:val="333333"/>
        </w:rPr>
        <w:t xml:space="preserve">with high socioeconomic status </w:t>
      </w:r>
      <w:r w:rsidR="00102741">
        <w:rPr>
          <w:color w:val="333333"/>
        </w:rPr>
        <w:t xml:space="preserve">women </w:t>
      </w:r>
      <w:r w:rsidR="00B071C6">
        <w:rPr>
          <w:color w:val="333333"/>
        </w:rPr>
        <w:t>who use drugs</w:t>
      </w:r>
      <w:r w:rsidRPr="00C0334D">
        <w:rPr>
          <w:color w:val="333333"/>
        </w:rPr>
        <w:t xml:space="preserve">) </w:t>
      </w:r>
      <w:r w:rsidRPr="00C0334D">
        <w:rPr>
          <w:color w:val="333333"/>
        </w:rPr>
        <w:fldChar w:fldCharType="begin">
          <w:fldData xml:space="preserve">PEVuZE5vdGU+PENpdGU+PEF1dGhvcj5MbG95ZDwvQXV0aG9yPjxZZWFyPjIwMTM8L1llYXI+PFJl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=
</w:fldData>
        </w:fldChar>
      </w:r>
      <w:r w:rsidR="00AD73FA">
        <w:rPr>
          <w:color w:val="333333"/>
        </w:rPr>
        <w:instrText xml:space="preserve"> ADDIN EN.CITE </w:instrText>
      </w:r>
      <w:r w:rsidR="00AD73FA">
        <w:rPr>
          <w:color w:val="333333"/>
        </w:rPr>
        <w:fldChar w:fldCharType="begin">
          <w:fldData xml:space="preserve">PEVuZE5vdGU+PENpdGU+PEF1dGhvcj5MbG95ZDwvQXV0aG9yPjxZZWFyPjIwMTM8L1llYXI+PFJl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=
</w:fldData>
        </w:fldChar>
      </w:r>
      <w:r w:rsidR="00AD73FA">
        <w:rPr>
          <w:color w:val="333333"/>
        </w:rPr>
        <w:instrText xml:space="preserve"> ADDIN EN.CITE.DATA </w:instrText>
      </w:r>
      <w:r w:rsidR="00AD73FA">
        <w:rPr>
          <w:color w:val="333333"/>
        </w:rPr>
      </w:r>
      <w:r w:rsidR="00AD73FA">
        <w:rPr>
          <w:color w:val="333333"/>
        </w:rPr>
        <w:fldChar w:fldCharType="end"/>
      </w:r>
      <w:r w:rsidRPr="00C0334D">
        <w:rPr>
          <w:color w:val="333333"/>
        </w:rPr>
      </w:r>
      <w:r w:rsidRPr="00C0334D">
        <w:rPr>
          <w:color w:val="333333"/>
        </w:rPr>
        <w:fldChar w:fldCharType="separate"/>
      </w:r>
      <w:r w:rsidR="00AD73FA">
        <w:rPr>
          <w:noProof/>
          <w:color w:val="333333"/>
        </w:rPr>
        <w:t>(Goodyear et al., 2018; Kulesza et al., 2013; Lloyd, 2013)</w:t>
      </w:r>
      <w:r w:rsidRPr="00C0334D">
        <w:rPr>
          <w:color w:val="333333"/>
        </w:rPr>
        <w:fldChar w:fldCharType="end"/>
      </w:r>
      <w:r w:rsidRPr="00C0334D">
        <w:rPr>
          <w:color w:val="333333"/>
        </w:rPr>
        <w:t xml:space="preserve">. </w:t>
      </w:r>
      <w:r w:rsidR="00D312DF">
        <w:rPr>
          <w:color w:val="333333"/>
        </w:rPr>
        <w:t>This</w:t>
      </w:r>
      <w:r w:rsidR="005A26DC" w:rsidRPr="00C0334D">
        <w:rPr>
          <w:color w:val="333333"/>
        </w:rPr>
        <w:t xml:space="preserve"> </w:t>
      </w:r>
      <w:r w:rsidR="00AB307F">
        <w:rPr>
          <w:color w:val="333333"/>
        </w:rPr>
        <w:t xml:space="preserve">field of </w:t>
      </w:r>
      <w:r w:rsidR="005A26DC" w:rsidRPr="00C0334D">
        <w:rPr>
          <w:color w:val="333333"/>
        </w:rPr>
        <w:t xml:space="preserve">research should </w:t>
      </w:r>
      <w:r w:rsidR="00AB307F">
        <w:rPr>
          <w:color w:val="333333"/>
        </w:rPr>
        <w:t xml:space="preserve">also </w:t>
      </w:r>
      <w:r w:rsidR="005A26DC" w:rsidRPr="00C0334D">
        <w:rPr>
          <w:color w:val="333333"/>
        </w:rPr>
        <w:t xml:space="preserve">draw on specific examples of the language used to describe PWUD (e.g. media reports, policy documents) </w:t>
      </w:r>
      <w:r w:rsidR="00AB307F">
        <w:rPr>
          <w:color w:val="333333"/>
        </w:rPr>
        <w:t>and</w:t>
      </w:r>
      <w:r w:rsidR="005A26DC" w:rsidRPr="00C0334D">
        <w:rPr>
          <w:color w:val="333333"/>
        </w:rPr>
        <w:t xml:space="preserve"> contemporary drug topics (e.g. supervised drug consumption rooms; heroin assisted therapy</w:t>
      </w:r>
      <w:r w:rsidR="00D312DF">
        <w:rPr>
          <w:color w:val="333333"/>
        </w:rPr>
        <w:t>; drugs and criminality</w:t>
      </w:r>
      <w:r w:rsidR="005A26DC" w:rsidRPr="00C0334D">
        <w:rPr>
          <w:color w:val="333333"/>
        </w:rPr>
        <w:t xml:space="preserve">) </w:t>
      </w:r>
      <w:r w:rsidR="00AB307F">
        <w:rPr>
          <w:color w:val="333333"/>
        </w:rPr>
        <w:t>in public discourse</w:t>
      </w:r>
      <w:r w:rsidR="005A26DC" w:rsidRPr="00C0334D">
        <w:rPr>
          <w:color w:val="333333"/>
        </w:rPr>
        <w:t xml:space="preserve">. </w:t>
      </w:r>
      <w:r w:rsidR="00C62964" w:rsidRPr="00C0334D">
        <w:rPr>
          <w:color w:val="333333"/>
        </w:rPr>
        <w:t xml:space="preserve">This is because language choices in studies of this type may not necessarily reflect </w:t>
      </w:r>
      <w:r w:rsidR="00683EB0" w:rsidRPr="00C0334D">
        <w:rPr>
          <w:color w:val="333333"/>
        </w:rPr>
        <w:t xml:space="preserve">changing </w:t>
      </w:r>
      <w:r w:rsidR="00C62964" w:rsidRPr="00C0334D">
        <w:rPr>
          <w:color w:val="333333"/>
        </w:rPr>
        <w:t xml:space="preserve">public </w:t>
      </w:r>
      <w:r w:rsidR="00AB307F">
        <w:rPr>
          <w:color w:val="333333"/>
        </w:rPr>
        <w:t xml:space="preserve">and professional </w:t>
      </w:r>
      <w:r w:rsidR="00C62964" w:rsidRPr="00C0334D">
        <w:rPr>
          <w:color w:val="333333"/>
        </w:rPr>
        <w:t>use, pejorative slang</w:t>
      </w:r>
      <w:r w:rsidR="00613140" w:rsidRPr="00C0334D">
        <w:rPr>
          <w:color w:val="333333"/>
        </w:rPr>
        <w:t>, or framing</w:t>
      </w:r>
      <w:r w:rsidR="00C62964" w:rsidRPr="00C0334D">
        <w:rPr>
          <w:color w:val="333333"/>
        </w:rPr>
        <w:t xml:space="preserve"> used in local </w:t>
      </w:r>
      <w:r w:rsidR="00D312DF">
        <w:rPr>
          <w:color w:val="333333"/>
        </w:rPr>
        <w:t xml:space="preserve">and national </w:t>
      </w:r>
      <w:r w:rsidR="00C62964" w:rsidRPr="00C0334D">
        <w:rPr>
          <w:color w:val="333333"/>
        </w:rPr>
        <w:t>debates</w:t>
      </w:r>
      <w:r w:rsidR="00683EB0" w:rsidRPr="00C0334D">
        <w:rPr>
          <w:color w:val="333333"/>
        </w:rPr>
        <w:t xml:space="preserve"> </w:t>
      </w:r>
      <w:r w:rsidR="00683EB0" w:rsidRPr="00C0334D">
        <w:rPr>
          <w:color w:val="333333"/>
        </w:rPr>
        <w:fldChar w:fldCharType="begin">
          <w:fldData xml:space="preserve">PEVuZE5vdGU+PENpdGU+PEF1dGhvcj5BdGtpbnNvbjwvQXV0aG9yPjxZZWFyPjIwMTg8L1llYXI+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</w:fldData>
        </w:fldChar>
      </w:r>
      <w:r w:rsidR="000D4E5D">
        <w:rPr>
          <w:color w:val="333333"/>
        </w:rPr>
        <w:instrText xml:space="preserve"> ADDIN EN.CITE </w:instrText>
      </w:r>
      <w:r w:rsidR="000D4E5D">
        <w:rPr>
          <w:color w:val="333333"/>
        </w:rPr>
        <w:fldChar w:fldCharType="begin">
          <w:fldData xml:space="preserve">PEVuZE5vdGU+PENpdGU+PEF1dGhvcj5BdGtpbnNvbjwvQXV0aG9yPjxZZWFyPjIwMTg8L1llYXI+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</w:fldData>
        </w:fldChar>
      </w:r>
      <w:r w:rsidR="000D4E5D">
        <w:rPr>
          <w:color w:val="333333"/>
        </w:rPr>
        <w:instrText xml:space="preserve"> ADDIN EN.CITE.DATA </w:instrText>
      </w:r>
      <w:r w:rsidR="000D4E5D">
        <w:rPr>
          <w:color w:val="333333"/>
        </w:rPr>
      </w:r>
      <w:r w:rsidR="000D4E5D">
        <w:rPr>
          <w:color w:val="333333"/>
        </w:rPr>
        <w:fldChar w:fldCharType="end"/>
      </w:r>
      <w:r w:rsidR="00683EB0" w:rsidRPr="00C0334D">
        <w:rPr>
          <w:color w:val="333333"/>
        </w:rPr>
      </w:r>
      <w:r w:rsidR="00683EB0" w:rsidRPr="00C0334D">
        <w:rPr>
          <w:color w:val="333333"/>
        </w:rPr>
        <w:fldChar w:fldCharType="separate"/>
      </w:r>
      <w:r w:rsidR="000D4E5D">
        <w:rPr>
          <w:noProof/>
          <w:color w:val="333333"/>
        </w:rPr>
        <w:t>(Atkinson &amp; Sumnall, 2018; McGinty, Stone, et al., 2019; Radcliffe &amp; Stevens, 2008; Wincup &amp; Monaghan, 2016)</w:t>
      </w:r>
      <w:r w:rsidR="00683EB0" w:rsidRPr="00C0334D">
        <w:rPr>
          <w:color w:val="333333"/>
        </w:rPr>
        <w:fldChar w:fldCharType="end"/>
      </w:r>
      <w:r w:rsidR="00C62964" w:rsidRPr="00C0334D">
        <w:rPr>
          <w:color w:val="333333"/>
        </w:rPr>
        <w:t>.</w:t>
      </w:r>
      <w:r w:rsidR="00102741">
        <w:rPr>
          <w:color w:val="333333"/>
        </w:rPr>
        <w:t xml:space="preserve"> </w:t>
      </w:r>
      <w:r w:rsidR="00102741">
        <w:rPr>
          <w:color w:val="333333"/>
        </w:rPr>
        <w:lastRenderedPageBreak/>
        <w:t>Furthermore, unlike the single written exposure in this study, public discourse on drugs is pervasive</w:t>
      </w:r>
      <w:r w:rsidR="00B071C6">
        <w:rPr>
          <w:color w:val="333333"/>
        </w:rPr>
        <w:t>,</w:t>
      </w:r>
      <w:r w:rsidR="00AB307F">
        <w:rPr>
          <w:color w:val="333333"/>
        </w:rPr>
        <w:t xml:space="preserve"> </w:t>
      </w:r>
      <w:r w:rsidR="00B071C6">
        <w:rPr>
          <w:color w:val="333333"/>
        </w:rPr>
        <w:t xml:space="preserve">presented through multiple </w:t>
      </w:r>
      <w:r w:rsidR="007A4301">
        <w:rPr>
          <w:color w:val="333333"/>
        </w:rPr>
        <w:t>media</w:t>
      </w:r>
      <w:r w:rsidR="00B071C6">
        <w:rPr>
          <w:color w:val="333333"/>
        </w:rPr>
        <w:t>,</w:t>
      </w:r>
      <w:r w:rsidR="00D312DF">
        <w:rPr>
          <w:color w:val="333333"/>
        </w:rPr>
        <w:t xml:space="preserve"> includ</w:t>
      </w:r>
      <w:r w:rsidR="00AB307F">
        <w:rPr>
          <w:color w:val="333333"/>
        </w:rPr>
        <w:t>ing</w:t>
      </w:r>
      <w:r w:rsidR="00D312DF">
        <w:rPr>
          <w:color w:val="333333"/>
        </w:rPr>
        <w:t xml:space="preserve"> the use of </w:t>
      </w:r>
      <w:r w:rsidR="00B071C6">
        <w:rPr>
          <w:color w:val="333333"/>
        </w:rPr>
        <w:t xml:space="preserve">visual </w:t>
      </w:r>
      <w:r w:rsidR="00D312DF">
        <w:rPr>
          <w:color w:val="333333"/>
        </w:rPr>
        <w:t>imagery</w:t>
      </w:r>
      <w:r w:rsidR="00C778AB">
        <w:rPr>
          <w:color w:val="333333"/>
        </w:rPr>
        <w:t xml:space="preserve"> and</w:t>
      </w:r>
      <w:r w:rsidR="00AB307F">
        <w:rPr>
          <w:color w:val="333333"/>
        </w:rPr>
        <w:t xml:space="preserve"> </w:t>
      </w:r>
      <w:r w:rsidR="00D312DF">
        <w:rPr>
          <w:color w:val="333333"/>
        </w:rPr>
        <w:t xml:space="preserve">oral testimony, </w:t>
      </w:r>
      <w:r w:rsidR="00B071C6">
        <w:rPr>
          <w:color w:val="333333"/>
        </w:rPr>
        <w:t>and draw</w:t>
      </w:r>
      <w:r w:rsidR="00C778AB">
        <w:rPr>
          <w:color w:val="333333"/>
        </w:rPr>
        <w:t>s</w:t>
      </w:r>
      <w:r w:rsidR="00B071C6">
        <w:rPr>
          <w:color w:val="333333"/>
        </w:rPr>
        <w:t xml:space="preserve"> upon particular forms of expertise</w:t>
      </w:r>
      <w:r w:rsidR="00D312DF">
        <w:rPr>
          <w:color w:val="333333"/>
        </w:rPr>
        <w:t xml:space="preserve"> </w:t>
      </w:r>
      <w:r w:rsidR="00D312DF">
        <w:rPr>
          <w:color w:val="333333"/>
        </w:rPr>
        <w:fldChar w:fldCharType="begin">
          <w:fldData xml:space="preserve">PEVuZE5vdGU+PENpdGU+PEF1dGhvcj5BeXJlczwvQXV0aG9yPjxZZWFyPjIwMTI8L1llYXI+PFJl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</w:fldData>
        </w:fldChar>
      </w:r>
      <w:r w:rsidR="00B071C6">
        <w:rPr>
          <w:color w:val="333333"/>
        </w:rPr>
        <w:instrText xml:space="preserve"> ADDIN EN.CITE </w:instrText>
      </w:r>
      <w:r w:rsidR="00B071C6">
        <w:rPr>
          <w:color w:val="333333"/>
        </w:rPr>
        <w:fldChar w:fldCharType="begin">
          <w:fldData xml:space="preserve">PEVuZE5vdGU+PENpdGU+PEF1dGhvcj5BeXJlczwvQXV0aG9yPjxZZWFyPjIwMTI8L1llYXI+PFJl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</w:fldData>
        </w:fldChar>
      </w:r>
      <w:r w:rsidR="00B071C6">
        <w:rPr>
          <w:color w:val="333333"/>
        </w:rPr>
        <w:instrText xml:space="preserve"> ADDIN EN.CITE.DATA </w:instrText>
      </w:r>
      <w:r w:rsidR="00B071C6">
        <w:rPr>
          <w:color w:val="333333"/>
        </w:rPr>
      </w:r>
      <w:r w:rsidR="00B071C6">
        <w:rPr>
          <w:color w:val="333333"/>
        </w:rPr>
        <w:fldChar w:fldCharType="end"/>
      </w:r>
      <w:r w:rsidR="00D312DF">
        <w:rPr>
          <w:color w:val="333333"/>
        </w:rPr>
      </w:r>
      <w:r w:rsidR="00D312DF">
        <w:rPr>
          <w:color w:val="333333"/>
        </w:rPr>
        <w:fldChar w:fldCharType="separate"/>
      </w:r>
      <w:r w:rsidR="00B071C6">
        <w:rPr>
          <w:noProof/>
          <w:color w:val="333333"/>
        </w:rPr>
        <w:t>(Alexandrescu, 2020; Atkinson et al., 2019; Ayres &amp; Jewkes, 2012; Ayres &amp; Taylor, 2020; Linnemann &amp; Wall, 2013)</w:t>
      </w:r>
      <w:r w:rsidR="00D312DF">
        <w:rPr>
          <w:color w:val="333333"/>
        </w:rPr>
        <w:fldChar w:fldCharType="end"/>
      </w:r>
      <w:r w:rsidR="007A4301">
        <w:rPr>
          <w:color w:val="333333"/>
        </w:rPr>
        <w:t xml:space="preserve">. It </w:t>
      </w:r>
      <w:r w:rsidR="00D312DF">
        <w:rPr>
          <w:color w:val="333333"/>
        </w:rPr>
        <w:t xml:space="preserve">would </w:t>
      </w:r>
      <w:r w:rsidR="007A4301">
        <w:rPr>
          <w:color w:val="333333"/>
        </w:rPr>
        <w:t xml:space="preserve">therefore </w:t>
      </w:r>
      <w:r w:rsidR="00D312DF">
        <w:rPr>
          <w:color w:val="333333"/>
        </w:rPr>
        <w:t>be useful to examine repeated exposures to</w:t>
      </w:r>
      <w:r w:rsidR="00B071C6">
        <w:rPr>
          <w:color w:val="333333"/>
        </w:rPr>
        <w:t xml:space="preserve"> simulated </w:t>
      </w:r>
      <w:r w:rsidR="00AB307F">
        <w:rPr>
          <w:color w:val="333333"/>
        </w:rPr>
        <w:t>‘</w:t>
      </w:r>
      <w:r w:rsidR="00B071C6">
        <w:rPr>
          <w:color w:val="333333"/>
        </w:rPr>
        <w:t>real-world’ representations</w:t>
      </w:r>
      <w:r w:rsidR="000D4E5D">
        <w:rPr>
          <w:color w:val="333333"/>
        </w:rPr>
        <w:t xml:space="preserve"> </w:t>
      </w:r>
      <w:r w:rsidR="00C778AB">
        <w:rPr>
          <w:color w:val="333333"/>
        </w:rPr>
        <w:t xml:space="preserve">of PWUD </w:t>
      </w:r>
      <w:r w:rsidR="000D4E5D">
        <w:rPr>
          <w:color w:val="333333"/>
        </w:rPr>
        <w:t xml:space="preserve">that better reflect the agenda-setting and framing seen </w:t>
      </w:r>
      <w:r w:rsidR="00C778AB">
        <w:rPr>
          <w:color w:val="333333"/>
        </w:rPr>
        <w:t>in</w:t>
      </w:r>
      <w:r w:rsidR="000D4E5D">
        <w:rPr>
          <w:color w:val="333333"/>
        </w:rPr>
        <w:t xml:space="preserve"> popular media </w:t>
      </w:r>
      <w:r w:rsidR="000D4E5D">
        <w:rPr>
          <w:color w:val="333333"/>
        </w:rPr>
        <w:fldChar w:fldCharType="begin"/>
      </w:r>
      <w:r w:rsidR="00B875E2">
        <w:rPr>
          <w:color w:val="333333"/>
        </w:rPr>
        <w:instrText xml:space="preserve"> ADDIN EN.CITE &lt;EndNote&gt;&lt;Cite&gt;&lt;Author&gt;McGinty&lt;/Author&gt;&lt;Year&gt;2019&lt;/Year&gt;&lt;RecNum&gt;10382&lt;/RecNum&gt;&lt;DisplayText&gt;(McGinty, Kennedy-Hendricks, et al., 2019)&lt;/DisplayText&gt;&lt;record&gt;&lt;rec-number&gt;10382&lt;/rec-number&gt;&lt;foreign-keys&gt;&lt;key app="EN" db-id="tw9s0ps5jptp9eeatdqps2rbf5ztfr20rwtv" timestamp="1587993903" guid="1bc93d02-39c3-4780-8251-147db1f66028"&gt;10382&lt;/key&gt;&lt;/foreign-keys&gt;&lt;ref-type name="Book Section"&gt;5&lt;/ref-type&gt;&lt;contributors&gt;&lt;authors&gt;&lt;author&gt;McGinty, E.&lt;/author&gt;&lt;author&gt;Kennedy-Hendricks, Alene&lt;/author&gt;&lt;author&gt;Barry, Colleen L.&lt;/author&gt;&lt;/authors&gt;&lt;secondary-authors&gt;&lt;author&gt;Avery, Jonathan D.&lt;/author&gt;&lt;author&gt;Avery, Joseph J.&lt;/author&gt;&lt;/secondary-authors&gt;&lt;/contributors&gt;&lt;titles&gt;&lt;title&gt;Stigma of Addiction in the Media&lt;/title&gt;&lt;secondary-title&gt;The Stigma of Addiction: An Essential Guide&lt;/secondary-title&gt;&lt;/titles&gt;&lt;pages&gt;201-214&lt;/pages&gt;&lt;dates&gt;&lt;year&gt;2019&lt;/year&gt;&lt;/dates&gt;&lt;pub-location&gt;Cham&lt;/pub-location&gt;&lt;publisher&gt;Springer International Publishing&lt;/publisher&gt;&lt;isbn&gt;978-3-030-02580-9&lt;/isbn&gt;&lt;label&gt;McGinty2019&lt;/label&gt;&lt;urls&gt;&lt;related-urls&gt;&lt;url&gt;https://doi.org/10.1007/978-3-030-02580-9_11&lt;/url&gt;&lt;/related-urls&gt;&lt;/urls&gt;&lt;electronic-resource-num&gt;10.1007/978-3-030-02580-9_11&lt;/electronic-resource-num&gt;&lt;/record&gt;&lt;/Cite&gt;&lt;/EndNote&gt;</w:instrText>
      </w:r>
      <w:r w:rsidR="000D4E5D">
        <w:rPr>
          <w:color w:val="333333"/>
        </w:rPr>
        <w:fldChar w:fldCharType="separate"/>
      </w:r>
      <w:r w:rsidR="000D4E5D">
        <w:rPr>
          <w:noProof/>
          <w:color w:val="333333"/>
        </w:rPr>
        <w:t>(McGinty, Kennedy-Hendricks, et al., 2019)</w:t>
      </w:r>
      <w:r w:rsidR="000D4E5D">
        <w:rPr>
          <w:color w:val="333333"/>
        </w:rPr>
        <w:fldChar w:fldCharType="end"/>
      </w:r>
      <w:r w:rsidR="00B071C6">
        <w:rPr>
          <w:color w:val="333333"/>
        </w:rPr>
        <w:t>.</w:t>
      </w:r>
    </w:p>
    <w:p w14:paraId="53D77327" w14:textId="12765009" w:rsidR="00D312DF" w:rsidRDefault="00B071C6" w:rsidP="00C0334D">
      <w:pPr>
        <w:spacing w:line="480" w:lineRule="auto"/>
        <w:jc w:val="both"/>
        <w:rPr>
          <w:color w:val="333333"/>
        </w:rPr>
      </w:pPr>
      <w:r>
        <w:rPr>
          <w:color w:val="333333"/>
        </w:rPr>
        <w:t xml:space="preserve">  </w:t>
      </w:r>
      <w:r w:rsidR="00D312DF">
        <w:rPr>
          <w:color w:val="333333"/>
        </w:rPr>
        <w:t xml:space="preserve"> </w:t>
      </w:r>
    </w:p>
    <w:p w14:paraId="7F4BE898" w14:textId="6E897DEA" w:rsidR="00A130CA" w:rsidRPr="00794979" w:rsidRDefault="00A130CA" w:rsidP="001404CE">
      <w:pPr>
        <w:spacing w:line="480" w:lineRule="auto"/>
        <w:jc w:val="both"/>
        <w:rPr>
          <w:color w:val="000000" w:themeColor="text1"/>
        </w:rPr>
      </w:pPr>
      <w:r w:rsidRPr="00C0334D">
        <w:t xml:space="preserve">Better understanding of the factors that influence </w:t>
      </w:r>
      <w:r w:rsidR="00455771">
        <w:t xml:space="preserve">stigmatising </w:t>
      </w:r>
      <w:r w:rsidRPr="00C0334D">
        <w:t>public attitudes may help in the design of strategies aimed at reducing stigma toward PWUD</w:t>
      </w:r>
      <w:r w:rsidR="00794979">
        <w:t xml:space="preserve">, particularly through media reporting of drug-related topics </w:t>
      </w:r>
      <w:r w:rsidRPr="00C0334D">
        <w:t xml:space="preserve"> </w:t>
      </w:r>
      <w:r w:rsidRPr="00C0334D">
        <w:fldChar w:fldCharType="begin"/>
      </w:r>
      <w:r w:rsidR="00635935" w:rsidRPr="00C0334D">
        <w:instrText xml:space="preserve"> ADDIN EN.CITE &lt;EndNote&gt;&lt;Cite&gt;&lt;Author&gt;Livingston&lt;/Author&gt;&lt;Year&gt;2012&lt;/Year&gt;&lt;RecNum&gt;10019&lt;/RecNum&gt;&lt;DisplayText&gt;(Livingston et al., 2012)&lt;/DisplayText&gt;&lt;record&gt;&lt;rec-number&gt;10019&lt;/rec-number&gt;&lt;foreign-keys&gt;&lt;key app="EN" db-id="tw9s0ps5jptp9eeatdqps2rbf5ztfr20rwtv" timestamp="1570801297" guid="3aaa691c-947a-4fc0-90ea-f652b7324057"&gt;10019&lt;/key&gt;&lt;/foreign-keys&gt;&lt;ref-type name="Journal Article"&gt;17&lt;/ref-type&gt;&lt;contributors&gt;&lt;authors&gt;&lt;author&gt;Livingston, James D.&lt;/author&gt;&lt;author&gt;Milne, Teresa&lt;/author&gt;&lt;author&gt;Fang, Mei Lan&lt;/author&gt;&lt;author&gt;Amari, Erica&lt;/author&gt;&lt;/authors&gt;&lt;/contributors&gt;&lt;titles&gt;&lt;title&gt;The effectiveness of interventions for reducing stigma related to substance use disorders: a systematic review&lt;/title&gt;&lt;secondary-title&gt;Addiction&lt;/secondary-title&gt;&lt;/titles&gt;&lt;periodical&gt;&lt;full-title&gt;Addiction&lt;/full-title&gt;&lt;/periodical&gt;&lt;pages&gt;39-50&lt;/pages&gt;&lt;volume&gt;107&lt;/volume&gt;&lt;number&gt;1&lt;/number&gt;&lt;dates&gt;&lt;year&gt;2012&lt;/year&gt;&lt;pub-dates&gt;&lt;date&gt;04/17/received&amp;#xD;06/14/revised&amp;#xD;07/29/accepted&lt;/date&gt;&lt;/pub-dates&gt;&lt;/dates&gt;&lt;pub-location&gt;Oxford, UK&lt;/pub-location&gt;&lt;publisher&gt;Blackwell Publishing Ltd&lt;/publisher&gt;&lt;isbn&gt;0965-2140&amp;#xD;1360-0443&lt;/isbn&gt;&lt;accession-num&gt;PMC3272222&lt;/accession-num&gt;&lt;urls&gt;&lt;related-urls&gt;&lt;url&gt;http://www.ncbi.nlm.nih.gov/pmc/articles/PMC3272222/&lt;/url&gt;&lt;/related-urls&gt;&lt;/urls&gt;&lt;electronic-resource-num&gt;10.1111/j.1360-0443.2011.03601.x&lt;/electronic-resource-num&gt;&lt;remote-database-name&gt;PMC&lt;/remote-database-name&gt;&lt;/record&gt;&lt;/Cite&gt;&lt;/EndNote&gt;</w:instrText>
      </w:r>
      <w:r w:rsidRPr="00C0334D">
        <w:fldChar w:fldCharType="separate"/>
      </w:r>
      <w:r w:rsidR="00635935" w:rsidRPr="00C0334D">
        <w:rPr>
          <w:noProof/>
        </w:rPr>
        <w:t>(Livingston et al., 2012)</w:t>
      </w:r>
      <w:r w:rsidRPr="00C0334D">
        <w:fldChar w:fldCharType="end"/>
      </w:r>
      <w:r w:rsidRPr="00C0334D">
        <w:t xml:space="preserve">. </w:t>
      </w:r>
      <w:r w:rsidR="00455771" w:rsidRPr="001404CE">
        <w:t xml:space="preserve">A number of campaigns have </w:t>
      </w:r>
      <w:r w:rsidR="00455771">
        <w:t xml:space="preserve">been developed that </w:t>
      </w:r>
      <w:r w:rsidR="00455771" w:rsidRPr="001404CE">
        <w:t xml:space="preserve">work with media professionals to change </w:t>
      </w:r>
      <w:r w:rsidR="00B875E2">
        <w:t>representation</w:t>
      </w:r>
      <w:r w:rsidR="00455771" w:rsidRPr="001404CE">
        <w:t xml:space="preserve"> </w:t>
      </w:r>
      <w:r w:rsidR="00455771">
        <w:t xml:space="preserve">of </w:t>
      </w:r>
      <w:r w:rsidR="00455771" w:rsidRPr="001404CE">
        <w:t>drug use</w:t>
      </w:r>
      <w:r w:rsidR="00B875E2">
        <w:t xml:space="preserve"> and PWUD</w:t>
      </w:r>
      <w:r w:rsidR="00455771">
        <w:t>.</w:t>
      </w:r>
      <w:r w:rsidR="00455771" w:rsidRPr="00455771">
        <w:rPr>
          <w:color w:val="000000" w:themeColor="text1"/>
        </w:rPr>
        <w:t xml:space="preserve"> Recent examples include the Australian </w:t>
      </w:r>
      <w:r w:rsidR="00455771" w:rsidRPr="00455771">
        <w:rPr>
          <w:i/>
          <w:iCs/>
          <w:color w:val="000000" w:themeColor="text1"/>
        </w:rPr>
        <w:t xml:space="preserve">Lives of Substance </w:t>
      </w:r>
      <w:r w:rsidR="00455771" w:rsidRPr="00455771">
        <w:rPr>
          <w:color w:val="000000" w:themeColor="text1"/>
        </w:rPr>
        <w:fldChar w:fldCharType="begin"/>
      </w:r>
      <w:r w:rsidR="00455771" w:rsidRPr="00455771">
        <w:rPr>
          <w:color w:val="000000" w:themeColor="text1"/>
        </w:rPr>
        <w:instrText xml:space="preserve"> ADDIN EN.CITE &lt;EndNote&gt;&lt;Cite&gt;&lt;Author&gt;Fraser&lt;/Author&gt;&lt;Year&gt;2016&lt;/Year&gt;&lt;RecNum&gt;10361&lt;/RecNum&gt;&lt;DisplayText&gt;(Fraser et al., 2016)&lt;/DisplayText&gt;&lt;record&gt;&lt;rec-number&gt;10361&lt;/rec-number&gt;&lt;foreign-keys&gt;&lt;key app="EN" db-id="tw9s0ps5jptp9eeatdqps2rbf5ztfr20rwtv" timestamp="1586962072" guid="81bc8542-cc92-446f-9d9a-83917ddb94cc"&gt;10361&lt;/key&gt;&lt;/foreign-keys&gt;&lt;ref-type name="Report"&gt;27&lt;/ref-type&gt;&lt;contributors&gt;&lt;authors&gt;&lt;author&gt;Fraser, S.&lt;/author&gt;&lt;author&gt;Pienaar K.M.&lt;/author&gt;&lt;author&gt;Dilkes-Frayne, E.&lt;/author&gt;&lt;author&gt;Kokanovic, R.&lt;/author&gt;&lt;author&gt;Moore D.R.&lt;/author&gt;&lt;author&gt;Treloar, C.&lt;/author&gt;&lt;author&gt;Dunlop, A&lt;/author&gt;&lt;/authors&gt;&lt;/contributors&gt;&lt;titles&gt;&lt;title&gt;Lives of Substance: Personal stories of alcohol and other drug addiction, dependence or habit&lt;/title&gt;&lt;/titles&gt;&lt;dates&gt;&lt;year&gt;2016&lt;/year&gt;&lt;/dates&gt;&lt;pub-location&gt;Perth, Australia&lt;/pub-location&gt;&lt;publisher&gt;Curtin University&lt;/publisher&gt;&lt;urls&gt;&lt;/urls&gt;&lt;/record&gt;&lt;/Cite&gt;&lt;/EndNote&gt;</w:instrText>
      </w:r>
      <w:r w:rsidR="00455771" w:rsidRPr="00455771">
        <w:rPr>
          <w:color w:val="000000" w:themeColor="text1"/>
        </w:rPr>
        <w:fldChar w:fldCharType="separate"/>
      </w:r>
      <w:r w:rsidR="00455771" w:rsidRPr="00455771">
        <w:rPr>
          <w:noProof/>
          <w:color w:val="000000" w:themeColor="text1"/>
        </w:rPr>
        <w:t>(Fraser et al., 2016)</w:t>
      </w:r>
      <w:r w:rsidR="00455771" w:rsidRPr="00455771">
        <w:rPr>
          <w:color w:val="000000" w:themeColor="text1"/>
        </w:rPr>
        <w:fldChar w:fldCharType="end"/>
      </w:r>
      <w:r w:rsidR="00455771" w:rsidRPr="00455771">
        <w:rPr>
          <w:color w:val="000000" w:themeColor="text1"/>
        </w:rPr>
        <w:t xml:space="preserve">, and the US </w:t>
      </w:r>
      <w:r w:rsidR="00455771" w:rsidRPr="00455771">
        <w:rPr>
          <w:i/>
          <w:iCs/>
          <w:color w:val="000000" w:themeColor="text1"/>
        </w:rPr>
        <w:t>Changing the Narrative</w:t>
      </w:r>
      <w:r w:rsidR="00455771" w:rsidRPr="00455771">
        <w:rPr>
          <w:color w:val="000000" w:themeColor="text1"/>
        </w:rPr>
        <w:t xml:space="preserve"> projects (</w:t>
      </w:r>
      <w:hyperlink r:id="rId11" w:history="1">
        <w:r w:rsidR="00455771" w:rsidRPr="00455771">
          <w:rPr>
            <w:rStyle w:val="Hyperlink"/>
          </w:rPr>
          <w:t>https://www.changingthenarrative.news/</w:t>
        </w:r>
      </w:hyperlink>
      <w:r w:rsidR="00455771" w:rsidRPr="00455771">
        <w:rPr>
          <w:color w:val="000000" w:themeColor="text1"/>
        </w:rPr>
        <w:t xml:space="preserve">). </w:t>
      </w:r>
      <w:r w:rsidR="005D7EE3">
        <w:rPr>
          <w:color w:val="000000" w:themeColor="text1"/>
        </w:rPr>
        <w:t xml:space="preserve">The Associated Press Stylebook </w:t>
      </w:r>
      <w:r w:rsidR="005D7EE3">
        <w:rPr>
          <w:color w:val="000000" w:themeColor="text1"/>
        </w:rPr>
        <w:fldChar w:fldCharType="begin"/>
      </w:r>
      <w:r w:rsidR="005D7EE3">
        <w:rPr>
          <w:color w:val="000000" w:themeColor="text1"/>
        </w:rPr>
        <w:instrText xml:space="preserve"> ADDIN EN.CITE &lt;EndNote&gt;&lt;Cite ExcludeAuth="1"&gt;&lt;Author&gt;Associated Press&lt;/Author&gt;&lt;Year&gt;2019&lt;/Year&gt;&lt;RecNum&gt;9949&lt;/RecNum&gt;&lt;DisplayText&gt;(2019)&lt;/DisplayText&gt;&lt;record&gt;&lt;rec-number&gt;9949&lt;/rec-number&gt;&lt;foreign-keys&gt;&lt;key app="EN" db-id="tw9s0ps5jptp9eeatdqps2rbf5ztfr20rwtv" timestamp="1570801214" guid="a556dbec-3765-4a5d-9e2c-30d9ff32465b"&gt;9949&lt;/key&gt;&lt;/foreign-keys&gt;&lt;ref-type name="Book"&gt;6&lt;/ref-type&gt;&lt;contributors&gt;&lt;authors&gt;&lt;author&gt;Associated Press,&lt;/author&gt;&lt;/authors&gt;&lt;/contributors&gt;&lt;titles&gt;&lt;title&gt;The 2019 AP Stylebook&lt;/title&gt;&lt;/titles&gt;&lt;dates&gt;&lt;year&gt;2019&lt;/year&gt;&lt;/dates&gt;&lt;pub-location&gt;New York, USA&lt;/pub-location&gt;&lt;publisher&gt;Basic Books&lt;/publisher&gt;&lt;urls&gt;&lt;/urls&gt;&lt;/record&gt;&lt;/Cite&gt;&lt;/EndNote&gt;</w:instrText>
      </w:r>
      <w:r w:rsidR="005D7EE3">
        <w:rPr>
          <w:color w:val="000000" w:themeColor="text1"/>
        </w:rPr>
        <w:fldChar w:fldCharType="separate"/>
      </w:r>
      <w:r w:rsidR="005D7EE3">
        <w:rPr>
          <w:noProof/>
          <w:color w:val="000000" w:themeColor="text1"/>
        </w:rPr>
        <w:t>(2019)</w:t>
      </w:r>
      <w:r w:rsidR="005D7EE3">
        <w:rPr>
          <w:color w:val="000000" w:themeColor="text1"/>
        </w:rPr>
        <w:fldChar w:fldCharType="end"/>
      </w:r>
      <w:r w:rsidR="005D7EE3">
        <w:rPr>
          <w:color w:val="000000" w:themeColor="text1"/>
        </w:rPr>
        <w:t xml:space="preserve"> which provides guidance to journalists and those working in the US print media </w:t>
      </w:r>
      <w:r w:rsidR="00794979">
        <w:rPr>
          <w:color w:val="000000" w:themeColor="text1"/>
        </w:rPr>
        <w:t xml:space="preserve">promotes the use </w:t>
      </w:r>
      <w:r w:rsidR="00455771" w:rsidRPr="00455771">
        <w:rPr>
          <w:color w:val="000000" w:themeColor="text1"/>
        </w:rPr>
        <w:t xml:space="preserve">of ‘person-first’ </w:t>
      </w:r>
      <w:r w:rsidR="00794979">
        <w:rPr>
          <w:color w:val="000000" w:themeColor="text1"/>
        </w:rPr>
        <w:t xml:space="preserve">and medically neutral </w:t>
      </w:r>
      <w:r w:rsidR="00455771" w:rsidRPr="00455771">
        <w:rPr>
          <w:color w:val="000000" w:themeColor="text1"/>
        </w:rPr>
        <w:t xml:space="preserve">language </w:t>
      </w:r>
      <w:r w:rsidR="00455771" w:rsidRPr="00455771">
        <w:rPr>
          <w:color w:val="000000" w:themeColor="text1"/>
        </w:rPr>
        <w:fldChar w:fldCharType="begin"/>
      </w:r>
      <w:r w:rsidR="00455771" w:rsidRPr="00455771">
        <w:rPr>
          <w:color w:val="000000" w:themeColor="text1"/>
        </w:rPr>
        <w:instrText xml:space="preserve"> ADDIN EN.CITE &lt;EndNote&gt;&lt;Cite&gt;&lt;Author&gt;Botticelli&lt;/Author&gt;&lt;Year&gt;2016&lt;/Year&gt;&lt;RecNum&gt;10017&lt;/RecNum&gt;&lt;DisplayText&gt;(Botticelli &amp;amp; Koh, 2016)&lt;/DisplayText&gt;&lt;record&gt;&lt;rec-number&gt;10017&lt;/rec-number&gt;&lt;foreign-keys&gt;&lt;key app="EN" db-id="tw9s0ps5jptp9eeatdqps2rbf5ztfr20rwtv" timestamp="1570801297" guid="0e0b443e-36d4-4d81-a896-5ced990ff34a"&gt;10017&lt;/key&gt;&lt;/foreign-keys&gt;&lt;ref-type name="Journal Article"&gt;17&lt;/ref-type&gt;&lt;contributors&gt;&lt;authors&gt;&lt;author&gt;Botticelli, Michael P.&lt;/author&gt;&lt;author&gt;Koh, Howard K.&lt;/author&gt;&lt;/authors&gt;&lt;/contributors&gt;&lt;titles&gt;&lt;title&gt;Changing the Language of Addiction&lt;/title&gt;&lt;secondary-title&gt;JAMA&lt;/secondary-title&gt;&lt;/titles&gt;&lt;periodical&gt;&lt;full-title&gt;JAMA&lt;/full-title&gt;&lt;/periodical&gt;&lt;pages&gt;1361-1362&lt;/pages&gt;&lt;volume&gt;316&lt;/volume&gt;&lt;number&gt;13&lt;/number&gt;&lt;dates&gt;&lt;year&gt;2016&lt;/year&gt;&lt;/dates&gt;&lt;isbn&gt;0098-7484&lt;/isbn&gt;&lt;urls&gt;&lt;related-urls&gt;&lt;url&gt;https://doi.org/10.1001/jama.2016.11874&lt;/url&gt;&lt;url&gt;https://jamanetwork.com/journals/jama/article-abstract/2565298&lt;/url&gt;&lt;/related-urls&gt;&lt;/urls&gt;&lt;electronic-resource-num&gt;10.1001/jama.2016.11874&lt;/electronic-resource-num&gt;&lt;access-date&gt;4/12/2019&lt;/access-date&gt;&lt;/record&gt;&lt;/Cite&gt;&lt;/EndNote&gt;</w:instrText>
      </w:r>
      <w:r w:rsidR="00455771" w:rsidRPr="00455771">
        <w:rPr>
          <w:color w:val="000000" w:themeColor="text1"/>
        </w:rPr>
        <w:fldChar w:fldCharType="separate"/>
      </w:r>
      <w:r w:rsidR="00455771" w:rsidRPr="00455771">
        <w:rPr>
          <w:noProof/>
          <w:color w:val="000000" w:themeColor="text1"/>
        </w:rPr>
        <w:t>(Botticelli &amp; Koh, 2016)</w:t>
      </w:r>
      <w:r w:rsidR="00455771" w:rsidRPr="00455771">
        <w:rPr>
          <w:color w:val="000000" w:themeColor="text1"/>
        </w:rPr>
        <w:fldChar w:fldCharType="end"/>
      </w:r>
      <w:r w:rsidR="00794979">
        <w:rPr>
          <w:color w:val="000000" w:themeColor="text1"/>
        </w:rPr>
        <w:t xml:space="preserve">, and similar resources have been developed in other countries </w:t>
      </w:r>
      <w:r w:rsidR="00794979">
        <w:rPr>
          <w:color w:val="000000" w:themeColor="text1"/>
        </w:rPr>
        <w:fldChar w:fldCharType="begin"/>
      </w:r>
      <w:r w:rsidR="00137159">
        <w:rPr>
          <w:color w:val="000000" w:themeColor="text1"/>
        </w:rPr>
        <w:instrText xml:space="preserve"> ADDIN EN.CITE &lt;EndNote&gt;&lt;Cite&gt;&lt;Author&gt;O’Dowd&lt;/Author&gt;&lt;Year&gt;2018&lt;/Year&gt;&lt;RecNum&gt;10423&lt;/RecNum&gt;&lt;DisplayText&gt;(O’Dowd, 2018; UK Drug Policy Commission, 2012)&lt;/DisplayText&gt;&lt;record&gt;&lt;rec-number&gt;10423&lt;/rec-number&gt;&lt;foreign-keys&gt;&lt;key app="EN" db-id="tw9s0ps5jptp9eeatdqps2rbf5ztfr20rwtv" timestamp="1588581804" guid="14b0a726-5c3d-4e38-9e7f-f2a23c40bfa3"&gt;10423&lt;/key&gt;&lt;/foreign-keys&gt;&lt;ref-type name="Journal Article"&gt;17&lt;/ref-type&gt;&lt;contributors&gt;&lt;authors&gt;&lt;author&gt;O’Dowd, A.&lt;/author&gt;&lt;/authors&gt;&lt;/contributors&gt;&lt;titles&gt;&lt;title&gt;Avoid stigmatising language for people who use drugs, global commission urges&lt;/title&gt;&lt;secondary-title&gt;BMJ&lt;/secondary-title&gt;&lt;/titles&gt;&lt;periodical&gt;&lt;full-title&gt;BMJ&lt;/full-title&gt;&lt;abbr-1&gt;Bmj&lt;/abbr-1&gt;&lt;/periodical&gt;&lt;pages&gt;k140&lt;/pages&gt;&lt;volume&gt;360&lt;/volume&gt;&lt;dates&gt;&lt;year&gt;2018&lt;/year&gt;&lt;/dates&gt;&lt;urls&gt;&lt;related-urls&gt;&lt;url&gt;https://www.bmj.com/content/bmj/360/bmj.k140.full.pdf&lt;/url&gt;&lt;/related-urls&gt;&lt;/urls&gt;&lt;electronic-resource-num&gt;10.1136/bmj.k140&lt;/electronic-resource-num&gt;&lt;/record&gt;&lt;/Cite&gt;&lt;Cite&gt;&lt;Author&gt;UK Drug Policy Commission&lt;/Author&gt;&lt;Year&gt;2012&lt;/Year&gt;&lt;RecNum&gt;10422&lt;/RecNum&gt;&lt;record&gt;&lt;rec-number&gt;10422&lt;/rec-number&gt;&lt;foreign-keys&gt;&lt;key app="EN" db-id="tw9s0ps5jptp9eeatdqps2rbf5ztfr20rwtv" timestamp="1588581715" guid="11236392-5b83-4b90-861e-c666fa38d3c2"&gt;10422&lt;/key&gt;&lt;/foreign-keys&gt;&lt;ref-type name="Report"&gt;27&lt;/ref-type&gt;&lt;contributors&gt;&lt;authors&gt;&lt;author&gt;UK Drug Policy Commission,&lt;/author&gt;&lt;/authors&gt;&lt;/contributors&gt;&lt;titles&gt;&lt;title&gt;Dealing with the stigma of drugs: a guide for journalists&lt;/title&gt;&lt;/titles&gt;&lt;dates&gt;&lt;year&gt;2012&lt;/year&gt;&lt;/dates&gt;&lt;pub-location&gt;London&lt;/pub-location&gt;&lt;publisher&gt;UK Drug Policy Commission&lt;/publisher&gt;&lt;urls&gt;&lt;/urls&gt;&lt;/record&gt;&lt;/Cite&gt;&lt;/EndNote&gt;</w:instrText>
      </w:r>
      <w:r w:rsidR="00794979">
        <w:rPr>
          <w:color w:val="000000" w:themeColor="text1"/>
        </w:rPr>
        <w:fldChar w:fldCharType="separate"/>
      </w:r>
      <w:r w:rsidR="00794979">
        <w:rPr>
          <w:noProof/>
          <w:color w:val="000000" w:themeColor="text1"/>
        </w:rPr>
        <w:t>(O’Dowd, 2018; UK Drug Policy Commission, 2012)</w:t>
      </w:r>
      <w:r w:rsidR="00794979">
        <w:rPr>
          <w:color w:val="000000" w:themeColor="text1"/>
        </w:rPr>
        <w:fldChar w:fldCharType="end"/>
      </w:r>
      <w:r w:rsidR="00794979" w:rsidRPr="00794979">
        <w:rPr>
          <w:color w:val="000000" w:themeColor="text1"/>
        </w:rPr>
        <w:t xml:space="preserve">. </w:t>
      </w:r>
      <w:r w:rsidR="00137159">
        <w:t xml:space="preserve">Reviews of interventions designed to decrease public and professional stigma towards groups including PWUD, have identified limited evidence </w:t>
      </w:r>
      <w:r w:rsidR="00137159" w:rsidRPr="00C0334D">
        <w:fldChar w:fldCharType="begin">
          <w:fldData xml:space="preserve">PEVuZE5vdGU+PENpdGU+PEF1dGhvcj5MaXZpbmdzdG9uPC9BdXRob3I+PFllYXI+MjAxMjwvWWVh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</w:fldData>
        </w:fldChar>
      </w:r>
      <w:r w:rsidR="00137159">
        <w:instrText xml:space="preserve"> ADDIN EN.CITE </w:instrText>
      </w:r>
      <w:r w:rsidR="00137159">
        <w:fldChar w:fldCharType="begin">
          <w:fldData xml:space="preserve">PEVuZE5vdGU+PENpdGU+PEF1dGhvcj5MaXZpbmdzdG9uPC9BdXRob3I+PFllYXI+MjAxMjwvWWVh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</w:fldData>
        </w:fldChar>
      </w:r>
      <w:r w:rsidR="00137159">
        <w:instrText xml:space="preserve"> ADDIN EN.CITE.DATA </w:instrText>
      </w:r>
      <w:r w:rsidR="00137159">
        <w:fldChar w:fldCharType="end"/>
      </w:r>
      <w:r w:rsidR="00137159" w:rsidRPr="00C0334D">
        <w:fldChar w:fldCharType="separate"/>
      </w:r>
      <w:r w:rsidR="00137159">
        <w:rPr>
          <w:noProof/>
        </w:rPr>
        <w:t>(Lancaster et al., 2017; Livingston et al., 2012; Maiorano et al., 2017)</w:t>
      </w:r>
      <w:r w:rsidR="00137159" w:rsidRPr="00C0334D">
        <w:fldChar w:fldCharType="end"/>
      </w:r>
      <w:r w:rsidR="00137159">
        <w:t xml:space="preserve">, but suggest that initiatives such as contact-based professional training, and guidelines published by authoritative institutions can be effective. </w:t>
      </w:r>
      <w:r w:rsidR="00794979" w:rsidRPr="00794979">
        <w:rPr>
          <w:color w:val="000000" w:themeColor="text1"/>
        </w:rPr>
        <w:t xml:space="preserve">However, the use of person-centred and respectful language </w:t>
      </w:r>
      <w:r w:rsidR="00794979">
        <w:rPr>
          <w:color w:val="000000" w:themeColor="text1"/>
        </w:rPr>
        <w:t>in media</w:t>
      </w:r>
      <w:r w:rsidR="00794979" w:rsidRPr="00794979">
        <w:rPr>
          <w:color w:val="000000" w:themeColor="text1"/>
        </w:rPr>
        <w:t xml:space="preserve"> </w:t>
      </w:r>
      <w:r w:rsidR="00794979" w:rsidRPr="00794979">
        <w:rPr>
          <w:i/>
          <w:iCs/>
          <w:color w:val="000000" w:themeColor="text1"/>
        </w:rPr>
        <w:t>per se</w:t>
      </w:r>
      <w:r w:rsidR="00794979">
        <w:rPr>
          <w:color w:val="000000" w:themeColor="text1"/>
        </w:rPr>
        <w:t xml:space="preserve"> </w:t>
      </w:r>
      <w:r w:rsidR="00794979" w:rsidRPr="00794979">
        <w:rPr>
          <w:color w:val="000000" w:themeColor="text1"/>
        </w:rPr>
        <w:t xml:space="preserve">does not necessarily </w:t>
      </w:r>
      <w:r w:rsidR="00794979">
        <w:rPr>
          <w:color w:val="000000" w:themeColor="text1"/>
        </w:rPr>
        <w:t>reduce</w:t>
      </w:r>
      <w:r w:rsidR="00794979" w:rsidRPr="00794979">
        <w:rPr>
          <w:color w:val="000000" w:themeColor="text1"/>
        </w:rPr>
        <w:t xml:space="preserve"> prejudice and discriminat</w:t>
      </w:r>
      <w:r w:rsidR="00794979">
        <w:rPr>
          <w:color w:val="000000" w:themeColor="text1"/>
        </w:rPr>
        <w:t xml:space="preserve">ory actions, as the sources of stigma are complex </w:t>
      </w:r>
      <w:r w:rsidR="00137159">
        <w:rPr>
          <w:color w:val="000000" w:themeColor="text1"/>
        </w:rPr>
        <w:fldChar w:fldCharType="begin"/>
      </w:r>
      <w:r w:rsidR="00137159">
        <w:rPr>
          <w:color w:val="000000" w:themeColor="text1"/>
        </w:rPr>
        <w:instrText xml:space="preserve"> ADDIN EN.CITE &lt;EndNote&gt;&lt;Cite&gt;&lt;Author&gt;Stangl&lt;/Author&gt;&lt;Year&gt;2019&lt;/Year&gt;&lt;RecNum&gt;9969&lt;/RecNum&gt;&lt;DisplayText&gt;(Stangl et al., 2019)&lt;/DisplayText&gt;&lt;record&gt;&lt;rec-number&gt;9969&lt;/rec-number&gt;&lt;foreign-keys&gt;&lt;key app="EN" db-id="tw9s0ps5jptp9eeatdqps2rbf5ztfr20rwtv" timestamp="1570801214" guid="20d17d1d-8e73-4da7-a926-589a5ed3ff41"&gt;9969&lt;/key&gt;&lt;/foreign-keys&gt;&lt;ref-type name="Journal Article"&gt;17&lt;/ref-type&gt;&lt;contributors&gt;&lt;authors&gt;&lt;author&gt;Stangl, Anne L.&lt;/author&gt;&lt;author&gt;Earnshaw, Valerie A.&lt;/author&gt;&lt;author&gt;Logie, Carmen H.&lt;/author&gt;&lt;author&gt;van Brakel, Wim&lt;/author&gt;&lt;author&gt;C. Simbayi, Leickness&lt;/author&gt;&lt;author&gt;Barré, Iman&lt;/author&gt;&lt;author&gt;Dovidio, John F.&lt;/author&gt;&lt;/authors&gt;&lt;/contributors&gt;&lt;titles&gt;&lt;title&gt;The Health Stigma and Discrimination Framework: a global, crosscutting framework to inform research, intervention development, and policy on health-related stigmas&lt;/title&gt;&lt;secondary-title&gt;BMC Medicine&lt;/secondary-title&gt;&lt;/titles&gt;&lt;periodical&gt;&lt;full-title&gt;Bmc Medicine&lt;/full-title&gt;&lt;abbr-1&gt;BMC Med.&lt;/abbr-1&gt;&lt;/periodical&gt;&lt;pages&gt;31&lt;/pages&gt;&lt;volume&gt;17&lt;/volume&gt;&lt;number&gt;1&lt;/number&gt;&lt;dates&gt;&lt;year&gt;2019&lt;/year&gt;&lt;pub-dates&gt;&lt;date&gt;February 15&lt;/date&gt;&lt;/pub-dates&gt;&lt;/dates&gt;&lt;isbn&gt;1741-7015&lt;/isbn&gt;&lt;label&gt;Stangl2019&lt;/label&gt;&lt;work-type&gt;journal article&lt;/work-type&gt;&lt;urls&gt;&lt;related-urls&gt;&lt;url&gt;https://doi.org/10.1186/s12916-019-1271-3&lt;/url&gt;&lt;/related-urls&gt;&lt;/urls&gt;&lt;electronic-resource-num&gt;10.1186/s12916-019-1271-3&lt;/electronic-resource-num&gt;&lt;/record&gt;&lt;/Cite&gt;&lt;/EndNote&gt;</w:instrText>
      </w:r>
      <w:r w:rsidR="00137159">
        <w:rPr>
          <w:color w:val="000000" w:themeColor="text1"/>
        </w:rPr>
        <w:fldChar w:fldCharType="separate"/>
      </w:r>
      <w:r w:rsidR="00137159">
        <w:rPr>
          <w:noProof/>
          <w:color w:val="000000" w:themeColor="text1"/>
        </w:rPr>
        <w:t>(Stangl et al., 2019)</w:t>
      </w:r>
      <w:r w:rsidR="00137159">
        <w:rPr>
          <w:color w:val="000000" w:themeColor="text1"/>
        </w:rPr>
        <w:fldChar w:fldCharType="end"/>
      </w:r>
      <w:r w:rsidR="00137159">
        <w:rPr>
          <w:color w:val="000000" w:themeColor="text1"/>
        </w:rPr>
        <w:t xml:space="preserve">, and adoption of </w:t>
      </w:r>
      <w:r w:rsidR="00794979">
        <w:rPr>
          <w:color w:val="000000" w:themeColor="text1"/>
        </w:rPr>
        <w:t xml:space="preserve">neutral language may mask </w:t>
      </w:r>
      <w:r w:rsidR="00137159">
        <w:rPr>
          <w:color w:val="000000" w:themeColor="text1"/>
        </w:rPr>
        <w:t>otherwise negative</w:t>
      </w:r>
      <w:r w:rsidR="00794979">
        <w:rPr>
          <w:color w:val="000000" w:themeColor="text1"/>
        </w:rPr>
        <w:t xml:space="preserve"> framing and selective representation of PWUD.</w:t>
      </w:r>
      <w:r w:rsidR="00137159">
        <w:rPr>
          <w:color w:val="000000" w:themeColor="text1"/>
        </w:rPr>
        <w:t xml:space="preserve"> </w:t>
      </w:r>
      <w:r w:rsidR="0094598E">
        <w:t xml:space="preserve">Furthermore, </w:t>
      </w:r>
      <w:r w:rsidR="0094598E">
        <w:lastRenderedPageBreak/>
        <w:t xml:space="preserve">although people in </w:t>
      </w:r>
      <w:r w:rsidR="00B875E2">
        <w:t xml:space="preserve">drug </w:t>
      </w:r>
      <w:r w:rsidR="0094598E">
        <w:t xml:space="preserve">services, their family members, and treatment professionals all rate stigmatising terms such as ‘addict’ negatively </w:t>
      </w:r>
      <w:r w:rsidR="0094598E">
        <w:fldChar w:fldCharType="begin"/>
      </w:r>
      <w:r w:rsidR="0094598E">
        <w:instrText xml:space="preserve"> ADDIN EN.CITE &lt;EndNote&gt;&lt;Cite&gt;&lt;Author&gt;Ashford&lt;/Author&gt;&lt;Year&gt;2019&lt;/Year&gt;&lt;RecNum&gt;9941&lt;/RecNum&gt;&lt;DisplayText&gt;(Ashford, Brown, et al., 2019b)&lt;/DisplayText&gt;&lt;record&gt;&lt;rec-number&gt;9941&lt;/rec-number&gt;&lt;foreign-keys&gt;&lt;key app="EN" db-id="tw9s0ps5jptp9eeatdqps2rbf5ztfr20rwtv" timestamp="1570801214" guid="ffab1df8-e52a-4997-884b-466180a28460"&gt;9941&lt;/key&gt;&lt;/foreign-keys&gt;&lt;ref-type name="Journal Article"&gt;17&lt;/ref-type&gt;&lt;contributors&gt;&lt;authors&gt;&lt;author&gt;Ashford, R.D.&lt;/author&gt;&lt;author&gt;Brown, A.M.&lt;/author&gt;&lt;author&gt;Curtis, B.&lt;/author&gt;&lt;/authors&gt;&lt;/contributors&gt;&lt;titles&gt;&lt;title&gt;Expanding language choices to reduce stigma: A Delphi study of positive and negative terms in substance use and recovery&lt;/title&gt;&lt;secondary-title&gt;Health Education&lt;/secondary-title&gt;&lt;/titles&gt;&lt;periodical&gt;&lt;full-title&gt;Health Education&lt;/full-title&gt;&lt;/periodical&gt;&lt;pages&gt;51-62&lt;/pages&gt;&lt;volume&gt;119&lt;/volume&gt;&lt;number&gt;1&lt;/number&gt;&lt;keywords&gt;&lt;keyword&gt;Discrimination,Communication,Substance misuse,Stigma,Delphi method,Addiction&lt;/keyword&gt;&lt;/keywords&gt;&lt;dates&gt;&lt;year&gt;2019&lt;/year&gt;&lt;/dates&gt;&lt;urls&gt;&lt;related-urls&gt;&lt;url&gt;https://www.emeraldinsight.com/doi/abs/10.1108/HE-03-2018-0017&lt;/url&gt;&lt;/related-urls&gt;&lt;/urls&gt;&lt;electronic-resource-num&gt;doi:10.1108/HE-03-2018-0017&lt;/electronic-resource-num&gt;&lt;/record&gt;&lt;/Cite&gt;&lt;/EndNote&gt;</w:instrText>
      </w:r>
      <w:r w:rsidR="0094598E">
        <w:fldChar w:fldCharType="separate"/>
      </w:r>
      <w:r w:rsidR="0094598E">
        <w:rPr>
          <w:noProof/>
        </w:rPr>
        <w:t>(Ashford, Brown, et al., 2019b)</w:t>
      </w:r>
      <w:r w:rsidR="0094598E">
        <w:fldChar w:fldCharType="end"/>
      </w:r>
      <w:r w:rsidR="0094598E">
        <w:t xml:space="preserve">,  some PWUD prefer to refer to themselves using these </w:t>
      </w:r>
      <w:r w:rsidR="00B875E2">
        <w:t>types of</w:t>
      </w:r>
      <w:r w:rsidR="0094598E">
        <w:t xml:space="preserve"> terms, including as part of the process of developing a recovery identity, although they do not wish others to use them </w:t>
      </w:r>
      <w:r w:rsidR="0094598E">
        <w:fldChar w:fldCharType="begin"/>
      </w:r>
      <w:r w:rsidR="00C81890">
        <w:instrText xml:space="preserve"> ADDIN EN.CITE &lt;EndNote&gt;&lt;Cite&gt;&lt;Author&gt;Pivovarova&lt;/Author&gt;&lt;Year&gt;2019&lt;/Year&gt;&lt;RecNum&gt;10028&lt;/RecNum&gt;&lt;DisplayText&gt;(Pivovarova &amp;amp; Stein, 2019)&lt;/DisplayText&gt;&lt;record&gt;&lt;rec-number&gt;10028&lt;/rec-number&gt;&lt;foreign-keys&gt;&lt;key app="EN" db-id="tw9s0ps5jptp9eeatdqps2rbf5ztfr20rwtv" timestamp="1570801298" guid="ce31ea11-2df3-4730-90b4-57883882c123"&gt;10028&lt;/key&gt;&lt;/foreign-keys&gt;&lt;ref-type name="Journal Article"&gt;17&lt;/ref-type&gt;&lt;contributors&gt;&lt;authors&gt;&lt;author&gt;Pivovarova, E.&lt;/author&gt;&lt;author&gt;Stein, M.D.&lt;/author&gt;&lt;/authors&gt;&lt;/contributors&gt;&lt;auth-address&gt;Department of Psychiatry, University of Massachusetts Medical School, Worcester, MA, USA.&amp;#xD;Massachusetts Center of Excellence for Specialty Courts, Worcester, MA, USA.&amp;#xD;Health Law, Policy and Management, Boston University School of Public Health, Boston, MA, USA.&amp;#xD;Butler Hospital, Providence, Rhode Island, USA.&lt;/auth-address&gt;&lt;titles&gt;&lt;title&gt;In their own words: language preferences of individuals who use heroin&lt;/title&gt;&lt;secondary-title&gt;Addiction&lt;/secondary-title&gt;&lt;/titles&gt;&lt;periodical&gt;&lt;full-title&gt;Addiction&lt;/full-title&gt;&lt;/periodical&gt;&lt;pages&gt;1785-1790&lt;/pages&gt;&lt;volume&gt;114&lt;/volume&gt;&lt;number&gt;10&lt;/number&gt;&lt;edition&gt;2019/05/30&lt;/edition&gt;&lt;keywords&gt;&lt;keyword&gt;*Addiction&lt;/keyword&gt;&lt;keyword&gt;*heroin use&lt;/keyword&gt;&lt;keyword&gt;*language&lt;/keyword&gt;&lt;keyword&gt;*opiates&lt;/keyword&gt;&lt;keyword&gt;*stigma&lt;/keyword&gt;&lt;keyword&gt;*substance use disorder&lt;/keyword&gt;&lt;keyword&gt;*terminology&lt;/keyword&gt;&lt;/keywords&gt;&lt;dates&gt;&lt;year&gt;2019&lt;/year&gt;&lt;pub-dates&gt;&lt;date&gt;Oct&lt;/date&gt;&lt;/pub-dates&gt;&lt;/dates&gt;&lt;isbn&gt;1360-0443 (Electronic)&amp;#xD;0965-2140 (Linking)&lt;/isbn&gt;&lt;accession-num&gt;31140667&lt;/accession-num&gt;&lt;urls&gt;&lt;related-urls&gt;&lt;url&gt;https://www.ncbi.nlm.nih.gov/pubmed/31140667&lt;/url&gt;&lt;/related-urls&gt;&lt;/urls&gt;&lt;custom2&gt;PMC6732023&lt;/custom2&gt;&lt;electronic-resource-num&gt;10.1111/add.14699&lt;/electronic-resource-num&gt;&lt;/record&gt;&lt;/Cite&gt;&lt;/EndNote&gt;</w:instrText>
      </w:r>
      <w:r w:rsidR="0094598E">
        <w:fldChar w:fldCharType="separate"/>
      </w:r>
      <w:r w:rsidR="00C81890">
        <w:rPr>
          <w:noProof/>
        </w:rPr>
        <w:t>(Pivovarova &amp; Stein, 2019)</w:t>
      </w:r>
      <w:r w:rsidR="0094598E">
        <w:fldChar w:fldCharType="end"/>
      </w:r>
      <w:r w:rsidR="0094598E">
        <w:t xml:space="preserve">.   </w:t>
      </w:r>
    </w:p>
    <w:p w14:paraId="2C5476AE" w14:textId="23C74B15" w:rsidR="00E426B8" w:rsidRDefault="002C4E07" w:rsidP="0060746D">
      <w:pPr>
        <w:spacing w:before="100" w:beforeAutospacing="1" w:after="100" w:afterAutospacing="1" w:line="480" w:lineRule="auto"/>
        <w:jc w:val="both"/>
        <w:rPr>
          <w:color w:val="333333"/>
        </w:rPr>
      </w:pPr>
      <w:r w:rsidRPr="00C0334D">
        <w:rPr>
          <w:color w:val="333333"/>
        </w:rPr>
        <w:t>The current study has a number of limitations that need to be considered when interpreting the results</w:t>
      </w:r>
      <w:r w:rsidR="00D92906">
        <w:rPr>
          <w:color w:val="333333"/>
        </w:rPr>
        <w:t xml:space="preserve"> and practical application</w:t>
      </w:r>
      <w:r w:rsidRPr="00C0334D">
        <w:rPr>
          <w:color w:val="333333"/>
        </w:rPr>
        <w:t xml:space="preserve">. </w:t>
      </w:r>
      <w:r w:rsidR="00240FE9">
        <w:rPr>
          <w:color w:val="333333"/>
        </w:rPr>
        <w:t>P</w:t>
      </w:r>
      <w:r w:rsidRPr="00C0334D">
        <w:rPr>
          <w:color w:val="333333"/>
        </w:rPr>
        <w:t xml:space="preserve">articipants were randomly assigned to conditions, </w:t>
      </w:r>
      <w:r w:rsidR="00240FE9">
        <w:rPr>
          <w:color w:val="333333"/>
        </w:rPr>
        <w:t>but as this</w:t>
      </w:r>
      <w:r w:rsidRPr="00C0334D">
        <w:rPr>
          <w:color w:val="333333"/>
        </w:rPr>
        <w:t xml:space="preserve"> was </w:t>
      </w:r>
      <w:r w:rsidR="00240FE9">
        <w:rPr>
          <w:color w:val="333333"/>
        </w:rPr>
        <w:t xml:space="preserve">an exploratory study using </w:t>
      </w:r>
      <w:r w:rsidRPr="00C0334D">
        <w:rPr>
          <w:color w:val="333333"/>
        </w:rPr>
        <w:t xml:space="preserve">convenience sample, </w:t>
      </w:r>
      <w:r w:rsidR="000A5348">
        <w:rPr>
          <w:color w:val="333333"/>
        </w:rPr>
        <w:t>our findings may not be generalisable to the</w:t>
      </w:r>
      <w:r w:rsidRPr="00C0334D">
        <w:rPr>
          <w:color w:val="333333"/>
        </w:rPr>
        <w:t xml:space="preserve"> general population. </w:t>
      </w:r>
      <w:r w:rsidR="00240FE9">
        <w:rPr>
          <w:color w:val="333333"/>
        </w:rPr>
        <w:t>Although conditions were well matched, there were</w:t>
      </w:r>
      <w:r w:rsidRPr="00C0334D">
        <w:rPr>
          <w:color w:val="333333"/>
        </w:rPr>
        <w:t xml:space="preserve"> difference</w:t>
      </w:r>
      <w:r w:rsidR="000A5348">
        <w:rPr>
          <w:color w:val="333333"/>
        </w:rPr>
        <w:t>s</w:t>
      </w:r>
      <w:r w:rsidRPr="00C0334D">
        <w:rPr>
          <w:color w:val="333333"/>
        </w:rPr>
        <w:t xml:space="preserve"> in demographics between our sample and the </w:t>
      </w:r>
      <w:r w:rsidR="003B1615">
        <w:rPr>
          <w:color w:val="333333"/>
        </w:rPr>
        <w:t xml:space="preserve">UK </w:t>
      </w:r>
      <w:r w:rsidR="00240FE9">
        <w:rPr>
          <w:color w:val="333333"/>
        </w:rPr>
        <w:t>general</w:t>
      </w:r>
      <w:r w:rsidRPr="00C0334D">
        <w:rPr>
          <w:color w:val="333333"/>
        </w:rPr>
        <w:t xml:space="preserve"> population in terms of education level </w:t>
      </w:r>
      <w:r w:rsidR="00E426B8">
        <w:rPr>
          <w:color w:val="333333"/>
        </w:rPr>
        <w:t xml:space="preserve">(more people with University degrees) </w:t>
      </w:r>
      <w:r w:rsidRPr="00C0334D">
        <w:rPr>
          <w:color w:val="333333"/>
        </w:rPr>
        <w:t>and voting preference</w:t>
      </w:r>
      <w:r w:rsidR="00E426B8">
        <w:rPr>
          <w:color w:val="333333"/>
        </w:rPr>
        <w:t xml:space="preserve"> (a majority voted for left-wing parties)</w:t>
      </w:r>
      <w:r w:rsidRPr="00C0334D">
        <w:rPr>
          <w:color w:val="333333"/>
        </w:rPr>
        <w:t>.</w:t>
      </w:r>
      <w:r w:rsidR="00240FE9">
        <w:rPr>
          <w:color w:val="333333"/>
        </w:rPr>
        <w:t xml:space="preserve"> </w:t>
      </w:r>
      <w:r w:rsidR="00E426B8">
        <w:rPr>
          <w:color w:val="333333"/>
        </w:rPr>
        <w:t xml:space="preserve">In additon to reasons discussed earlier, sample characteristics may be one important explanation as to why we didn’t find hypothesised effects on gender and substance use terminology, as this sample may have had lower baseline levels of stigma towards PWUD than the general population. </w:t>
      </w:r>
      <w:r w:rsidRPr="00C0334D">
        <w:rPr>
          <w:color w:val="333333"/>
        </w:rPr>
        <w:t xml:space="preserve">The authors’ social media networks were used </w:t>
      </w:r>
      <w:r w:rsidR="00E426B8">
        <w:rPr>
          <w:color w:val="333333"/>
        </w:rPr>
        <w:t>as one method</w:t>
      </w:r>
      <w:r w:rsidR="00D92906">
        <w:rPr>
          <w:color w:val="333333"/>
        </w:rPr>
        <w:t xml:space="preserve"> </w:t>
      </w:r>
      <w:r w:rsidR="00E426B8">
        <w:rPr>
          <w:color w:val="333333"/>
        </w:rPr>
        <w:t>of recruitment for</w:t>
      </w:r>
      <w:r w:rsidRPr="00C0334D">
        <w:rPr>
          <w:color w:val="333333"/>
        </w:rPr>
        <w:t xml:space="preserve"> this study, and </w:t>
      </w:r>
      <w:r w:rsidR="00D92906">
        <w:rPr>
          <w:color w:val="333333"/>
        </w:rPr>
        <w:t>study adverts were further disseminated through secondary distribution. A</w:t>
      </w:r>
      <w:r w:rsidRPr="00C0334D">
        <w:rPr>
          <w:color w:val="333333"/>
        </w:rPr>
        <w:t xml:space="preserve">lthough we were unable to determine what proportion of participants were recruited through these platforms, it is likely that we oversampled people who have a particular interest in drug </w:t>
      </w:r>
      <w:r w:rsidR="003B1615">
        <w:rPr>
          <w:color w:val="333333"/>
        </w:rPr>
        <w:t>topics</w:t>
      </w:r>
      <w:r w:rsidRPr="00C0334D">
        <w:rPr>
          <w:color w:val="333333"/>
        </w:rPr>
        <w:t>, and those who may hold particular attitudes towards PWUD because of social</w:t>
      </w:r>
      <w:r w:rsidR="00E426B8">
        <w:rPr>
          <w:color w:val="333333"/>
        </w:rPr>
        <w:t>-</w:t>
      </w:r>
      <w:r w:rsidRPr="00C0334D">
        <w:rPr>
          <w:color w:val="333333"/>
        </w:rPr>
        <w:t xml:space="preserve"> </w:t>
      </w:r>
      <w:r w:rsidR="00E426B8">
        <w:rPr>
          <w:color w:val="333333"/>
        </w:rPr>
        <w:t xml:space="preserve">and professional </w:t>
      </w:r>
      <w:r w:rsidRPr="00C0334D">
        <w:rPr>
          <w:color w:val="333333"/>
        </w:rPr>
        <w:t xml:space="preserve">network homogeneity. </w:t>
      </w:r>
      <w:r w:rsidR="00D92906">
        <w:rPr>
          <w:color w:val="333333"/>
        </w:rPr>
        <w:t>This is reflected in levels of self-reported substance use</w:t>
      </w:r>
      <w:r w:rsidR="00D15C56">
        <w:rPr>
          <w:color w:val="333333"/>
        </w:rPr>
        <w:t xml:space="preserve">, and personal or close family/friend experience of drug treatment </w:t>
      </w:r>
      <w:r w:rsidR="00D92906">
        <w:rPr>
          <w:color w:val="333333"/>
        </w:rPr>
        <w:t xml:space="preserve">that were higher </w:t>
      </w:r>
      <w:r w:rsidR="001F54D9">
        <w:rPr>
          <w:color w:val="333333"/>
        </w:rPr>
        <w:t xml:space="preserve">in this study </w:t>
      </w:r>
      <w:r w:rsidR="00D92906">
        <w:rPr>
          <w:color w:val="333333"/>
        </w:rPr>
        <w:t xml:space="preserve">than </w:t>
      </w:r>
      <w:r w:rsidR="00D15C56">
        <w:rPr>
          <w:color w:val="333333"/>
        </w:rPr>
        <w:t xml:space="preserve">those estimates reported in </w:t>
      </w:r>
      <w:r w:rsidR="00D92906">
        <w:rPr>
          <w:color w:val="333333"/>
        </w:rPr>
        <w:t xml:space="preserve">national general population </w:t>
      </w:r>
      <w:r w:rsidR="00D15C56">
        <w:rPr>
          <w:color w:val="333333"/>
        </w:rPr>
        <w:t>surveys</w:t>
      </w:r>
      <w:r w:rsidR="00D92906">
        <w:rPr>
          <w:color w:val="333333"/>
        </w:rPr>
        <w:t xml:space="preserve"> </w:t>
      </w:r>
      <w:r w:rsidR="00DA2C2F">
        <w:fldChar w:fldCharType="begin"/>
      </w:r>
      <w:r w:rsidR="00DA2C2F">
        <w:instrText xml:space="preserve"> ADDIN EN.CITE &lt;EndNote&gt;&lt;Cite&gt;&lt;Author&gt;The Scottish Government&lt;/Author&gt;&lt;Year&gt;2016&lt;/Year&gt;&lt;RecNum&gt;8538&lt;/RecNum&gt;&lt;DisplayText&gt;(Home Office, 2019; The Scottish Government, 2016)&lt;/DisplayText&gt;&lt;record&gt;&lt;rec-number&gt;8538&lt;/rec-number&gt;&lt;foreign-keys&gt;&lt;key app="EN" db-id="tw9s0ps5jptp9eeatdqps2rbf5ztfr20rwtv" timestamp="1570800709" guid="2a746c34-b9bd-4f92-932e-4f8c99313a33"&gt;8538&lt;/key&gt;&lt;/foreign-keys&gt;&lt;ref-type name="Report"&gt;27&lt;/ref-type&gt;&lt;contributors&gt;&lt;authors&gt;&lt;author&gt;The Scottish Government,&lt;/author&gt;&lt;/authors&gt;&lt;/contributors&gt;&lt;titles&gt;&lt;title&gt;2016 Scottish Public Attitudes Towards People with Drug Dependence and People in Recovery&lt;/title&gt;&lt;/titles&gt;&lt;dates&gt;&lt;year&gt;2016&lt;/year&gt;&lt;/dates&gt;&lt;pub-location&gt;Edinburgh, UK&lt;/pub-location&gt;&lt;publisher&gt;The Scottish Government&lt;/publisher&gt;&lt;urls&gt;&lt;/urls&gt;&lt;/record&gt;&lt;/Cite&gt;&lt;Cite&gt;&lt;Author&gt;Home Office&lt;/Author&gt;&lt;Year&gt;2019&lt;/Year&gt;&lt;RecNum&gt;5132&lt;/RecNum&gt;&lt;record&gt;&lt;rec-number&gt;5132&lt;/rec-number&gt;&lt;foreign-keys&gt;&lt;key app="EN" db-id="tw9s0ps5jptp9eeatdqps2rbf5ztfr20rwtv" timestamp="1570798527" guid="0ef9832b-f834-40c2-ae78-3575ea2abcbe"&gt;5132&lt;/key&gt;&lt;/foreign-keys&gt;&lt;ref-type name="Report"&gt;27&lt;/ref-type&gt;&lt;contributors&gt;&lt;authors&gt;&lt;author&gt;Home Office,&lt;/author&gt;&lt;/authors&gt;&lt;/contributors&gt;&lt;titles&gt;&lt;title&gt;Drug Misuse: Findings from the 2018/19 Crime Survey for England and Wales&lt;/title&gt;&lt;/titles&gt;&lt;dates&gt;&lt;year&gt;2019&lt;/year&gt;&lt;/dates&gt;&lt;pub-location&gt;London&lt;/pub-location&gt;&lt;publisher&gt;Home Office&lt;/publisher&gt;&lt;urls&gt;&lt;/urls&gt;&lt;/record&gt;&lt;/Cite&gt;&lt;/EndNote&gt;</w:instrText>
      </w:r>
      <w:r w:rsidR="00DA2C2F">
        <w:fldChar w:fldCharType="separate"/>
      </w:r>
      <w:r w:rsidR="00DA2C2F">
        <w:rPr>
          <w:noProof/>
        </w:rPr>
        <w:t>(Home Office, 2019; The Scottish Government, 2016)</w:t>
      </w:r>
      <w:r w:rsidR="00DA2C2F">
        <w:fldChar w:fldCharType="end"/>
      </w:r>
      <w:r w:rsidR="00D92906">
        <w:t>)</w:t>
      </w:r>
      <w:r w:rsidR="00E426B8">
        <w:t xml:space="preserve">, which is important as familiarity with substance use (through direct or indirect experience) can influence stigma towards PWUD </w:t>
      </w:r>
      <w:r w:rsidR="00E426B8">
        <w:fldChar w:fldCharType="begin"/>
      </w:r>
      <w:r w:rsidR="00E426B8">
        <w:instrText xml:space="preserve"> ADDIN EN.CITE &lt;EndNote&gt;&lt;Cite&gt;&lt;Author&gt;Lloyd&lt;/Author&gt;&lt;Year&gt;2013&lt;/Year&gt;&lt;RecNum&gt;8797&lt;/RecNum&gt;&lt;DisplayText&gt;(Lloyd, 2013)&lt;/DisplayText&gt;&lt;record&gt;&lt;rec-number&gt;8797&lt;/rec-number&gt;&lt;foreign-keys&gt;&lt;key app="EN" db-id="tw9s0ps5jptp9eeatdqps2rbf5ztfr20rwtv" timestamp="1570800714" guid="d65ba485-938e-42e1-a03f-16e398e2605d"&gt;8797&lt;/key&gt;&lt;/foreign-keys&gt;&lt;ref-type name="Journal Article"&gt;17&lt;/ref-type&gt;&lt;contributors&gt;&lt;authors&gt;&lt;author&gt;Lloyd, Charlie&lt;/author&gt;&lt;/authors&gt;&lt;/contributors&gt;&lt;titles&gt;&lt;title&gt;The stigmatization of problem drug users: A narrative literature review&lt;/title&gt;&lt;secondary-title&gt;Drugs: Education, Prevention and Policy&lt;/secondary-title&gt;&lt;/titles&gt;&lt;periodical&gt;&lt;full-title&gt;Drugs: Education, Prevention and Policy&lt;/full-title&gt;&lt;/periodical&gt;&lt;pages&gt;85-95&lt;/pages&gt;&lt;volume&gt;20&lt;/volume&gt;&lt;number&gt;2&lt;/number&gt;&lt;dates&gt;&lt;year&gt;2013&lt;/year&gt;&lt;pub-dates&gt;&lt;date&gt;2013/04/01&lt;/date&gt;&lt;/pub-dates&gt;&lt;/dates&gt;&lt;publisher&gt;Taylor &amp;amp; Francis&lt;/publisher&gt;&lt;isbn&gt;0968-7637&lt;/isbn&gt;&lt;urls&gt;&lt;related-urls&gt;&lt;url&gt;https://doi.org/10.3109/09687637.2012.743506&lt;/url&gt;&lt;/related-urls&gt;&lt;/urls&gt;&lt;electronic-resource-num&gt;10.3109/09687637.2012.743506&lt;/electronic-resource-num&gt;&lt;/record&gt;&lt;/Cite&gt;&lt;/EndNote&gt;</w:instrText>
      </w:r>
      <w:r w:rsidR="00E426B8">
        <w:fldChar w:fldCharType="separate"/>
      </w:r>
      <w:r w:rsidR="00E426B8">
        <w:rPr>
          <w:noProof/>
        </w:rPr>
        <w:t>(Lloyd, 2013)</w:t>
      </w:r>
      <w:r w:rsidR="00E426B8">
        <w:fldChar w:fldCharType="end"/>
      </w:r>
      <w:r w:rsidR="00D92906">
        <w:t>.</w:t>
      </w:r>
      <w:r w:rsidR="001F54D9">
        <w:t xml:space="preserve"> </w:t>
      </w:r>
      <w:r w:rsidR="001F54D9">
        <w:rPr>
          <w:color w:val="333333"/>
        </w:rPr>
        <w:t xml:space="preserve">There has been no directly comparable </w:t>
      </w:r>
      <w:r w:rsidR="00E426B8">
        <w:rPr>
          <w:color w:val="333333"/>
        </w:rPr>
        <w:t xml:space="preserve">survey </w:t>
      </w:r>
      <w:r w:rsidR="001F54D9">
        <w:rPr>
          <w:color w:val="333333"/>
        </w:rPr>
        <w:t xml:space="preserve">research </w:t>
      </w:r>
      <w:r w:rsidR="00E426B8">
        <w:rPr>
          <w:color w:val="333333"/>
        </w:rPr>
        <w:t xml:space="preserve">on sample </w:t>
      </w:r>
      <w:r w:rsidR="00E426B8">
        <w:rPr>
          <w:color w:val="333333"/>
        </w:rPr>
        <w:lastRenderedPageBreak/>
        <w:t xml:space="preserve">characteristics previously </w:t>
      </w:r>
      <w:r w:rsidR="001F54D9">
        <w:rPr>
          <w:color w:val="333333"/>
        </w:rPr>
        <w:t xml:space="preserve">undertaken in the UK on this topic, but other survey </w:t>
      </w:r>
      <w:r w:rsidR="00E426B8">
        <w:rPr>
          <w:color w:val="333333"/>
        </w:rPr>
        <w:t>findings</w:t>
      </w:r>
      <w:r w:rsidR="001F54D9">
        <w:rPr>
          <w:color w:val="333333"/>
        </w:rPr>
        <w:t xml:space="preserve"> may be informative. </w:t>
      </w:r>
      <w:r w:rsidR="00E426B8">
        <w:rPr>
          <w:color w:val="333333"/>
        </w:rPr>
        <w:t>For example, a</w:t>
      </w:r>
      <w:r w:rsidR="001F54D9">
        <w:rPr>
          <w:color w:val="333333"/>
        </w:rPr>
        <w:t xml:space="preserve"> recent representative UK opinion poll found greater support for more health-orientated and less punitive responses to substance use in people who identified as being more politically left wing or liberal </w:t>
      </w:r>
      <w:r w:rsidR="001F54D9">
        <w:rPr>
          <w:color w:val="333333"/>
        </w:rPr>
        <w:fldChar w:fldCharType="begin"/>
      </w:r>
      <w:r w:rsidR="001F54D9">
        <w:rPr>
          <w:color w:val="333333"/>
        </w:rPr>
        <w:instrText xml:space="preserve"> ADDIN EN.CITE &lt;EndNote&gt;&lt;Cite&gt;&lt;Author&gt;YouGov&lt;/Author&gt;&lt;Year&gt;2019&lt;/Year&gt;&lt;RecNum&gt;10273&lt;/RecNum&gt;&lt;DisplayText&gt;(YouGov &amp;amp; CDPRG, 2019)&lt;/DisplayText&gt;&lt;record&gt;&lt;rec-number&gt;10273&lt;/rec-number&gt;&lt;foreign-keys&gt;&lt;key app="EN" db-id="tw9s0ps5jptp9eeatdqps2rbf5ztfr20rwtv" timestamp="1579161376" guid="c7b5a001-7e16-4eb1-96b3-fcac3bb81083"&gt;10273&lt;/key&gt;&lt;/foreign-keys&gt;&lt;ref-type name="Report"&gt;27&lt;/ref-type&gt;&lt;contributors&gt;&lt;authors&gt;&lt;author&gt;YouGov,&lt;/author&gt;&lt;author&gt;CDPRG,&lt;/author&gt;&lt;/authors&gt;&lt;/contributors&gt;&lt;titles&gt;&lt;title&gt;Public Attitudes to Drugs in the UK&lt;/title&gt;&lt;/titles&gt;&lt;dates&gt;&lt;year&gt;2019&lt;/year&gt;&lt;/dates&gt;&lt;pub-location&gt;London, UK&lt;/pub-location&gt;&lt;publisher&gt;Conservative Drug Policy Reform Group&lt;/publisher&gt;&lt;urls&gt;&lt;/urls&gt;&lt;/record&gt;&lt;/Cite&gt;&lt;/EndNote&gt;</w:instrText>
      </w:r>
      <w:r w:rsidR="001F54D9">
        <w:rPr>
          <w:color w:val="333333"/>
        </w:rPr>
        <w:fldChar w:fldCharType="separate"/>
      </w:r>
      <w:r w:rsidR="001F54D9">
        <w:rPr>
          <w:noProof/>
          <w:color w:val="333333"/>
        </w:rPr>
        <w:t>(YouGov &amp; CDPRG, 2019)</w:t>
      </w:r>
      <w:r w:rsidR="001F54D9">
        <w:rPr>
          <w:color w:val="333333"/>
        </w:rPr>
        <w:fldChar w:fldCharType="end"/>
      </w:r>
      <w:r w:rsidR="001F54D9">
        <w:rPr>
          <w:color w:val="333333"/>
        </w:rPr>
        <w:t xml:space="preserve">, and research from the US found less support for health orientated policies such as drug consumption rooms and needle </w:t>
      </w:r>
      <w:r w:rsidR="00E426B8">
        <w:rPr>
          <w:color w:val="333333"/>
        </w:rPr>
        <w:t>a</w:t>
      </w:r>
      <w:r w:rsidR="001F54D9">
        <w:rPr>
          <w:color w:val="333333"/>
        </w:rPr>
        <w:t xml:space="preserve">nd syringe programmes as people who identified as being politically right wing. </w:t>
      </w:r>
    </w:p>
    <w:p w14:paraId="62135E73" w14:textId="66AC1C56" w:rsidR="0060746D" w:rsidRPr="001F54D9" w:rsidRDefault="00E426B8" w:rsidP="0060746D">
      <w:pPr>
        <w:spacing w:before="100" w:beforeAutospacing="1" w:after="100" w:afterAutospacing="1" w:line="480" w:lineRule="auto"/>
        <w:jc w:val="both"/>
      </w:pPr>
      <w:r>
        <w:rPr>
          <w:color w:val="333333"/>
        </w:rPr>
        <w:t>Taken together this highlights that future work should therefore replicate and extend the study with a sample that is better representative of the general population. However, w</w:t>
      </w:r>
      <w:r w:rsidR="00F27E0E" w:rsidRPr="00C0334D">
        <w:rPr>
          <w:color w:val="333333"/>
        </w:rPr>
        <w:t xml:space="preserve">e utilised an explicit measure of stigma that relied on participants being willing to report negative beliefs and attitudes. </w:t>
      </w:r>
      <w:r w:rsidR="002C4E07" w:rsidRPr="00C0334D">
        <w:rPr>
          <w:color w:val="333333"/>
        </w:rPr>
        <w:t xml:space="preserve">However, this would be predicted to bias our results towards the null, and therefore the impact of language </w:t>
      </w:r>
      <w:r w:rsidR="003B1615">
        <w:rPr>
          <w:color w:val="333333"/>
        </w:rPr>
        <w:t>in</w:t>
      </w:r>
      <w:r w:rsidR="002C4E07" w:rsidRPr="00C0334D">
        <w:rPr>
          <w:color w:val="333333"/>
        </w:rPr>
        <w:t xml:space="preserve"> the </w:t>
      </w:r>
      <w:r w:rsidR="003B1615">
        <w:rPr>
          <w:color w:val="333333"/>
        </w:rPr>
        <w:t xml:space="preserve">general </w:t>
      </w:r>
      <w:r w:rsidR="002C4E07" w:rsidRPr="00C0334D">
        <w:rPr>
          <w:color w:val="333333"/>
        </w:rPr>
        <w:t>population could conceivably be larger</w:t>
      </w:r>
      <w:r w:rsidR="000A5348">
        <w:rPr>
          <w:color w:val="333333"/>
        </w:rPr>
        <w:t xml:space="preserve"> than we found</w:t>
      </w:r>
      <w:r w:rsidR="002C4E07" w:rsidRPr="00C0334D">
        <w:rPr>
          <w:color w:val="333333"/>
        </w:rPr>
        <w:t>.</w:t>
      </w:r>
      <w:r w:rsidR="00F27E0E" w:rsidRPr="00C0334D">
        <w:rPr>
          <w:color w:val="333333"/>
        </w:rPr>
        <w:t xml:space="preserve"> </w:t>
      </w:r>
      <w:r w:rsidR="0024271B">
        <w:rPr>
          <w:color w:val="333333"/>
        </w:rPr>
        <w:t xml:space="preserve">We also do not know if changes in stigmatising attitudes are associated with corresponding changes in discriminatory behaviour, and this would be important to follow up. </w:t>
      </w:r>
      <w:r w:rsidR="00455771">
        <w:rPr>
          <w:color w:val="333333"/>
        </w:rPr>
        <w:t>Lastly</w:t>
      </w:r>
      <w:r w:rsidR="0060746D">
        <w:rPr>
          <w:color w:val="333333"/>
        </w:rPr>
        <w:t xml:space="preserve">, </w:t>
      </w:r>
      <w:r w:rsidR="0060746D" w:rsidRPr="00C0334D">
        <w:rPr>
          <w:color w:val="333333"/>
        </w:rPr>
        <w:t xml:space="preserve">the public </w:t>
      </w:r>
      <w:r w:rsidR="0060746D">
        <w:rPr>
          <w:color w:val="333333"/>
        </w:rPr>
        <w:t>(and h</w:t>
      </w:r>
      <w:r w:rsidR="0060746D" w:rsidRPr="00C0334D">
        <w:rPr>
          <w:color w:val="333333"/>
        </w:rPr>
        <w:t>ealth professionals</w:t>
      </w:r>
      <w:r w:rsidR="0060746D">
        <w:rPr>
          <w:color w:val="333333"/>
        </w:rPr>
        <w:t>)</w:t>
      </w:r>
      <w:r w:rsidR="0060746D" w:rsidRPr="00C0334D">
        <w:rPr>
          <w:color w:val="333333"/>
        </w:rPr>
        <w:t xml:space="preserve"> report more positive attitudes towards people who are presented as being in recovery or </w:t>
      </w:r>
      <w:r w:rsidR="0060746D">
        <w:rPr>
          <w:color w:val="333333"/>
        </w:rPr>
        <w:t xml:space="preserve">who are </w:t>
      </w:r>
      <w:r w:rsidR="0060746D" w:rsidRPr="00C0334D">
        <w:rPr>
          <w:color w:val="333333"/>
        </w:rPr>
        <w:t xml:space="preserve">actively receiving treatment from substance use disorders than those who are not </w:t>
      </w:r>
      <w:r w:rsidR="0060746D" w:rsidRPr="00C0334D">
        <w:rPr>
          <w:color w:val="333333"/>
        </w:rPr>
        <w:fldChar w:fldCharType="begin">
          <w:fldData xml:space="preserve">PEVuZE5vdGU+PENpdGU+PEF1dGhvcj5NY0dpbnR5PC9BdXRob3I+PFllYXI+MjAxNTwvWWVhcj48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</w:fldData>
        </w:fldChar>
      </w:r>
      <w:r w:rsidR="0060746D">
        <w:rPr>
          <w:color w:val="333333"/>
        </w:rPr>
        <w:instrText xml:space="preserve"> ADDIN EN.CITE </w:instrText>
      </w:r>
      <w:r w:rsidR="0060746D">
        <w:rPr>
          <w:color w:val="333333"/>
        </w:rPr>
        <w:fldChar w:fldCharType="begin">
          <w:fldData xml:space="preserve">PEVuZE5vdGU+PENpdGU+PEF1dGhvcj5NY0dpbnR5PC9BdXRob3I+PFllYXI+MjAxNTwvWWVhcj48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</w:fldData>
        </w:fldChar>
      </w:r>
      <w:r w:rsidR="0060746D">
        <w:rPr>
          <w:color w:val="333333"/>
        </w:rPr>
        <w:instrText xml:space="preserve"> ADDIN EN.CITE.DATA </w:instrText>
      </w:r>
      <w:r w:rsidR="0060746D">
        <w:rPr>
          <w:color w:val="333333"/>
        </w:rPr>
      </w:r>
      <w:r w:rsidR="0060746D">
        <w:rPr>
          <w:color w:val="333333"/>
        </w:rPr>
        <w:fldChar w:fldCharType="end"/>
      </w:r>
      <w:r w:rsidR="0060746D" w:rsidRPr="00C0334D">
        <w:rPr>
          <w:color w:val="333333"/>
        </w:rPr>
      </w:r>
      <w:r w:rsidR="0060746D" w:rsidRPr="00C0334D">
        <w:rPr>
          <w:color w:val="333333"/>
        </w:rPr>
        <w:fldChar w:fldCharType="separate"/>
      </w:r>
      <w:r w:rsidR="0060746D">
        <w:rPr>
          <w:noProof/>
          <w:color w:val="333333"/>
        </w:rPr>
        <w:t>(McGinty et al., 2015; Rao et al., 2009)</w:t>
      </w:r>
      <w:r w:rsidR="0060746D" w:rsidRPr="00C0334D">
        <w:rPr>
          <w:color w:val="333333"/>
        </w:rPr>
        <w:fldChar w:fldCharType="end"/>
      </w:r>
      <w:r w:rsidR="0060746D" w:rsidRPr="00C0334D">
        <w:rPr>
          <w:color w:val="333333"/>
        </w:rPr>
        <w:t xml:space="preserve">. </w:t>
      </w:r>
      <w:r w:rsidR="0060746D">
        <w:rPr>
          <w:color w:val="333333"/>
        </w:rPr>
        <w:t>In our vignettes we presented a subject who was not attending treatment services in order to reduce the number of comparisons. Presentation of treatment attendance may therefore have affected results obtained</w:t>
      </w:r>
      <w:r w:rsidR="000A5348">
        <w:rPr>
          <w:color w:val="333333"/>
        </w:rPr>
        <w:t xml:space="preserve"> and should be explored</w:t>
      </w:r>
      <w:r w:rsidR="0060746D">
        <w:rPr>
          <w:color w:val="333333"/>
        </w:rPr>
        <w:t xml:space="preserve">.   </w:t>
      </w:r>
    </w:p>
    <w:p w14:paraId="2E91C6AC" w14:textId="5B5B886C" w:rsidR="002368B4" w:rsidRPr="00C0334D" w:rsidRDefault="002368B4" w:rsidP="00C0334D">
      <w:pPr>
        <w:spacing w:before="100" w:beforeAutospacing="1" w:after="100" w:afterAutospacing="1" w:line="480" w:lineRule="auto"/>
        <w:jc w:val="both"/>
        <w:rPr>
          <w:b/>
          <w:color w:val="333333"/>
        </w:rPr>
      </w:pPr>
      <w:r w:rsidRPr="00C0334D">
        <w:rPr>
          <w:b/>
          <w:color w:val="333333"/>
        </w:rPr>
        <w:t>Conclusion</w:t>
      </w:r>
    </w:p>
    <w:p w14:paraId="7F801EC8" w14:textId="418B141D" w:rsidR="009F1F27" w:rsidRDefault="001B4647" w:rsidP="00C0334D">
      <w:pPr>
        <w:spacing w:before="100" w:beforeAutospacing="1" w:after="100" w:afterAutospacing="1" w:line="480" w:lineRule="auto"/>
        <w:jc w:val="both"/>
        <w:rPr>
          <w:color w:val="333333"/>
        </w:rPr>
        <w:sectPr w:rsidR="009F1F27">
          <w:pgSz w:w="11906" w:h="16838"/>
          <w:pgMar w:top="1440" w:right="1440" w:bottom="1440" w:left="1440" w:header="708" w:footer="708" w:gutter="0"/>
          <w:cols w:space="708"/>
          <w:docGrid w:linePitch="360"/>
        </w:sectPr>
      </w:pPr>
      <w:r>
        <w:rPr>
          <w:color w:val="333333"/>
        </w:rPr>
        <w:t>Representations of substance use that r</w:t>
      </w:r>
      <w:r w:rsidR="00AC58D4" w:rsidRPr="00C0334D">
        <w:rPr>
          <w:color w:val="333333"/>
        </w:rPr>
        <w:t xml:space="preserve">efer to relevant childhood adversity experienced by some PWUD may </w:t>
      </w:r>
      <w:r w:rsidR="0060746D">
        <w:rPr>
          <w:color w:val="333333"/>
        </w:rPr>
        <w:t>lead to</w:t>
      </w:r>
      <w:r w:rsidR="00AC58D4" w:rsidRPr="00C0334D">
        <w:rPr>
          <w:color w:val="333333"/>
        </w:rPr>
        <w:t xml:space="preserve"> less stigmatising public attitudes towards them. This </w:t>
      </w:r>
      <w:r w:rsidR="000B5950" w:rsidRPr="00C0334D">
        <w:rPr>
          <w:color w:val="333333"/>
        </w:rPr>
        <w:t xml:space="preserve">knowledge </w:t>
      </w:r>
      <w:r w:rsidR="00A57EC7">
        <w:rPr>
          <w:color w:val="333333"/>
        </w:rPr>
        <w:t>can</w:t>
      </w:r>
      <w:r w:rsidR="00AC58D4" w:rsidRPr="00C0334D">
        <w:rPr>
          <w:color w:val="333333"/>
        </w:rPr>
        <w:t xml:space="preserve"> contribute to </w:t>
      </w:r>
      <w:r w:rsidR="000B5950" w:rsidRPr="00C0334D">
        <w:rPr>
          <w:color w:val="333333"/>
        </w:rPr>
        <w:t>the development o</w:t>
      </w:r>
      <w:r w:rsidR="00240FE9">
        <w:rPr>
          <w:color w:val="333333"/>
        </w:rPr>
        <w:t xml:space="preserve">f </w:t>
      </w:r>
      <w:r w:rsidR="00AC58D4" w:rsidRPr="00C0334D">
        <w:rPr>
          <w:color w:val="333333"/>
        </w:rPr>
        <w:t>anti-stigma campaigns, and strategies to foster public support for drug policy actions</w:t>
      </w:r>
      <w:r w:rsidR="00240FE9">
        <w:rPr>
          <w:color w:val="333333"/>
        </w:rPr>
        <w:t xml:space="preserve"> that </w:t>
      </w:r>
      <w:r w:rsidR="000A5348">
        <w:rPr>
          <w:color w:val="333333"/>
        </w:rPr>
        <w:t>support</w:t>
      </w:r>
      <w:r w:rsidR="00240FE9">
        <w:rPr>
          <w:color w:val="333333"/>
        </w:rPr>
        <w:t xml:space="preserve"> people who use drugs</w:t>
      </w:r>
      <w:r w:rsidR="00AC58D4" w:rsidRPr="00C0334D">
        <w:rPr>
          <w:color w:val="333333"/>
        </w:rPr>
        <w:t xml:space="preserve">. Further work is required to better </w:t>
      </w:r>
      <w:r w:rsidR="00AC58D4" w:rsidRPr="00C0334D">
        <w:rPr>
          <w:color w:val="333333"/>
        </w:rPr>
        <w:lastRenderedPageBreak/>
        <w:t>understand the potential benefits of using neutral language to describe substance use disorders</w:t>
      </w:r>
      <w:r w:rsidR="00A57EC7">
        <w:rPr>
          <w:color w:val="333333"/>
        </w:rPr>
        <w:t>, and whether this leads to fewer discriminatory actions</w:t>
      </w:r>
      <w:r w:rsidR="0060746D">
        <w:rPr>
          <w:color w:val="333333"/>
        </w:rPr>
        <w:t xml:space="preserve">. Although </w:t>
      </w:r>
      <w:r w:rsidR="00AC58D4" w:rsidRPr="00C0334D">
        <w:rPr>
          <w:color w:val="333333"/>
        </w:rPr>
        <w:t xml:space="preserve">we found no evidence that this led to </w:t>
      </w:r>
      <w:r w:rsidR="0060746D">
        <w:rPr>
          <w:color w:val="333333"/>
        </w:rPr>
        <w:t>less</w:t>
      </w:r>
      <w:r w:rsidR="00AC58D4" w:rsidRPr="00C0334D">
        <w:rPr>
          <w:color w:val="333333"/>
        </w:rPr>
        <w:t xml:space="preserve"> negative attitudes</w:t>
      </w:r>
      <w:r w:rsidR="0060746D">
        <w:rPr>
          <w:color w:val="333333"/>
        </w:rPr>
        <w:t xml:space="preserve"> in the current study</w:t>
      </w:r>
      <w:r w:rsidR="00AC58D4" w:rsidRPr="00C0334D">
        <w:rPr>
          <w:color w:val="333333"/>
        </w:rPr>
        <w:t xml:space="preserve">, </w:t>
      </w:r>
      <w:r w:rsidR="0060746D">
        <w:rPr>
          <w:color w:val="333333"/>
        </w:rPr>
        <w:t>findings from other research suggests that neutral phrasing</w:t>
      </w:r>
      <w:r w:rsidR="00AC58D4" w:rsidRPr="00C0334D">
        <w:rPr>
          <w:color w:val="333333"/>
        </w:rPr>
        <w:t xml:space="preserve"> should </w:t>
      </w:r>
      <w:r w:rsidR="0004275B" w:rsidRPr="00C0334D">
        <w:rPr>
          <w:color w:val="333333"/>
        </w:rPr>
        <w:t xml:space="preserve">not </w:t>
      </w:r>
      <w:r w:rsidR="00AC58D4" w:rsidRPr="00C0334D">
        <w:rPr>
          <w:color w:val="333333"/>
        </w:rPr>
        <w:t xml:space="preserve">be </w:t>
      </w:r>
      <w:r w:rsidR="0004275B" w:rsidRPr="00C0334D">
        <w:rPr>
          <w:color w:val="333333"/>
        </w:rPr>
        <w:t>discouraged</w:t>
      </w:r>
      <w:r w:rsidR="00AC58D4" w:rsidRPr="00C0334D">
        <w:rPr>
          <w:color w:val="333333"/>
        </w:rPr>
        <w:t xml:space="preserve">.  </w:t>
      </w:r>
    </w:p>
    <w:p w14:paraId="5850AEF1" w14:textId="2DAF2513" w:rsidR="00755054" w:rsidRPr="00C0334D" w:rsidRDefault="00755054" w:rsidP="00C0334D">
      <w:pPr>
        <w:spacing w:line="480" w:lineRule="auto"/>
        <w:rPr>
          <w:b/>
        </w:rPr>
      </w:pPr>
      <w:r w:rsidRPr="00C0334D">
        <w:rPr>
          <w:b/>
        </w:rPr>
        <w:lastRenderedPageBreak/>
        <w:t xml:space="preserve">Role of funding </w:t>
      </w:r>
    </w:p>
    <w:p w14:paraId="68FA5F6A" w14:textId="08B1477F" w:rsidR="00153142" w:rsidRDefault="00991429" w:rsidP="00C0334D">
      <w:pPr>
        <w:spacing w:line="480" w:lineRule="auto"/>
      </w:pPr>
      <w:r w:rsidRPr="00C0334D">
        <w:t>This research did not receive any specific grant from funding agencies in the public, commercial, or not-for-profit sectors.</w:t>
      </w:r>
    </w:p>
    <w:p w14:paraId="28AF8629" w14:textId="77777777" w:rsidR="00217D63" w:rsidRDefault="00217D63" w:rsidP="00C0334D">
      <w:pPr>
        <w:spacing w:line="480" w:lineRule="auto"/>
        <w:rPr>
          <w:b/>
          <w:bCs/>
        </w:rPr>
      </w:pPr>
    </w:p>
    <w:p w14:paraId="1CA2D7F7" w14:textId="2BC110D5" w:rsidR="00217D63" w:rsidRPr="00217D63" w:rsidRDefault="00217D63" w:rsidP="00C0334D">
      <w:pPr>
        <w:spacing w:line="480" w:lineRule="auto"/>
        <w:rPr>
          <w:b/>
          <w:bCs/>
        </w:rPr>
      </w:pPr>
      <w:r w:rsidRPr="00217D63">
        <w:rPr>
          <w:b/>
          <w:bCs/>
        </w:rPr>
        <w:t>Disclosure of interest</w:t>
      </w:r>
    </w:p>
    <w:p w14:paraId="298640C0" w14:textId="77777777" w:rsidR="00217D63" w:rsidRPr="00217D63" w:rsidRDefault="00217D63" w:rsidP="00217D63">
      <w:r w:rsidRPr="00217D63">
        <w:t>The authors report no conflict of interest</w:t>
      </w:r>
    </w:p>
    <w:p w14:paraId="396B796B" w14:textId="77777777" w:rsidR="00217D63" w:rsidRDefault="00217D63" w:rsidP="00C0334D">
      <w:pPr>
        <w:spacing w:line="480" w:lineRule="auto"/>
      </w:pPr>
    </w:p>
    <w:p w14:paraId="65F95BC3" w14:textId="77777777" w:rsidR="0008083C" w:rsidRDefault="0008083C" w:rsidP="00C0334D">
      <w:pPr>
        <w:spacing w:line="480" w:lineRule="auto"/>
      </w:pPr>
    </w:p>
    <w:p w14:paraId="4ACD0B70" w14:textId="77777777" w:rsidR="0008083C" w:rsidRDefault="0008083C" w:rsidP="00C0334D">
      <w:pPr>
        <w:spacing w:line="480" w:lineRule="auto"/>
      </w:pPr>
    </w:p>
    <w:p w14:paraId="5C33A78D" w14:textId="2A42413A" w:rsidR="0008083C" w:rsidRPr="00C0334D" w:rsidRDefault="0008083C" w:rsidP="00C0334D">
      <w:pPr>
        <w:spacing w:line="480" w:lineRule="auto"/>
        <w:sectPr w:rsidR="0008083C" w:rsidRPr="00C0334D">
          <w:pgSz w:w="11906" w:h="16838"/>
          <w:pgMar w:top="1440" w:right="1440" w:bottom="1440" w:left="1440" w:header="708" w:footer="708" w:gutter="0"/>
          <w:cols w:space="708"/>
          <w:docGrid w:linePitch="360"/>
        </w:sectPr>
      </w:pPr>
    </w:p>
    <w:p w14:paraId="32711704" w14:textId="77777777" w:rsidR="00684F83" w:rsidRPr="00C0334D" w:rsidRDefault="005A37FA" w:rsidP="00C0334D">
      <w:pPr>
        <w:spacing w:line="480" w:lineRule="auto"/>
        <w:rPr>
          <w:b/>
        </w:rPr>
      </w:pPr>
      <w:r w:rsidRPr="00C0334D">
        <w:rPr>
          <w:b/>
        </w:rPr>
        <w:lastRenderedPageBreak/>
        <w:t>References</w:t>
      </w:r>
    </w:p>
    <w:p w14:paraId="378CB9C3" w14:textId="77777777" w:rsidR="00684F83" w:rsidRPr="00C0334D" w:rsidRDefault="00684F83" w:rsidP="00C0334D">
      <w:pPr>
        <w:spacing w:line="480" w:lineRule="auto"/>
        <w:rPr>
          <w:b/>
        </w:rPr>
      </w:pPr>
    </w:p>
    <w:p w14:paraId="6FF64F41" w14:textId="77777777" w:rsidR="00DA2C2F" w:rsidRPr="00DA2C2F" w:rsidRDefault="00684F83" w:rsidP="00DA2C2F">
      <w:pPr>
        <w:pStyle w:val="EndNoteBibliography"/>
        <w:ind w:left="720" w:hanging="720"/>
        <w:rPr>
          <w:noProof/>
        </w:rPr>
      </w:pPr>
      <w:r w:rsidRPr="00C0334D">
        <w:rPr>
          <w:b/>
          <w:lang w:val="en-GB"/>
        </w:rPr>
        <w:fldChar w:fldCharType="begin"/>
      </w:r>
      <w:r w:rsidRPr="00C0334D">
        <w:rPr>
          <w:b/>
          <w:lang w:val="en-GB"/>
        </w:rPr>
        <w:instrText xml:space="preserve"> ADDIN EN.REFLIST </w:instrText>
      </w:r>
      <w:r w:rsidRPr="00C0334D">
        <w:rPr>
          <w:b/>
          <w:lang w:val="en-GB"/>
        </w:rPr>
        <w:fldChar w:fldCharType="separate"/>
      </w:r>
      <w:r w:rsidR="00DA2C2F" w:rsidRPr="00DA2C2F">
        <w:rPr>
          <w:noProof/>
        </w:rPr>
        <w:t xml:space="preserve">ACMD. (2018). </w:t>
      </w:r>
      <w:r w:rsidR="00DA2C2F" w:rsidRPr="00DA2C2F">
        <w:rPr>
          <w:i/>
          <w:noProof/>
        </w:rPr>
        <w:t>Vulnerabilities and substance use</w:t>
      </w:r>
      <w:r w:rsidR="00DA2C2F" w:rsidRPr="00DA2C2F">
        <w:rPr>
          <w:noProof/>
        </w:rPr>
        <w:t xml:space="preserve">. London, UK: Home Office. </w:t>
      </w:r>
    </w:p>
    <w:p w14:paraId="777A28B3" w14:textId="1D932110" w:rsidR="00DA2C2F" w:rsidRPr="00DA2C2F" w:rsidRDefault="00DA2C2F" w:rsidP="00DA2C2F">
      <w:pPr>
        <w:pStyle w:val="EndNoteBibliography"/>
        <w:ind w:left="720" w:hanging="720"/>
        <w:rPr>
          <w:noProof/>
        </w:rPr>
      </w:pPr>
      <w:r w:rsidRPr="00DA2C2F">
        <w:rPr>
          <w:noProof/>
        </w:rPr>
        <w:t xml:space="preserve">Addison, S. J., &amp; Thorpe, S. J. (2004). Factors involved in the formation of attitudes towards those who are mentally ill. </w:t>
      </w:r>
      <w:r w:rsidRPr="00DA2C2F">
        <w:rPr>
          <w:i/>
          <w:noProof/>
        </w:rPr>
        <w:t>Social psychiatry and psychiatric epidemiology</w:t>
      </w:r>
      <w:r w:rsidRPr="00DA2C2F">
        <w:rPr>
          <w:noProof/>
        </w:rPr>
        <w:t>,</w:t>
      </w:r>
      <w:r w:rsidRPr="00DA2C2F">
        <w:rPr>
          <w:i/>
          <w:noProof/>
        </w:rPr>
        <w:t xml:space="preserve"> 39</w:t>
      </w:r>
      <w:r w:rsidRPr="00DA2C2F">
        <w:rPr>
          <w:noProof/>
        </w:rPr>
        <w:t xml:space="preserve">(3), 228-234. </w:t>
      </w:r>
      <w:hyperlink r:id="rId12" w:history="1">
        <w:r w:rsidRPr="00DA2C2F">
          <w:rPr>
            <w:rStyle w:val="Hyperlink"/>
            <w:noProof/>
          </w:rPr>
          <w:t>https://doi.org/10.1007/s00127-004-0723-y</w:t>
        </w:r>
      </w:hyperlink>
      <w:r w:rsidRPr="00DA2C2F">
        <w:rPr>
          <w:noProof/>
        </w:rPr>
        <w:t xml:space="preserve"> </w:t>
      </w:r>
    </w:p>
    <w:p w14:paraId="5AB4FA30" w14:textId="3F0CE6D5" w:rsidR="00DA2C2F" w:rsidRPr="00DA2C2F" w:rsidRDefault="00DA2C2F" w:rsidP="00DA2C2F">
      <w:pPr>
        <w:pStyle w:val="EndNoteBibliography"/>
        <w:ind w:left="720" w:hanging="720"/>
        <w:rPr>
          <w:noProof/>
        </w:rPr>
      </w:pPr>
      <w:r w:rsidRPr="00DA2C2F">
        <w:rPr>
          <w:noProof/>
        </w:rPr>
        <w:t xml:space="preserve">Ahern, J., Stuber, J., &amp; Galea, S. (2007). Stigma, discrimination and the health of illicit drug users. </w:t>
      </w:r>
      <w:r w:rsidRPr="00DA2C2F">
        <w:rPr>
          <w:i/>
          <w:noProof/>
        </w:rPr>
        <w:t>Drug and Alcohol Dependence</w:t>
      </w:r>
      <w:r w:rsidRPr="00DA2C2F">
        <w:rPr>
          <w:noProof/>
        </w:rPr>
        <w:t>,</w:t>
      </w:r>
      <w:r w:rsidRPr="00DA2C2F">
        <w:rPr>
          <w:i/>
          <w:noProof/>
        </w:rPr>
        <w:t xml:space="preserve"> 88</w:t>
      </w:r>
      <w:r w:rsidRPr="00DA2C2F">
        <w:rPr>
          <w:noProof/>
        </w:rPr>
        <w:t xml:space="preserve">(2), 188-196. </w:t>
      </w:r>
      <w:hyperlink r:id="rId13" w:history="1">
        <w:r w:rsidRPr="00DA2C2F">
          <w:rPr>
            <w:rStyle w:val="Hyperlink"/>
            <w:noProof/>
          </w:rPr>
          <w:t>https://doi.org/https://doi.org/10.1016/j.drugalcdep.2006.10.014</w:t>
        </w:r>
      </w:hyperlink>
      <w:r w:rsidRPr="00DA2C2F">
        <w:rPr>
          <w:noProof/>
        </w:rPr>
        <w:t xml:space="preserve"> </w:t>
      </w:r>
    </w:p>
    <w:p w14:paraId="4812E2CA" w14:textId="3ABF2FFC" w:rsidR="00DA2C2F" w:rsidRPr="00DA2C2F" w:rsidRDefault="00DA2C2F" w:rsidP="00DA2C2F">
      <w:pPr>
        <w:pStyle w:val="EndNoteBibliography"/>
        <w:ind w:left="720" w:hanging="720"/>
        <w:rPr>
          <w:noProof/>
        </w:rPr>
      </w:pPr>
      <w:r w:rsidRPr="00DA2C2F">
        <w:rPr>
          <w:noProof/>
        </w:rPr>
        <w:t xml:space="preserve">Alexandrescu, L. (2020). Streets of the ‘spice zombies’: Dependence and poverty stigma in times of austerity. </w:t>
      </w:r>
      <w:r w:rsidRPr="00DA2C2F">
        <w:rPr>
          <w:i/>
          <w:noProof/>
        </w:rPr>
        <w:t>Crime, Media, Culture</w:t>
      </w:r>
      <w:r w:rsidRPr="00DA2C2F">
        <w:rPr>
          <w:noProof/>
        </w:rPr>
        <w:t>,</w:t>
      </w:r>
      <w:r w:rsidRPr="00DA2C2F">
        <w:rPr>
          <w:i/>
          <w:noProof/>
        </w:rPr>
        <w:t xml:space="preserve"> 16</w:t>
      </w:r>
      <w:r w:rsidRPr="00DA2C2F">
        <w:rPr>
          <w:noProof/>
        </w:rPr>
        <w:t xml:space="preserve">(1), 97-113. </w:t>
      </w:r>
      <w:hyperlink r:id="rId14" w:history="1">
        <w:r w:rsidRPr="00DA2C2F">
          <w:rPr>
            <w:rStyle w:val="Hyperlink"/>
            <w:noProof/>
          </w:rPr>
          <w:t>https://doi.org/10.1177/1741659019835274</w:t>
        </w:r>
      </w:hyperlink>
      <w:r w:rsidRPr="00DA2C2F">
        <w:rPr>
          <w:noProof/>
        </w:rPr>
        <w:t xml:space="preserve"> </w:t>
      </w:r>
    </w:p>
    <w:p w14:paraId="58328FA0" w14:textId="621E5D4B" w:rsidR="00DA2C2F" w:rsidRPr="00DA2C2F" w:rsidRDefault="00DA2C2F" w:rsidP="00DA2C2F">
      <w:pPr>
        <w:pStyle w:val="EndNoteBibliography"/>
        <w:ind w:left="720" w:hanging="720"/>
        <w:rPr>
          <w:noProof/>
        </w:rPr>
      </w:pPr>
      <w:r w:rsidRPr="00DA2C2F">
        <w:rPr>
          <w:noProof/>
        </w:rPr>
        <w:t xml:space="preserve">Andersen, D., &amp; Kessing, M. L. (2019). Stigma, problem drug use, and welfare state encounters: changing contours of stigmatization in the era of social investment. </w:t>
      </w:r>
      <w:r w:rsidRPr="00DA2C2F">
        <w:rPr>
          <w:i/>
          <w:noProof/>
        </w:rPr>
        <w:t>Addiction Research &amp; Theory</w:t>
      </w:r>
      <w:r w:rsidRPr="00DA2C2F">
        <w:rPr>
          <w:noProof/>
        </w:rPr>
        <w:t>,</w:t>
      </w:r>
      <w:r w:rsidRPr="00DA2C2F">
        <w:rPr>
          <w:i/>
          <w:noProof/>
        </w:rPr>
        <w:t xml:space="preserve"> 27</w:t>
      </w:r>
      <w:r w:rsidRPr="00DA2C2F">
        <w:rPr>
          <w:noProof/>
        </w:rPr>
        <w:t xml:space="preserve">(4), 277-284. </w:t>
      </w:r>
      <w:hyperlink r:id="rId15" w:history="1">
        <w:r w:rsidRPr="00DA2C2F">
          <w:rPr>
            <w:rStyle w:val="Hyperlink"/>
            <w:noProof/>
          </w:rPr>
          <w:t>https://doi.org/10.1080/16066359.2018.1508568</w:t>
        </w:r>
      </w:hyperlink>
      <w:r w:rsidRPr="00DA2C2F">
        <w:rPr>
          <w:noProof/>
        </w:rPr>
        <w:t xml:space="preserve"> </w:t>
      </w:r>
    </w:p>
    <w:p w14:paraId="2C6BCAC7" w14:textId="66A71A2F" w:rsidR="00DA2C2F" w:rsidRPr="00DA2C2F" w:rsidRDefault="00DA2C2F" w:rsidP="00DA2C2F">
      <w:pPr>
        <w:pStyle w:val="EndNoteBibliography"/>
        <w:ind w:left="720" w:hanging="720"/>
        <w:rPr>
          <w:noProof/>
        </w:rPr>
      </w:pPr>
      <w:r w:rsidRPr="00DA2C2F">
        <w:rPr>
          <w:noProof/>
        </w:rPr>
        <w:t xml:space="preserve">Angermeyer, M. C., Millier, A., Remuzat, C., Refai, T., &amp; Toumi, M. (2013). Attitudes and beliefs of the French public about schizophrenia and major depression: results from a vignette-based population survey. </w:t>
      </w:r>
      <w:r w:rsidRPr="00DA2C2F">
        <w:rPr>
          <w:i/>
          <w:noProof/>
        </w:rPr>
        <w:t>BMC Psychiatry</w:t>
      </w:r>
      <w:r w:rsidRPr="00DA2C2F">
        <w:rPr>
          <w:noProof/>
        </w:rPr>
        <w:t>,</w:t>
      </w:r>
      <w:r w:rsidRPr="00DA2C2F">
        <w:rPr>
          <w:i/>
          <w:noProof/>
        </w:rPr>
        <w:t xml:space="preserve"> 13</w:t>
      </w:r>
      <w:r w:rsidRPr="00DA2C2F">
        <w:rPr>
          <w:noProof/>
        </w:rPr>
        <w:t xml:space="preserve">. </w:t>
      </w:r>
      <w:hyperlink r:id="rId16" w:history="1">
        <w:r w:rsidRPr="00DA2C2F">
          <w:rPr>
            <w:rStyle w:val="Hyperlink"/>
            <w:noProof/>
          </w:rPr>
          <w:t>https://doi.org/Artn</w:t>
        </w:r>
      </w:hyperlink>
      <w:r w:rsidRPr="00DA2C2F">
        <w:rPr>
          <w:noProof/>
        </w:rPr>
        <w:t xml:space="preserve"> 313</w:t>
      </w:r>
    </w:p>
    <w:p w14:paraId="752C7614" w14:textId="77777777" w:rsidR="00DA2C2F" w:rsidRPr="00DA2C2F" w:rsidRDefault="00DA2C2F" w:rsidP="00DA2C2F">
      <w:pPr>
        <w:pStyle w:val="EndNoteBibliography"/>
        <w:rPr>
          <w:noProof/>
        </w:rPr>
      </w:pPr>
      <w:r w:rsidRPr="00DA2C2F">
        <w:rPr>
          <w:noProof/>
        </w:rPr>
        <w:t xml:space="preserve">10.1186/1471-244x-13-313 </w:t>
      </w:r>
    </w:p>
    <w:p w14:paraId="0031BE17" w14:textId="01EDD53B" w:rsidR="00DA2C2F" w:rsidRPr="00DA2C2F" w:rsidRDefault="00DA2C2F" w:rsidP="00DA2C2F">
      <w:pPr>
        <w:pStyle w:val="EndNoteBibliography"/>
        <w:ind w:left="720" w:hanging="720"/>
        <w:rPr>
          <w:noProof/>
        </w:rPr>
      </w:pPr>
      <w:r w:rsidRPr="00DA2C2F">
        <w:rPr>
          <w:noProof/>
        </w:rPr>
        <w:t xml:space="preserve">Ashford, R. D., Brown, A. M., &amp; Curtis, B. (2018a). The Language of Substance Use and Recovery: Novel Use of the Go/No–Go Association Task to Measure Implicit Bias. </w:t>
      </w:r>
      <w:r w:rsidRPr="00DA2C2F">
        <w:rPr>
          <w:i/>
          <w:noProof/>
        </w:rPr>
        <w:t>Health Commun</w:t>
      </w:r>
      <w:r w:rsidRPr="00DA2C2F">
        <w:rPr>
          <w:noProof/>
        </w:rPr>
        <w:t xml:space="preserve">, 1-7. </w:t>
      </w:r>
      <w:hyperlink r:id="rId17" w:history="1">
        <w:r w:rsidRPr="00DA2C2F">
          <w:rPr>
            <w:rStyle w:val="Hyperlink"/>
            <w:noProof/>
          </w:rPr>
          <w:t>https://doi.org/10.1080/10410236.2018.1481709</w:t>
        </w:r>
      </w:hyperlink>
      <w:r w:rsidRPr="00DA2C2F">
        <w:rPr>
          <w:noProof/>
        </w:rPr>
        <w:t xml:space="preserve"> </w:t>
      </w:r>
    </w:p>
    <w:p w14:paraId="55D16013" w14:textId="79FC7D96" w:rsidR="00DA2C2F" w:rsidRPr="00DA2C2F" w:rsidRDefault="00DA2C2F" w:rsidP="00DA2C2F">
      <w:pPr>
        <w:pStyle w:val="EndNoteBibliography"/>
        <w:ind w:left="720" w:hanging="720"/>
        <w:rPr>
          <w:noProof/>
        </w:rPr>
      </w:pPr>
      <w:r w:rsidRPr="00DA2C2F">
        <w:rPr>
          <w:noProof/>
        </w:rPr>
        <w:t xml:space="preserve">Ashford, R. D., Brown, A. M., &amp; Curtis, B. (2018b). Substance use, recovery, and linguistics: The impact of word choice on explicit and implicit bias. </w:t>
      </w:r>
      <w:r w:rsidRPr="00DA2C2F">
        <w:rPr>
          <w:i/>
          <w:noProof/>
        </w:rPr>
        <w:t xml:space="preserve">Drug and Alcohol </w:t>
      </w:r>
      <w:r w:rsidRPr="00DA2C2F">
        <w:rPr>
          <w:i/>
          <w:noProof/>
        </w:rPr>
        <w:lastRenderedPageBreak/>
        <w:t>Dependence</w:t>
      </w:r>
      <w:r w:rsidRPr="00DA2C2F">
        <w:rPr>
          <w:noProof/>
        </w:rPr>
        <w:t>,</w:t>
      </w:r>
      <w:r w:rsidRPr="00DA2C2F">
        <w:rPr>
          <w:i/>
          <w:noProof/>
        </w:rPr>
        <w:t xml:space="preserve"> 189</w:t>
      </w:r>
      <w:r w:rsidRPr="00DA2C2F">
        <w:rPr>
          <w:noProof/>
        </w:rPr>
        <w:t xml:space="preserve">, 131-138. </w:t>
      </w:r>
      <w:hyperlink r:id="rId18" w:history="1">
        <w:r w:rsidRPr="00DA2C2F">
          <w:rPr>
            <w:rStyle w:val="Hyperlink"/>
            <w:noProof/>
          </w:rPr>
          <w:t>https://doi.org/https://doi.org/10.1016/j.drugalcdep.2018.05.005</w:t>
        </w:r>
      </w:hyperlink>
      <w:r w:rsidRPr="00DA2C2F">
        <w:rPr>
          <w:noProof/>
        </w:rPr>
        <w:t xml:space="preserve"> </w:t>
      </w:r>
    </w:p>
    <w:p w14:paraId="64DD627D" w14:textId="59B6F143" w:rsidR="00DA2C2F" w:rsidRPr="00DA2C2F" w:rsidRDefault="00DA2C2F" w:rsidP="00DA2C2F">
      <w:pPr>
        <w:pStyle w:val="EndNoteBibliography"/>
        <w:ind w:left="720" w:hanging="720"/>
        <w:rPr>
          <w:noProof/>
        </w:rPr>
      </w:pPr>
      <w:r w:rsidRPr="00DA2C2F">
        <w:rPr>
          <w:noProof/>
        </w:rPr>
        <w:t xml:space="preserve">Ashford, R. D., Brown, A. M., &amp; Curtis, B. (2019a). “Abusing Addiction”: Our Language Still Isn’t Good Enough. </w:t>
      </w:r>
      <w:r w:rsidRPr="00DA2C2F">
        <w:rPr>
          <w:i/>
          <w:noProof/>
        </w:rPr>
        <w:t>Alcoholism treatment quarterly</w:t>
      </w:r>
      <w:r w:rsidRPr="00DA2C2F">
        <w:rPr>
          <w:noProof/>
        </w:rPr>
        <w:t>,</w:t>
      </w:r>
      <w:r w:rsidRPr="00DA2C2F">
        <w:rPr>
          <w:i/>
          <w:noProof/>
        </w:rPr>
        <w:t xml:space="preserve"> 37</w:t>
      </w:r>
      <w:r w:rsidRPr="00DA2C2F">
        <w:rPr>
          <w:noProof/>
        </w:rPr>
        <w:t xml:space="preserve">(2), 257-272. </w:t>
      </w:r>
      <w:hyperlink r:id="rId19" w:history="1">
        <w:r w:rsidRPr="00DA2C2F">
          <w:rPr>
            <w:rStyle w:val="Hyperlink"/>
            <w:noProof/>
          </w:rPr>
          <w:t>https://doi.org/10.1080/07347324.2018.1513777</w:t>
        </w:r>
      </w:hyperlink>
      <w:r w:rsidRPr="00DA2C2F">
        <w:rPr>
          <w:noProof/>
        </w:rPr>
        <w:t xml:space="preserve"> </w:t>
      </w:r>
    </w:p>
    <w:p w14:paraId="6B254B46" w14:textId="33D367EC" w:rsidR="00DA2C2F" w:rsidRPr="00DA2C2F" w:rsidRDefault="00DA2C2F" w:rsidP="00DA2C2F">
      <w:pPr>
        <w:pStyle w:val="EndNoteBibliography"/>
        <w:ind w:left="720" w:hanging="720"/>
        <w:rPr>
          <w:noProof/>
        </w:rPr>
      </w:pPr>
      <w:r w:rsidRPr="00DA2C2F">
        <w:rPr>
          <w:noProof/>
        </w:rPr>
        <w:t xml:space="preserve">Ashford, R. D., Brown, A. M., &amp; Curtis, B. (2019b). Expanding language choices to reduce stigma: A Delphi study of positive and negative terms in substance use and recovery. </w:t>
      </w:r>
      <w:r w:rsidRPr="00DA2C2F">
        <w:rPr>
          <w:i/>
          <w:noProof/>
        </w:rPr>
        <w:t>Health Education</w:t>
      </w:r>
      <w:r w:rsidRPr="00DA2C2F">
        <w:rPr>
          <w:noProof/>
        </w:rPr>
        <w:t>,</w:t>
      </w:r>
      <w:r w:rsidRPr="00DA2C2F">
        <w:rPr>
          <w:i/>
          <w:noProof/>
        </w:rPr>
        <w:t xml:space="preserve"> 119</w:t>
      </w:r>
      <w:r w:rsidRPr="00DA2C2F">
        <w:rPr>
          <w:noProof/>
        </w:rPr>
        <w:t xml:space="preserve">(1), 51-62. </w:t>
      </w:r>
      <w:hyperlink r:id="rId20" w:history="1">
        <w:r w:rsidRPr="00DA2C2F">
          <w:rPr>
            <w:rStyle w:val="Hyperlink"/>
            <w:noProof/>
          </w:rPr>
          <w:t>https://doi.org/doi:10.1108/HE-03-2018-0017</w:t>
        </w:r>
      </w:hyperlink>
      <w:r w:rsidRPr="00DA2C2F">
        <w:rPr>
          <w:noProof/>
        </w:rPr>
        <w:t xml:space="preserve"> </w:t>
      </w:r>
    </w:p>
    <w:p w14:paraId="4E93A698" w14:textId="5EB7A804" w:rsidR="00DA2C2F" w:rsidRPr="00DA2C2F" w:rsidRDefault="00DA2C2F" w:rsidP="00DA2C2F">
      <w:pPr>
        <w:pStyle w:val="EndNoteBibliography"/>
        <w:ind w:left="720" w:hanging="720"/>
        <w:rPr>
          <w:noProof/>
        </w:rPr>
      </w:pPr>
      <w:r w:rsidRPr="00DA2C2F">
        <w:rPr>
          <w:noProof/>
        </w:rPr>
        <w:t xml:space="preserve">Ashford, R. D., Brown, A. M., McDaniel, J., &amp; Curtis, B. (2019). Biased labels: An experimental study of language and stigma among individuals in recovery and health professionals. </w:t>
      </w:r>
      <w:r w:rsidRPr="00DA2C2F">
        <w:rPr>
          <w:i/>
          <w:noProof/>
        </w:rPr>
        <w:t>Subst Use Misuse</w:t>
      </w:r>
      <w:r w:rsidRPr="00DA2C2F">
        <w:rPr>
          <w:noProof/>
        </w:rPr>
        <w:t xml:space="preserve">, 1-9. </w:t>
      </w:r>
      <w:hyperlink r:id="rId21" w:history="1">
        <w:r w:rsidRPr="00DA2C2F">
          <w:rPr>
            <w:rStyle w:val="Hyperlink"/>
            <w:noProof/>
          </w:rPr>
          <w:t>https://doi.org/10.1080/10826084.2019.1581221</w:t>
        </w:r>
      </w:hyperlink>
      <w:r w:rsidRPr="00DA2C2F">
        <w:rPr>
          <w:noProof/>
        </w:rPr>
        <w:t xml:space="preserve"> </w:t>
      </w:r>
    </w:p>
    <w:p w14:paraId="516FC0F2" w14:textId="77777777" w:rsidR="00DA2C2F" w:rsidRPr="00DA2C2F" w:rsidRDefault="00DA2C2F" w:rsidP="00DA2C2F">
      <w:pPr>
        <w:pStyle w:val="EndNoteBibliography"/>
        <w:ind w:left="720" w:hanging="720"/>
        <w:rPr>
          <w:noProof/>
        </w:rPr>
      </w:pPr>
      <w:r w:rsidRPr="00DA2C2F">
        <w:rPr>
          <w:noProof/>
        </w:rPr>
        <w:t xml:space="preserve">Associated Press. (2019). </w:t>
      </w:r>
      <w:r w:rsidRPr="00DA2C2F">
        <w:rPr>
          <w:i/>
          <w:noProof/>
        </w:rPr>
        <w:t>The 2019 AP Stylebook</w:t>
      </w:r>
      <w:r w:rsidRPr="00DA2C2F">
        <w:rPr>
          <w:noProof/>
        </w:rPr>
        <w:t xml:space="preserve">. Basic Books.  </w:t>
      </w:r>
    </w:p>
    <w:p w14:paraId="3B155750" w14:textId="77777777" w:rsidR="00DA2C2F" w:rsidRPr="00DA2C2F" w:rsidRDefault="00DA2C2F" w:rsidP="00DA2C2F">
      <w:pPr>
        <w:pStyle w:val="EndNoteBibliography"/>
        <w:ind w:left="720" w:hanging="720"/>
        <w:rPr>
          <w:noProof/>
        </w:rPr>
      </w:pPr>
      <w:r w:rsidRPr="00DA2C2F">
        <w:rPr>
          <w:noProof/>
        </w:rPr>
        <w:t xml:space="preserve">Atkinson, A. M., McAuley, A., Trayner, K., &amp; Sumnall, H. R. (2019). ‘We are still obsessed by this idea of abstinence’: A critical analysis of UK news media representations of proposals to introduce Drug Consumption Rooms in Glasgow, UK. </w:t>
      </w:r>
      <w:r w:rsidRPr="00DA2C2F">
        <w:rPr>
          <w:i/>
          <w:noProof/>
        </w:rPr>
        <w:t>International Journal of Drug Policy</w:t>
      </w:r>
      <w:r w:rsidRPr="00DA2C2F">
        <w:rPr>
          <w:noProof/>
        </w:rPr>
        <w:t>,</w:t>
      </w:r>
      <w:r w:rsidRPr="00DA2C2F">
        <w:rPr>
          <w:i/>
          <w:noProof/>
        </w:rPr>
        <w:t xml:space="preserve"> 68</w:t>
      </w:r>
      <w:r w:rsidRPr="00DA2C2F">
        <w:rPr>
          <w:noProof/>
        </w:rPr>
        <w:t xml:space="preserve">, 62-74.  </w:t>
      </w:r>
    </w:p>
    <w:p w14:paraId="64E98F9C" w14:textId="3F6185FD" w:rsidR="00DA2C2F" w:rsidRPr="00DA2C2F" w:rsidRDefault="00DA2C2F" w:rsidP="00DA2C2F">
      <w:pPr>
        <w:pStyle w:val="EndNoteBibliography"/>
        <w:ind w:left="720" w:hanging="720"/>
        <w:rPr>
          <w:noProof/>
        </w:rPr>
      </w:pPr>
      <w:r w:rsidRPr="00DA2C2F">
        <w:rPr>
          <w:noProof/>
        </w:rPr>
        <w:t xml:space="preserve">Atkinson, A. M., &amp; Sumnall, H. R. (2018). Neo-liberal discourse of substance use in the UK reality TV show, The Jeremy Kyle Show. </w:t>
      </w:r>
      <w:r w:rsidRPr="00DA2C2F">
        <w:rPr>
          <w:i/>
          <w:noProof/>
        </w:rPr>
        <w:t>Drugs: Education, Prevention and Policy</w:t>
      </w:r>
      <w:r w:rsidRPr="00DA2C2F">
        <w:rPr>
          <w:noProof/>
        </w:rPr>
        <w:t xml:space="preserve">, 1-12. </w:t>
      </w:r>
      <w:hyperlink r:id="rId22" w:history="1">
        <w:r w:rsidRPr="00DA2C2F">
          <w:rPr>
            <w:rStyle w:val="Hyperlink"/>
            <w:noProof/>
          </w:rPr>
          <w:t>https://doi.org/10.1080/09687637.2018.1498456</w:t>
        </w:r>
      </w:hyperlink>
      <w:r w:rsidRPr="00DA2C2F">
        <w:rPr>
          <w:noProof/>
        </w:rPr>
        <w:t xml:space="preserve"> </w:t>
      </w:r>
    </w:p>
    <w:p w14:paraId="1B4769A5" w14:textId="77777777" w:rsidR="00DA2C2F" w:rsidRPr="00DA2C2F" w:rsidRDefault="00DA2C2F" w:rsidP="00DA2C2F">
      <w:pPr>
        <w:pStyle w:val="EndNoteBibliography"/>
        <w:ind w:left="720" w:hanging="720"/>
        <w:rPr>
          <w:noProof/>
        </w:rPr>
      </w:pPr>
      <w:r w:rsidRPr="00DA2C2F">
        <w:rPr>
          <w:noProof/>
        </w:rPr>
        <w:t xml:space="preserve">Atkinson, A. M., &amp; Sumnall, H. R. (in press). ‘Zombies’, ‘cannibals’ and ‘super humans’: A quantitative and qualitative analysis of UK news media reporting of the cathinone psychostimulants labelled ‘monkey dust’. </w:t>
      </w:r>
      <w:r w:rsidRPr="00DA2C2F">
        <w:rPr>
          <w:i/>
          <w:noProof/>
        </w:rPr>
        <w:t>Drugs: Education Prevention and Policy</w:t>
      </w:r>
      <w:r w:rsidRPr="00DA2C2F">
        <w:rPr>
          <w:noProof/>
        </w:rPr>
        <w:t xml:space="preserve">.  </w:t>
      </w:r>
    </w:p>
    <w:p w14:paraId="0E7B5DD0" w14:textId="478C062D" w:rsidR="00DA2C2F" w:rsidRPr="00DA2C2F" w:rsidRDefault="00DA2C2F" w:rsidP="00DA2C2F">
      <w:pPr>
        <w:pStyle w:val="EndNoteBibliography"/>
        <w:ind w:left="720" w:hanging="720"/>
        <w:rPr>
          <w:noProof/>
        </w:rPr>
      </w:pPr>
      <w:r w:rsidRPr="00DA2C2F">
        <w:rPr>
          <w:noProof/>
        </w:rPr>
        <w:lastRenderedPageBreak/>
        <w:t xml:space="preserve">Ayres, T. C., &amp; Jewkes, Y. (2012). The haunting spectacle of crystal meth: A media-created mythology? </w:t>
      </w:r>
      <w:r w:rsidRPr="00DA2C2F">
        <w:rPr>
          <w:i/>
          <w:noProof/>
        </w:rPr>
        <w:t>Crime, Media, Culture</w:t>
      </w:r>
      <w:r w:rsidRPr="00DA2C2F">
        <w:rPr>
          <w:noProof/>
        </w:rPr>
        <w:t>,</w:t>
      </w:r>
      <w:r w:rsidRPr="00DA2C2F">
        <w:rPr>
          <w:i/>
          <w:noProof/>
        </w:rPr>
        <w:t xml:space="preserve"> 8</w:t>
      </w:r>
      <w:r w:rsidRPr="00DA2C2F">
        <w:rPr>
          <w:noProof/>
        </w:rPr>
        <w:t xml:space="preserve">(3), 315-332. </w:t>
      </w:r>
      <w:hyperlink r:id="rId23" w:history="1">
        <w:r w:rsidRPr="00DA2C2F">
          <w:rPr>
            <w:rStyle w:val="Hyperlink"/>
            <w:noProof/>
          </w:rPr>
          <w:t>https://doi.org/10.1177/1741659012443234</w:t>
        </w:r>
      </w:hyperlink>
      <w:r w:rsidRPr="00DA2C2F">
        <w:rPr>
          <w:noProof/>
        </w:rPr>
        <w:t xml:space="preserve"> </w:t>
      </w:r>
    </w:p>
    <w:p w14:paraId="22B04970" w14:textId="2134DBE5" w:rsidR="00DA2C2F" w:rsidRPr="00DA2C2F" w:rsidRDefault="00DA2C2F" w:rsidP="00DA2C2F">
      <w:pPr>
        <w:pStyle w:val="EndNoteBibliography"/>
        <w:ind w:left="720" w:hanging="720"/>
        <w:rPr>
          <w:noProof/>
        </w:rPr>
      </w:pPr>
      <w:r w:rsidRPr="00DA2C2F">
        <w:rPr>
          <w:noProof/>
        </w:rPr>
        <w:t xml:space="preserve">Ayres, T. C., &amp; Taylor, S. (2020). Media and Intoxication: Media Representations of the Intoxicated. In F. Hutton (Ed.), </w:t>
      </w:r>
      <w:r w:rsidRPr="00DA2C2F">
        <w:rPr>
          <w:i/>
          <w:noProof/>
        </w:rPr>
        <w:t>Cultures of Intoxication: Key Issues and Debates</w:t>
      </w:r>
      <w:r w:rsidRPr="00DA2C2F">
        <w:rPr>
          <w:noProof/>
        </w:rPr>
        <w:t xml:space="preserve"> (pp. 239-261). Springer International Publishing. </w:t>
      </w:r>
      <w:hyperlink r:id="rId24" w:history="1">
        <w:r w:rsidRPr="00DA2C2F">
          <w:rPr>
            <w:rStyle w:val="Hyperlink"/>
            <w:noProof/>
          </w:rPr>
          <w:t>https://doi.org/10.1007/978-3-030-35284-4_11</w:t>
        </w:r>
      </w:hyperlink>
      <w:r w:rsidRPr="00DA2C2F">
        <w:rPr>
          <w:noProof/>
        </w:rPr>
        <w:t xml:space="preserve"> </w:t>
      </w:r>
    </w:p>
    <w:p w14:paraId="0EC987F7" w14:textId="011D44B8" w:rsidR="00DA2C2F" w:rsidRPr="00DA2C2F" w:rsidRDefault="00DA2C2F" w:rsidP="00DA2C2F">
      <w:pPr>
        <w:pStyle w:val="EndNoteBibliography"/>
        <w:ind w:left="720" w:hanging="720"/>
        <w:rPr>
          <w:noProof/>
        </w:rPr>
      </w:pPr>
      <w:r w:rsidRPr="00DA2C2F">
        <w:rPr>
          <w:noProof/>
        </w:rPr>
        <w:t xml:space="preserve">Belcher, J. R., &amp; DeForge, B. R. (2012). Social Stigma and Homelessness: The Limits of Social Change. </w:t>
      </w:r>
      <w:r w:rsidRPr="00DA2C2F">
        <w:rPr>
          <w:i/>
          <w:noProof/>
        </w:rPr>
        <w:t>Journal of Human Behavior in the Social Environment</w:t>
      </w:r>
      <w:r w:rsidRPr="00DA2C2F">
        <w:rPr>
          <w:noProof/>
        </w:rPr>
        <w:t>,</w:t>
      </w:r>
      <w:r w:rsidRPr="00DA2C2F">
        <w:rPr>
          <w:i/>
          <w:noProof/>
        </w:rPr>
        <w:t xml:space="preserve"> 22</w:t>
      </w:r>
      <w:r w:rsidRPr="00DA2C2F">
        <w:rPr>
          <w:noProof/>
        </w:rPr>
        <w:t xml:space="preserve">(8), 929-946. </w:t>
      </w:r>
      <w:hyperlink r:id="rId25" w:history="1">
        <w:r w:rsidRPr="00DA2C2F">
          <w:rPr>
            <w:rStyle w:val="Hyperlink"/>
            <w:noProof/>
          </w:rPr>
          <w:t>https://doi.org/10.1080/10911359.2012.707941</w:t>
        </w:r>
      </w:hyperlink>
      <w:r w:rsidRPr="00DA2C2F">
        <w:rPr>
          <w:noProof/>
        </w:rPr>
        <w:t xml:space="preserve"> </w:t>
      </w:r>
    </w:p>
    <w:p w14:paraId="0A1457FF" w14:textId="49DA4519" w:rsidR="00DA2C2F" w:rsidRPr="00DA2C2F" w:rsidRDefault="00DA2C2F" w:rsidP="00DA2C2F">
      <w:pPr>
        <w:pStyle w:val="EndNoteBibliography"/>
        <w:ind w:left="720" w:hanging="720"/>
        <w:rPr>
          <w:noProof/>
        </w:rPr>
      </w:pPr>
      <w:r w:rsidRPr="00DA2C2F">
        <w:rPr>
          <w:noProof/>
        </w:rPr>
        <w:t xml:space="preserve">Biancarelli, D. L., Biello, K. B., Childs, E., Drainoni, M., Salhaney, P., Edeza, A., Mimiaga, M. J., Saitz, R., &amp; Bazzi, A. R. (2019). Strategies used by people who inject drugs to avoid stigma in healthcare settings. </w:t>
      </w:r>
      <w:r w:rsidRPr="00DA2C2F">
        <w:rPr>
          <w:i/>
          <w:noProof/>
        </w:rPr>
        <w:t>Drug and Alcohol Dependence</w:t>
      </w:r>
      <w:r w:rsidRPr="00DA2C2F">
        <w:rPr>
          <w:noProof/>
        </w:rPr>
        <w:t>,</w:t>
      </w:r>
      <w:r w:rsidRPr="00DA2C2F">
        <w:rPr>
          <w:i/>
          <w:noProof/>
        </w:rPr>
        <w:t xml:space="preserve"> 198</w:t>
      </w:r>
      <w:r w:rsidRPr="00DA2C2F">
        <w:rPr>
          <w:noProof/>
        </w:rPr>
        <w:t xml:space="preserve">, 80-86. </w:t>
      </w:r>
      <w:hyperlink r:id="rId26" w:history="1">
        <w:r w:rsidRPr="00DA2C2F">
          <w:rPr>
            <w:rStyle w:val="Hyperlink"/>
            <w:noProof/>
          </w:rPr>
          <w:t>https://doi.org/https://doi.org/10.1016/j.drugalcdep.2019.01.037</w:t>
        </w:r>
      </w:hyperlink>
      <w:r w:rsidRPr="00DA2C2F">
        <w:rPr>
          <w:noProof/>
        </w:rPr>
        <w:t xml:space="preserve"> </w:t>
      </w:r>
    </w:p>
    <w:p w14:paraId="0881E6FF" w14:textId="5A9692AE" w:rsidR="00DA2C2F" w:rsidRPr="00DA2C2F" w:rsidRDefault="00DA2C2F" w:rsidP="00DA2C2F">
      <w:pPr>
        <w:pStyle w:val="EndNoteBibliography"/>
        <w:ind w:left="720" w:hanging="720"/>
        <w:rPr>
          <w:noProof/>
        </w:rPr>
      </w:pPr>
      <w:r w:rsidRPr="00DA2C2F">
        <w:rPr>
          <w:noProof/>
        </w:rPr>
        <w:t xml:space="preserve">Birtel, M. D., Wood, L., &amp; Kempa, N. J. (2017). Stigma and social support in substance abuse: Implications for mental health and well-being. </w:t>
      </w:r>
      <w:r w:rsidRPr="00DA2C2F">
        <w:rPr>
          <w:i/>
          <w:noProof/>
        </w:rPr>
        <w:t>Psychiatry Research</w:t>
      </w:r>
      <w:r w:rsidRPr="00DA2C2F">
        <w:rPr>
          <w:noProof/>
        </w:rPr>
        <w:t>,</w:t>
      </w:r>
      <w:r w:rsidRPr="00DA2C2F">
        <w:rPr>
          <w:i/>
          <w:noProof/>
        </w:rPr>
        <w:t xml:space="preserve"> 252</w:t>
      </w:r>
      <w:r w:rsidRPr="00DA2C2F">
        <w:rPr>
          <w:noProof/>
        </w:rPr>
        <w:t xml:space="preserve">, 1-8. </w:t>
      </w:r>
      <w:hyperlink r:id="rId27" w:history="1">
        <w:r w:rsidRPr="00DA2C2F">
          <w:rPr>
            <w:rStyle w:val="Hyperlink"/>
            <w:noProof/>
          </w:rPr>
          <w:t>https://doi.org/https://doi.org/10.1016/j.psychres.2017.01.097</w:t>
        </w:r>
      </w:hyperlink>
      <w:r w:rsidRPr="00DA2C2F">
        <w:rPr>
          <w:noProof/>
        </w:rPr>
        <w:t xml:space="preserve"> </w:t>
      </w:r>
    </w:p>
    <w:p w14:paraId="07558265" w14:textId="1D95EECA" w:rsidR="00DA2C2F" w:rsidRPr="00DA2C2F" w:rsidRDefault="00DA2C2F" w:rsidP="00DA2C2F">
      <w:pPr>
        <w:pStyle w:val="EndNoteBibliography"/>
        <w:ind w:left="720" w:hanging="720"/>
        <w:rPr>
          <w:noProof/>
        </w:rPr>
      </w:pPr>
      <w:r w:rsidRPr="00DA2C2F">
        <w:rPr>
          <w:noProof/>
        </w:rPr>
        <w:t xml:space="preserve">Botticelli, M. P., &amp; Koh, H. K. (2016). Changing the Language of Addiction. </w:t>
      </w:r>
      <w:r w:rsidRPr="00DA2C2F">
        <w:rPr>
          <w:i/>
          <w:noProof/>
        </w:rPr>
        <w:t>JAMA</w:t>
      </w:r>
      <w:r w:rsidRPr="00DA2C2F">
        <w:rPr>
          <w:noProof/>
        </w:rPr>
        <w:t>,</w:t>
      </w:r>
      <w:r w:rsidRPr="00DA2C2F">
        <w:rPr>
          <w:i/>
          <w:noProof/>
        </w:rPr>
        <w:t xml:space="preserve"> 316</w:t>
      </w:r>
      <w:r w:rsidRPr="00DA2C2F">
        <w:rPr>
          <w:noProof/>
        </w:rPr>
        <w:t xml:space="preserve">(13), 1361-1362. </w:t>
      </w:r>
      <w:hyperlink r:id="rId28" w:history="1">
        <w:r w:rsidRPr="00DA2C2F">
          <w:rPr>
            <w:rStyle w:val="Hyperlink"/>
            <w:noProof/>
          </w:rPr>
          <w:t>https://doi.org/10.1001/jama.2016.11874</w:t>
        </w:r>
      </w:hyperlink>
      <w:r w:rsidRPr="00DA2C2F">
        <w:rPr>
          <w:noProof/>
        </w:rPr>
        <w:t xml:space="preserve"> </w:t>
      </w:r>
    </w:p>
    <w:p w14:paraId="7689F95E" w14:textId="5C953A0F" w:rsidR="00DA2C2F" w:rsidRPr="00DA2C2F" w:rsidRDefault="00DA2C2F" w:rsidP="00DA2C2F">
      <w:pPr>
        <w:pStyle w:val="EndNoteBibliography"/>
        <w:ind w:left="720" w:hanging="720"/>
        <w:rPr>
          <w:noProof/>
        </w:rPr>
      </w:pPr>
      <w:r w:rsidRPr="00DA2C2F">
        <w:rPr>
          <w:noProof/>
        </w:rPr>
        <w:t xml:space="preserve">Brown, S. A. (2011). Standardized measures for substance use stigma. </w:t>
      </w:r>
      <w:r w:rsidRPr="00DA2C2F">
        <w:rPr>
          <w:i/>
          <w:noProof/>
        </w:rPr>
        <w:t>Drug Alcohol Depend</w:t>
      </w:r>
      <w:r w:rsidRPr="00DA2C2F">
        <w:rPr>
          <w:noProof/>
        </w:rPr>
        <w:t>,</w:t>
      </w:r>
      <w:r w:rsidRPr="00DA2C2F">
        <w:rPr>
          <w:i/>
          <w:noProof/>
        </w:rPr>
        <w:t xml:space="preserve"> 116</w:t>
      </w:r>
      <w:r w:rsidRPr="00DA2C2F">
        <w:rPr>
          <w:noProof/>
        </w:rPr>
        <w:t xml:space="preserve">(1-3), 137-141. </w:t>
      </w:r>
      <w:hyperlink r:id="rId29" w:history="1">
        <w:r w:rsidRPr="00DA2C2F">
          <w:rPr>
            <w:rStyle w:val="Hyperlink"/>
            <w:noProof/>
          </w:rPr>
          <w:t>https://doi.org/10.1016/j.drugalcdep.2010.12.005</w:t>
        </w:r>
      </w:hyperlink>
      <w:r w:rsidRPr="00DA2C2F">
        <w:rPr>
          <w:noProof/>
        </w:rPr>
        <w:t xml:space="preserve"> </w:t>
      </w:r>
    </w:p>
    <w:p w14:paraId="4568F24E" w14:textId="5165C30C" w:rsidR="00DA2C2F" w:rsidRPr="00DA2C2F" w:rsidRDefault="00DA2C2F" w:rsidP="00DA2C2F">
      <w:pPr>
        <w:pStyle w:val="EndNoteBibliography"/>
        <w:ind w:left="720" w:hanging="720"/>
        <w:rPr>
          <w:noProof/>
        </w:rPr>
      </w:pPr>
      <w:r w:rsidRPr="00DA2C2F">
        <w:rPr>
          <w:noProof/>
        </w:rPr>
        <w:t xml:space="preserve">Broyles, L. M., Binswanger, I. A., Jenkins, J. A., Finnell, D. S., Faseru, B., Cavaiola, A., Pugatch, M., &amp; Gordon, A. J. (2014). Confronting inadvertent stigma and pejorative language in addiction scholarship: a recognition and response. </w:t>
      </w:r>
      <w:r w:rsidRPr="00DA2C2F">
        <w:rPr>
          <w:i/>
          <w:noProof/>
        </w:rPr>
        <w:t xml:space="preserve">Substance abuse : </w:t>
      </w:r>
      <w:r w:rsidRPr="00DA2C2F">
        <w:rPr>
          <w:i/>
          <w:noProof/>
        </w:rPr>
        <w:lastRenderedPageBreak/>
        <w:t>official publication of the Association for Medical Education and Research in Substance Abuse</w:t>
      </w:r>
      <w:r w:rsidRPr="00DA2C2F">
        <w:rPr>
          <w:noProof/>
        </w:rPr>
        <w:t>,</w:t>
      </w:r>
      <w:r w:rsidRPr="00DA2C2F">
        <w:rPr>
          <w:i/>
          <w:noProof/>
        </w:rPr>
        <w:t xml:space="preserve"> 35</w:t>
      </w:r>
      <w:r w:rsidRPr="00DA2C2F">
        <w:rPr>
          <w:noProof/>
        </w:rPr>
        <w:t xml:space="preserve">(3), 217-221. </w:t>
      </w:r>
      <w:hyperlink r:id="rId30" w:history="1">
        <w:r w:rsidRPr="00DA2C2F">
          <w:rPr>
            <w:rStyle w:val="Hyperlink"/>
            <w:noProof/>
          </w:rPr>
          <w:t>https://doi.org/10.1080/08897077.2014.930372</w:t>
        </w:r>
      </w:hyperlink>
      <w:r w:rsidRPr="00DA2C2F">
        <w:rPr>
          <w:noProof/>
        </w:rPr>
        <w:t xml:space="preserve"> </w:t>
      </w:r>
    </w:p>
    <w:p w14:paraId="5D48D63E" w14:textId="556C30B5" w:rsidR="00DA2C2F" w:rsidRPr="00DA2C2F" w:rsidRDefault="00DA2C2F" w:rsidP="00DA2C2F">
      <w:pPr>
        <w:pStyle w:val="EndNoteBibliography"/>
        <w:ind w:left="720" w:hanging="720"/>
        <w:rPr>
          <w:noProof/>
        </w:rPr>
      </w:pPr>
      <w:r w:rsidRPr="00DA2C2F">
        <w:rPr>
          <w:noProof/>
        </w:rPr>
        <w:t xml:space="preserve">Chan Carusone, S., Guta, A., Robinson, S., Tan, D. H., Cooper, C., O’Leary, B., de Prinse, K., Cobb, G., Upshur, R., &amp; Strike, C. (2019). “Maybe if I stop the drugs, then maybe they’d care?”—hospital care experiences of people who use drugs  [journal article]. </w:t>
      </w:r>
      <w:r w:rsidRPr="00DA2C2F">
        <w:rPr>
          <w:i/>
          <w:noProof/>
        </w:rPr>
        <w:t>Harm Reduction Journal</w:t>
      </w:r>
      <w:r w:rsidRPr="00DA2C2F">
        <w:rPr>
          <w:noProof/>
        </w:rPr>
        <w:t>,</w:t>
      </w:r>
      <w:r w:rsidRPr="00DA2C2F">
        <w:rPr>
          <w:i/>
          <w:noProof/>
        </w:rPr>
        <w:t xml:space="preserve"> 16</w:t>
      </w:r>
      <w:r w:rsidRPr="00DA2C2F">
        <w:rPr>
          <w:noProof/>
        </w:rPr>
        <w:t xml:space="preserve">(1), 16. </w:t>
      </w:r>
      <w:hyperlink r:id="rId31" w:history="1">
        <w:r w:rsidRPr="00DA2C2F">
          <w:rPr>
            <w:rStyle w:val="Hyperlink"/>
            <w:noProof/>
          </w:rPr>
          <w:t>https://doi.org/10.1186/s12954-019-0285-7</w:t>
        </w:r>
      </w:hyperlink>
      <w:r w:rsidRPr="00DA2C2F">
        <w:rPr>
          <w:noProof/>
        </w:rPr>
        <w:t xml:space="preserve"> </w:t>
      </w:r>
    </w:p>
    <w:p w14:paraId="0C976663" w14:textId="6EFB07E3" w:rsidR="00DA2C2F" w:rsidRPr="00DA2C2F" w:rsidRDefault="00DA2C2F" w:rsidP="00DA2C2F">
      <w:pPr>
        <w:pStyle w:val="EndNoteBibliography"/>
        <w:ind w:left="720" w:hanging="720"/>
        <w:rPr>
          <w:noProof/>
        </w:rPr>
      </w:pPr>
      <w:r w:rsidRPr="00DA2C2F">
        <w:rPr>
          <w:noProof/>
        </w:rPr>
        <w:t xml:space="preserve">Corrigan, P. W., Edwards, A. B., Green, A., Diwan, S. L., &amp; Penn, D. L. (2001). Prejudice, social distance, and familiarity with mental illness. </w:t>
      </w:r>
      <w:r w:rsidRPr="00DA2C2F">
        <w:rPr>
          <w:i/>
          <w:noProof/>
        </w:rPr>
        <w:t>Schizophrenia bulletin</w:t>
      </w:r>
      <w:r w:rsidRPr="00DA2C2F">
        <w:rPr>
          <w:noProof/>
        </w:rPr>
        <w:t>,</w:t>
      </w:r>
      <w:r w:rsidRPr="00DA2C2F">
        <w:rPr>
          <w:i/>
          <w:noProof/>
        </w:rPr>
        <w:t xml:space="preserve"> 27</w:t>
      </w:r>
      <w:r w:rsidRPr="00DA2C2F">
        <w:rPr>
          <w:noProof/>
        </w:rPr>
        <w:t xml:space="preserve">(2), 219-225. </w:t>
      </w:r>
      <w:hyperlink r:id="rId32" w:history="1">
        <w:r w:rsidRPr="00DA2C2F">
          <w:rPr>
            <w:rStyle w:val="Hyperlink"/>
            <w:noProof/>
          </w:rPr>
          <w:t>https://www.ncbi.nlm.nih.gov/pubmed/11354589</w:t>
        </w:r>
      </w:hyperlink>
      <w:r w:rsidRPr="00DA2C2F">
        <w:rPr>
          <w:noProof/>
        </w:rPr>
        <w:t xml:space="preserve">  </w:t>
      </w:r>
    </w:p>
    <w:p w14:paraId="341447FA" w14:textId="3FE85794" w:rsidR="00DA2C2F" w:rsidRPr="00DA2C2F" w:rsidRDefault="00DA2C2F" w:rsidP="00DA2C2F">
      <w:pPr>
        <w:pStyle w:val="EndNoteBibliography"/>
        <w:ind w:left="720" w:hanging="720"/>
        <w:rPr>
          <w:noProof/>
        </w:rPr>
      </w:pPr>
      <w:r w:rsidRPr="00DA2C2F">
        <w:rPr>
          <w:noProof/>
        </w:rPr>
        <w:t xml:space="preserve">Corrigan, P. W., Kuwabara, S. A., &amp; O'Shaughnessy, J. (2009). The Public Stigma of Mental Illness and Drug Addiction:Findings from a Stratified Random Sample. </w:t>
      </w:r>
      <w:r w:rsidRPr="00DA2C2F">
        <w:rPr>
          <w:i/>
          <w:noProof/>
        </w:rPr>
        <w:t>Journal of Social Work</w:t>
      </w:r>
      <w:r w:rsidRPr="00DA2C2F">
        <w:rPr>
          <w:noProof/>
        </w:rPr>
        <w:t>,</w:t>
      </w:r>
      <w:r w:rsidRPr="00DA2C2F">
        <w:rPr>
          <w:i/>
          <w:noProof/>
        </w:rPr>
        <w:t xml:space="preserve"> 9</w:t>
      </w:r>
      <w:r w:rsidRPr="00DA2C2F">
        <w:rPr>
          <w:noProof/>
        </w:rPr>
        <w:t xml:space="preserve">(2), 139-147. </w:t>
      </w:r>
      <w:hyperlink r:id="rId33" w:history="1">
        <w:r w:rsidRPr="00DA2C2F">
          <w:rPr>
            <w:rStyle w:val="Hyperlink"/>
            <w:noProof/>
          </w:rPr>
          <w:t>https://doi.org/10.1177/1468017308101818</w:t>
        </w:r>
      </w:hyperlink>
      <w:r w:rsidRPr="00DA2C2F">
        <w:rPr>
          <w:noProof/>
        </w:rPr>
        <w:t xml:space="preserve"> </w:t>
      </w:r>
    </w:p>
    <w:p w14:paraId="69672462" w14:textId="77777777" w:rsidR="00DA2C2F" w:rsidRPr="00DA2C2F" w:rsidRDefault="00DA2C2F" w:rsidP="00DA2C2F">
      <w:pPr>
        <w:pStyle w:val="EndNoteBibliography"/>
        <w:ind w:left="720" w:hanging="720"/>
        <w:rPr>
          <w:noProof/>
        </w:rPr>
      </w:pPr>
      <w:r w:rsidRPr="00DA2C2F">
        <w:rPr>
          <w:noProof/>
        </w:rPr>
        <w:t xml:space="preserve">Corrigan, P. W., Markowitz, F. E., Watson, A., Rowan, D., &amp; Kubiak, M. A. (2003). An attribution model of public discrimination towards persons with mental illness. </w:t>
      </w:r>
      <w:r w:rsidRPr="00DA2C2F">
        <w:rPr>
          <w:i/>
          <w:noProof/>
        </w:rPr>
        <w:t>Journal of health and social behavior</w:t>
      </w:r>
      <w:r w:rsidRPr="00DA2C2F">
        <w:rPr>
          <w:noProof/>
        </w:rPr>
        <w:t>,</w:t>
      </w:r>
      <w:r w:rsidRPr="00DA2C2F">
        <w:rPr>
          <w:i/>
          <w:noProof/>
        </w:rPr>
        <w:t xml:space="preserve"> 44</w:t>
      </w:r>
      <w:r w:rsidRPr="00DA2C2F">
        <w:rPr>
          <w:noProof/>
        </w:rPr>
        <w:t xml:space="preserve">(2), 162-179.  </w:t>
      </w:r>
    </w:p>
    <w:p w14:paraId="7A0858B2" w14:textId="5BEAC55A" w:rsidR="00DA2C2F" w:rsidRPr="00DA2C2F" w:rsidRDefault="00DA2C2F" w:rsidP="00DA2C2F">
      <w:pPr>
        <w:pStyle w:val="EndNoteBibliography"/>
        <w:ind w:left="720" w:hanging="720"/>
        <w:rPr>
          <w:noProof/>
        </w:rPr>
      </w:pPr>
      <w:r w:rsidRPr="00DA2C2F">
        <w:rPr>
          <w:noProof/>
        </w:rPr>
        <w:t xml:space="preserve">Corrigan, P. W., &amp; Nieweglowski, K. (2018). Stigma and the public health agenda for the opioid crisis in America. </w:t>
      </w:r>
      <w:r w:rsidRPr="00DA2C2F">
        <w:rPr>
          <w:i/>
          <w:noProof/>
        </w:rPr>
        <w:t>International Journal of Drug Policy</w:t>
      </w:r>
      <w:r w:rsidRPr="00DA2C2F">
        <w:rPr>
          <w:noProof/>
        </w:rPr>
        <w:t>,</w:t>
      </w:r>
      <w:r w:rsidRPr="00DA2C2F">
        <w:rPr>
          <w:i/>
          <w:noProof/>
        </w:rPr>
        <w:t xml:space="preserve"> 59</w:t>
      </w:r>
      <w:r w:rsidRPr="00DA2C2F">
        <w:rPr>
          <w:noProof/>
        </w:rPr>
        <w:t xml:space="preserve">, 44-49. </w:t>
      </w:r>
      <w:hyperlink r:id="rId34" w:history="1">
        <w:r w:rsidRPr="00DA2C2F">
          <w:rPr>
            <w:rStyle w:val="Hyperlink"/>
            <w:noProof/>
          </w:rPr>
          <w:t>https://doi.org/https://doi.org/10.1016/j.drugpo.2018.06.015</w:t>
        </w:r>
      </w:hyperlink>
      <w:r w:rsidRPr="00DA2C2F">
        <w:rPr>
          <w:noProof/>
        </w:rPr>
        <w:t xml:space="preserve"> </w:t>
      </w:r>
    </w:p>
    <w:p w14:paraId="2933BD58" w14:textId="77777777" w:rsidR="00DA2C2F" w:rsidRPr="00DA2C2F" w:rsidRDefault="00DA2C2F" w:rsidP="00DA2C2F">
      <w:pPr>
        <w:pStyle w:val="EndNoteBibliography"/>
        <w:ind w:left="720" w:hanging="720"/>
        <w:rPr>
          <w:noProof/>
        </w:rPr>
      </w:pPr>
      <w:r w:rsidRPr="00DA2C2F">
        <w:rPr>
          <w:noProof/>
        </w:rPr>
        <w:t xml:space="preserve">Corrigan, P. W., &amp; Wassel, A. (2008). Understanding and influencing the stigma of mental illness. </w:t>
      </w:r>
      <w:r w:rsidRPr="00DA2C2F">
        <w:rPr>
          <w:i/>
          <w:noProof/>
        </w:rPr>
        <w:t>J Psychosoc Nurs Ment Health Serv</w:t>
      </w:r>
      <w:r w:rsidRPr="00DA2C2F">
        <w:rPr>
          <w:noProof/>
        </w:rPr>
        <w:t>,</w:t>
      </w:r>
      <w:r w:rsidRPr="00DA2C2F">
        <w:rPr>
          <w:i/>
          <w:noProof/>
        </w:rPr>
        <w:t xml:space="preserve"> 46</w:t>
      </w:r>
      <w:r w:rsidRPr="00DA2C2F">
        <w:rPr>
          <w:noProof/>
        </w:rPr>
        <w:t xml:space="preserve">(1), 42-48.  </w:t>
      </w:r>
    </w:p>
    <w:p w14:paraId="416C7547" w14:textId="010ADE1F" w:rsidR="00DA2C2F" w:rsidRPr="00DA2C2F" w:rsidRDefault="00DA2C2F" w:rsidP="00DA2C2F">
      <w:pPr>
        <w:pStyle w:val="EndNoteBibliography"/>
        <w:ind w:left="720" w:hanging="720"/>
        <w:rPr>
          <w:noProof/>
        </w:rPr>
      </w:pPr>
      <w:r w:rsidRPr="00DA2C2F">
        <w:rPr>
          <w:noProof/>
        </w:rPr>
        <w:t xml:space="preserve">da Silveira, S. P., de Tostes, A. J. C., Wan, H. T., Ronzani, T. M., &amp; Corrigan, P. W. (2018). The Stigmatization of Drug Use as Mechanism of Legitimation of Exclusion. In T. M. Ronzani (Ed.), </w:t>
      </w:r>
      <w:r w:rsidRPr="00DA2C2F">
        <w:rPr>
          <w:i/>
          <w:noProof/>
        </w:rPr>
        <w:t>Drugs and Social Context: Social Perspectives on the Use of Alcohol and Other Drugs</w:t>
      </w:r>
      <w:r w:rsidRPr="00DA2C2F">
        <w:rPr>
          <w:noProof/>
        </w:rPr>
        <w:t xml:space="preserve"> (pp. 15-25). Springer International Publishing. </w:t>
      </w:r>
      <w:hyperlink r:id="rId35" w:history="1">
        <w:r w:rsidRPr="00DA2C2F">
          <w:rPr>
            <w:rStyle w:val="Hyperlink"/>
            <w:noProof/>
          </w:rPr>
          <w:t>https://doi.org/10.1007/978-3-319-72446-1_2</w:t>
        </w:r>
      </w:hyperlink>
      <w:r w:rsidRPr="00DA2C2F">
        <w:rPr>
          <w:noProof/>
        </w:rPr>
        <w:t xml:space="preserve"> </w:t>
      </w:r>
    </w:p>
    <w:p w14:paraId="4AC86B77" w14:textId="15C868A8" w:rsidR="00DA2C2F" w:rsidRPr="00DA2C2F" w:rsidRDefault="00DA2C2F" w:rsidP="00DA2C2F">
      <w:pPr>
        <w:pStyle w:val="EndNoteBibliography"/>
        <w:ind w:left="720" w:hanging="720"/>
        <w:rPr>
          <w:noProof/>
        </w:rPr>
      </w:pPr>
      <w:r w:rsidRPr="00DA2C2F">
        <w:rPr>
          <w:noProof/>
        </w:rPr>
        <w:lastRenderedPageBreak/>
        <w:t xml:space="preserve">Degenhardt, L., Stockings, E., Patton, G., Hall, W. D., &amp; Lynskey, M. (2016). The increasing global health priority of substance use in young people. </w:t>
      </w:r>
      <w:r w:rsidRPr="00DA2C2F">
        <w:rPr>
          <w:i/>
          <w:noProof/>
        </w:rPr>
        <w:t>The Lancet Psychiatry</w:t>
      </w:r>
      <w:r w:rsidRPr="00DA2C2F">
        <w:rPr>
          <w:noProof/>
        </w:rPr>
        <w:t>,</w:t>
      </w:r>
      <w:r w:rsidRPr="00DA2C2F">
        <w:rPr>
          <w:i/>
          <w:noProof/>
        </w:rPr>
        <w:t xml:space="preserve"> 3</w:t>
      </w:r>
      <w:r w:rsidRPr="00DA2C2F">
        <w:rPr>
          <w:noProof/>
        </w:rPr>
        <w:t xml:space="preserve">(3), 251-264. </w:t>
      </w:r>
      <w:hyperlink r:id="rId36" w:history="1">
        <w:r w:rsidRPr="00DA2C2F">
          <w:rPr>
            <w:rStyle w:val="Hyperlink"/>
            <w:noProof/>
          </w:rPr>
          <w:t>https://doi.org/10.1016/S2215-0366(15)00508-8</w:t>
        </w:r>
      </w:hyperlink>
      <w:r w:rsidRPr="00DA2C2F">
        <w:rPr>
          <w:noProof/>
        </w:rPr>
        <w:t xml:space="preserve"> </w:t>
      </w:r>
    </w:p>
    <w:p w14:paraId="6189026D" w14:textId="7196EE73" w:rsidR="00DA2C2F" w:rsidRPr="00DA2C2F" w:rsidRDefault="00DA2C2F" w:rsidP="00DA2C2F">
      <w:pPr>
        <w:pStyle w:val="EndNoteBibliography"/>
        <w:ind w:left="720" w:hanging="720"/>
        <w:rPr>
          <w:noProof/>
        </w:rPr>
      </w:pPr>
      <w:r w:rsidRPr="00DA2C2F">
        <w:rPr>
          <w:noProof/>
        </w:rPr>
        <w:t xml:space="preserve">Degenhardt, L., Whiteford, H. A., Ferrari, A. J., Baxter, A. J., Charlson, F. J., Hall, W. D., Freedman, G., Burstein, R., Johns, N., Engell, R. E., Flaxman, A. D., Murray, C. J. L., &amp; Vos, T. (2013). Global burden of disease attributable to illicit drug use and dependence: findings from the Global Burden of Disease Study 2010. </w:t>
      </w:r>
      <w:r w:rsidRPr="00DA2C2F">
        <w:rPr>
          <w:i/>
          <w:noProof/>
        </w:rPr>
        <w:t>The Lancet</w:t>
      </w:r>
      <w:r w:rsidRPr="00DA2C2F">
        <w:rPr>
          <w:noProof/>
        </w:rPr>
        <w:t>,</w:t>
      </w:r>
      <w:r w:rsidRPr="00DA2C2F">
        <w:rPr>
          <w:i/>
          <w:noProof/>
        </w:rPr>
        <w:t xml:space="preserve"> 382</w:t>
      </w:r>
      <w:r w:rsidRPr="00DA2C2F">
        <w:rPr>
          <w:noProof/>
        </w:rPr>
        <w:t xml:space="preserve">(9904), 1564-1574. </w:t>
      </w:r>
      <w:hyperlink r:id="rId37" w:history="1">
        <w:r w:rsidRPr="00DA2C2F">
          <w:rPr>
            <w:rStyle w:val="Hyperlink"/>
            <w:noProof/>
          </w:rPr>
          <w:t>https://doi.org/10.1016/S0140-6736(13)61530-5</w:t>
        </w:r>
      </w:hyperlink>
      <w:r w:rsidRPr="00DA2C2F">
        <w:rPr>
          <w:noProof/>
        </w:rPr>
        <w:t xml:space="preserve"> </w:t>
      </w:r>
    </w:p>
    <w:p w14:paraId="47D2C5FF" w14:textId="084AA68C" w:rsidR="00DA2C2F" w:rsidRPr="00DA2C2F" w:rsidRDefault="00DA2C2F" w:rsidP="00DA2C2F">
      <w:pPr>
        <w:pStyle w:val="EndNoteBibliography"/>
        <w:ind w:left="720" w:hanging="720"/>
        <w:rPr>
          <w:noProof/>
        </w:rPr>
      </w:pPr>
      <w:r w:rsidRPr="00DA2C2F">
        <w:rPr>
          <w:noProof/>
        </w:rPr>
        <w:t xml:space="preserve">Dube, S. R., Felitti, V. J., Dong, M., Chapman, D. P., Giles, W. H., &amp; Anda, R. F. (2003). Childhood abuse, neglect, and household dysfunction and the risk of illicit drug use: the adverse childhood experiences study. </w:t>
      </w:r>
      <w:r w:rsidRPr="00DA2C2F">
        <w:rPr>
          <w:i/>
          <w:noProof/>
        </w:rPr>
        <w:t>Pediatrics</w:t>
      </w:r>
      <w:r w:rsidRPr="00DA2C2F">
        <w:rPr>
          <w:noProof/>
        </w:rPr>
        <w:t>,</w:t>
      </w:r>
      <w:r w:rsidRPr="00DA2C2F">
        <w:rPr>
          <w:i/>
          <w:noProof/>
        </w:rPr>
        <w:t xml:space="preserve"> 111</w:t>
      </w:r>
      <w:r w:rsidRPr="00DA2C2F">
        <w:rPr>
          <w:noProof/>
        </w:rPr>
        <w:t xml:space="preserve">(3), 564-572. </w:t>
      </w:r>
      <w:hyperlink r:id="rId38" w:history="1">
        <w:r w:rsidRPr="00DA2C2F">
          <w:rPr>
            <w:rStyle w:val="Hyperlink"/>
            <w:noProof/>
          </w:rPr>
          <w:t>https://doi.org/10.1542/peds.111.3.564</w:t>
        </w:r>
      </w:hyperlink>
      <w:r w:rsidRPr="00DA2C2F">
        <w:rPr>
          <w:noProof/>
        </w:rPr>
        <w:t xml:space="preserve"> </w:t>
      </w:r>
    </w:p>
    <w:p w14:paraId="18EE0170" w14:textId="0A3BCCB4" w:rsidR="00DA2C2F" w:rsidRPr="00DA2C2F" w:rsidRDefault="00DA2C2F" w:rsidP="00DA2C2F">
      <w:pPr>
        <w:pStyle w:val="EndNoteBibliography"/>
        <w:ind w:left="720" w:hanging="720"/>
        <w:rPr>
          <w:noProof/>
        </w:rPr>
      </w:pPr>
      <w:r w:rsidRPr="00DA2C2F">
        <w:rPr>
          <w:noProof/>
        </w:rPr>
        <w:t xml:space="preserve">Earnshaw, V. A., Bergman, B. G., &amp; Kelly, J. F. (2019). Whether, when, and to whom?: An investigation of comfort with disclosing alcohol and other drug histories in a nationally representative sample of recovering persons. </w:t>
      </w:r>
      <w:r w:rsidRPr="00DA2C2F">
        <w:rPr>
          <w:i/>
          <w:noProof/>
        </w:rPr>
        <w:t>J Subst Abuse Treat</w:t>
      </w:r>
      <w:r w:rsidRPr="00DA2C2F">
        <w:rPr>
          <w:noProof/>
        </w:rPr>
        <w:t>,</w:t>
      </w:r>
      <w:r w:rsidRPr="00DA2C2F">
        <w:rPr>
          <w:i/>
          <w:noProof/>
        </w:rPr>
        <w:t xml:space="preserve"> 101</w:t>
      </w:r>
      <w:r w:rsidRPr="00DA2C2F">
        <w:rPr>
          <w:noProof/>
        </w:rPr>
        <w:t xml:space="preserve">, 29-37. </w:t>
      </w:r>
      <w:hyperlink r:id="rId39" w:history="1">
        <w:r w:rsidRPr="00DA2C2F">
          <w:rPr>
            <w:rStyle w:val="Hyperlink"/>
            <w:noProof/>
          </w:rPr>
          <w:t>https://doi.org/https://doi.org/10.1016/j.jsat.2019.03.005</w:t>
        </w:r>
      </w:hyperlink>
      <w:r w:rsidRPr="00DA2C2F">
        <w:rPr>
          <w:noProof/>
        </w:rPr>
        <w:t xml:space="preserve"> </w:t>
      </w:r>
    </w:p>
    <w:p w14:paraId="78BEABA9" w14:textId="6B1B4147" w:rsidR="00DA2C2F" w:rsidRPr="00DA2C2F" w:rsidRDefault="00DA2C2F" w:rsidP="00DA2C2F">
      <w:pPr>
        <w:pStyle w:val="EndNoteBibliography"/>
        <w:ind w:left="720" w:hanging="720"/>
        <w:rPr>
          <w:noProof/>
        </w:rPr>
      </w:pPr>
      <w:r w:rsidRPr="00DA2C2F">
        <w:rPr>
          <w:noProof/>
        </w:rPr>
        <w:t xml:space="preserve">Farrugia, A. (2014). Assembling the dominant accounts of youth drug use in Australian harm reduction drug education. </w:t>
      </w:r>
      <w:r w:rsidRPr="00DA2C2F">
        <w:rPr>
          <w:i/>
          <w:noProof/>
        </w:rPr>
        <w:t>International Journal of Drug Policy</w:t>
      </w:r>
      <w:r w:rsidRPr="00DA2C2F">
        <w:rPr>
          <w:noProof/>
        </w:rPr>
        <w:t>,</w:t>
      </w:r>
      <w:r w:rsidRPr="00DA2C2F">
        <w:rPr>
          <w:i/>
          <w:noProof/>
        </w:rPr>
        <w:t xml:space="preserve"> 25</w:t>
      </w:r>
      <w:r w:rsidRPr="00DA2C2F">
        <w:rPr>
          <w:noProof/>
        </w:rPr>
        <w:t xml:space="preserve">(4), 663-672. </w:t>
      </w:r>
      <w:hyperlink r:id="rId40" w:history="1">
        <w:r w:rsidRPr="00DA2C2F">
          <w:rPr>
            <w:rStyle w:val="Hyperlink"/>
            <w:noProof/>
          </w:rPr>
          <w:t>https://doi.org/10.1016/j.drugpo.2014.04.019</w:t>
        </w:r>
      </w:hyperlink>
      <w:r w:rsidRPr="00DA2C2F">
        <w:rPr>
          <w:noProof/>
        </w:rPr>
        <w:t xml:space="preserve"> </w:t>
      </w:r>
    </w:p>
    <w:p w14:paraId="26E21475" w14:textId="7B7784E2" w:rsidR="00DA2C2F" w:rsidRPr="00DA2C2F" w:rsidRDefault="00DA2C2F" w:rsidP="00DA2C2F">
      <w:pPr>
        <w:pStyle w:val="EndNoteBibliography"/>
        <w:ind w:left="720" w:hanging="720"/>
        <w:rPr>
          <w:noProof/>
        </w:rPr>
      </w:pPr>
      <w:r w:rsidRPr="00DA2C2F">
        <w:rPr>
          <w:noProof/>
        </w:rPr>
        <w:t xml:space="preserve">Faul, F., Erdfelder, E., Lang, A.-G., &amp; Buchner, A. (2007). G*Power 3: A flexible statistical power analysis program for the social, behavioral, and biomedical sciences. </w:t>
      </w:r>
      <w:r w:rsidRPr="00DA2C2F">
        <w:rPr>
          <w:i/>
          <w:noProof/>
        </w:rPr>
        <w:t>Behavior Research Methods</w:t>
      </w:r>
      <w:r w:rsidRPr="00DA2C2F">
        <w:rPr>
          <w:noProof/>
        </w:rPr>
        <w:t>,</w:t>
      </w:r>
      <w:r w:rsidRPr="00DA2C2F">
        <w:rPr>
          <w:i/>
          <w:noProof/>
        </w:rPr>
        <w:t xml:space="preserve"> 39</w:t>
      </w:r>
      <w:r w:rsidRPr="00DA2C2F">
        <w:rPr>
          <w:noProof/>
        </w:rPr>
        <w:t xml:space="preserve">(2), 175-191. </w:t>
      </w:r>
      <w:hyperlink r:id="rId41" w:history="1">
        <w:r w:rsidRPr="00DA2C2F">
          <w:rPr>
            <w:rStyle w:val="Hyperlink"/>
            <w:noProof/>
          </w:rPr>
          <w:t>https://doi.org/10.3758/BF03193146</w:t>
        </w:r>
      </w:hyperlink>
      <w:r w:rsidRPr="00DA2C2F">
        <w:rPr>
          <w:noProof/>
        </w:rPr>
        <w:t xml:space="preserve"> </w:t>
      </w:r>
    </w:p>
    <w:p w14:paraId="2D36FD2C" w14:textId="77777777" w:rsidR="00DA2C2F" w:rsidRPr="00DA2C2F" w:rsidRDefault="00DA2C2F" w:rsidP="00DA2C2F">
      <w:pPr>
        <w:pStyle w:val="EndNoteBibliography"/>
        <w:ind w:left="720" w:hanging="720"/>
        <w:rPr>
          <w:noProof/>
        </w:rPr>
      </w:pPr>
      <w:r w:rsidRPr="00DA2C2F">
        <w:rPr>
          <w:noProof/>
        </w:rPr>
        <w:t xml:space="preserve">Fraser, S., K.M., P., Dilkes-Frayne, E., Kokanovic, R., D.R., M., Treloar, C., &amp; Dunlop, A. (2016). </w:t>
      </w:r>
      <w:r w:rsidRPr="00DA2C2F">
        <w:rPr>
          <w:i/>
          <w:noProof/>
        </w:rPr>
        <w:t>Lives of Substance: Personal stories of alcohol and other drug addiction, dependence or habit</w:t>
      </w:r>
      <w:r w:rsidRPr="00DA2C2F">
        <w:rPr>
          <w:noProof/>
        </w:rPr>
        <w:t xml:space="preserve">. Perth, Australia: Curtin University. </w:t>
      </w:r>
    </w:p>
    <w:p w14:paraId="1517F894" w14:textId="2A3F9161" w:rsidR="00DA2C2F" w:rsidRPr="00DA2C2F" w:rsidRDefault="00DA2C2F" w:rsidP="00DA2C2F">
      <w:pPr>
        <w:pStyle w:val="EndNoteBibliography"/>
        <w:ind w:left="720" w:hanging="720"/>
        <w:rPr>
          <w:noProof/>
        </w:rPr>
      </w:pPr>
      <w:r w:rsidRPr="00DA2C2F">
        <w:rPr>
          <w:noProof/>
        </w:rPr>
        <w:lastRenderedPageBreak/>
        <w:t xml:space="preserve">Gilchrist, G., Moskalewicz, J., Slezakova, S., Okruhlica, L., Torrens, M., Vajd, R., &amp; Baldacchino, A. (2011). Staff regard towards working with substance users: a European multi-centre study. </w:t>
      </w:r>
      <w:r w:rsidRPr="00DA2C2F">
        <w:rPr>
          <w:i/>
          <w:noProof/>
        </w:rPr>
        <w:t>Addiction</w:t>
      </w:r>
      <w:r w:rsidRPr="00DA2C2F">
        <w:rPr>
          <w:noProof/>
        </w:rPr>
        <w:t>,</w:t>
      </w:r>
      <w:r w:rsidRPr="00DA2C2F">
        <w:rPr>
          <w:i/>
          <w:noProof/>
        </w:rPr>
        <w:t xml:space="preserve"> 106</w:t>
      </w:r>
      <w:r w:rsidRPr="00DA2C2F">
        <w:rPr>
          <w:noProof/>
        </w:rPr>
        <w:t xml:space="preserve">(6), 1114-1125. </w:t>
      </w:r>
      <w:hyperlink r:id="rId42" w:history="1">
        <w:r w:rsidRPr="00DA2C2F">
          <w:rPr>
            <w:rStyle w:val="Hyperlink"/>
            <w:noProof/>
          </w:rPr>
          <w:t>https://doi.org/10.1111/j.1360-0443.2011.03407.x</w:t>
        </w:r>
      </w:hyperlink>
      <w:r w:rsidRPr="00DA2C2F">
        <w:rPr>
          <w:noProof/>
        </w:rPr>
        <w:t xml:space="preserve"> </w:t>
      </w:r>
    </w:p>
    <w:p w14:paraId="6F48033A" w14:textId="77777777" w:rsidR="00DA2C2F" w:rsidRPr="00DA2C2F" w:rsidRDefault="00DA2C2F" w:rsidP="00DA2C2F">
      <w:pPr>
        <w:pStyle w:val="EndNoteBibliography"/>
        <w:ind w:left="720" w:hanging="720"/>
        <w:rPr>
          <w:noProof/>
        </w:rPr>
      </w:pPr>
      <w:r w:rsidRPr="00DA2C2F">
        <w:rPr>
          <w:noProof/>
        </w:rPr>
        <w:t xml:space="preserve">Goffman, E. (1974). </w:t>
      </w:r>
      <w:r w:rsidRPr="00DA2C2F">
        <w:rPr>
          <w:i/>
          <w:noProof/>
        </w:rPr>
        <w:t>Stigma: Notes on the managment of spoiled identity</w:t>
      </w:r>
      <w:r w:rsidRPr="00DA2C2F">
        <w:rPr>
          <w:noProof/>
        </w:rPr>
        <w:t xml:space="preserve">. Penguin books.  </w:t>
      </w:r>
    </w:p>
    <w:p w14:paraId="645C7809" w14:textId="44FE290C" w:rsidR="00DA2C2F" w:rsidRPr="00DA2C2F" w:rsidRDefault="00DA2C2F" w:rsidP="00DA2C2F">
      <w:pPr>
        <w:pStyle w:val="EndNoteBibliography"/>
        <w:ind w:left="720" w:hanging="720"/>
        <w:rPr>
          <w:noProof/>
        </w:rPr>
      </w:pPr>
      <w:r w:rsidRPr="00DA2C2F">
        <w:rPr>
          <w:noProof/>
        </w:rPr>
        <w:t xml:space="preserve">Goodyear, K., Haass-Koffler, C. L., &amp; Chavanne, D. (2018). Opioid use and stigma: The role of gender, language and precipitating events. </w:t>
      </w:r>
      <w:r w:rsidRPr="00DA2C2F">
        <w:rPr>
          <w:i/>
          <w:noProof/>
        </w:rPr>
        <w:t>Drug and Alcohol Dependence</w:t>
      </w:r>
      <w:r w:rsidRPr="00DA2C2F">
        <w:rPr>
          <w:noProof/>
        </w:rPr>
        <w:t>,</w:t>
      </w:r>
      <w:r w:rsidRPr="00DA2C2F">
        <w:rPr>
          <w:i/>
          <w:noProof/>
        </w:rPr>
        <w:t xml:space="preserve"> 185</w:t>
      </w:r>
      <w:r w:rsidRPr="00DA2C2F">
        <w:rPr>
          <w:noProof/>
        </w:rPr>
        <w:t xml:space="preserve">, 339-346. </w:t>
      </w:r>
      <w:hyperlink r:id="rId43" w:history="1">
        <w:r w:rsidRPr="00DA2C2F">
          <w:rPr>
            <w:rStyle w:val="Hyperlink"/>
            <w:noProof/>
          </w:rPr>
          <w:t>https://doi.org/https://doi.org/10.1016/j.drugalcdep.2017.12.037</w:t>
        </w:r>
      </w:hyperlink>
      <w:r w:rsidRPr="00DA2C2F">
        <w:rPr>
          <w:noProof/>
        </w:rPr>
        <w:t xml:space="preserve"> </w:t>
      </w:r>
    </w:p>
    <w:p w14:paraId="4ADF8C8E" w14:textId="0E1C2AC3" w:rsidR="00DA2C2F" w:rsidRPr="00DA2C2F" w:rsidRDefault="00DA2C2F" w:rsidP="00DA2C2F">
      <w:pPr>
        <w:pStyle w:val="EndNoteBibliography"/>
        <w:ind w:left="720" w:hanging="720"/>
        <w:rPr>
          <w:noProof/>
        </w:rPr>
      </w:pPr>
      <w:r w:rsidRPr="00DA2C2F">
        <w:rPr>
          <w:noProof/>
        </w:rPr>
        <w:t xml:space="preserve">Hickman, M., Steer, C., Tilling, K., Lim, A. G., Marsden, J., Millar, T., Strang, J., Telfer, M., Vickerman, P., &amp; Macleod, J. (2018). The impact of buprenorphine and methadone on mortality: a primary care cohort study in the United Kingdom. </w:t>
      </w:r>
      <w:r w:rsidRPr="00DA2C2F">
        <w:rPr>
          <w:i/>
          <w:noProof/>
        </w:rPr>
        <w:t>Addiction</w:t>
      </w:r>
      <w:r w:rsidRPr="00DA2C2F">
        <w:rPr>
          <w:noProof/>
        </w:rPr>
        <w:t>,</w:t>
      </w:r>
      <w:r w:rsidRPr="00DA2C2F">
        <w:rPr>
          <w:i/>
          <w:noProof/>
        </w:rPr>
        <w:t xml:space="preserve"> 113</w:t>
      </w:r>
      <w:r w:rsidRPr="00DA2C2F">
        <w:rPr>
          <w:noProof/>
        </w:rPr>
        <w:t xml:space="preserve">(8), 1461-1476. </w:t>
      </w:r>
      <w:hyperlink r:id="rId44" w:history="1">
        <w:r w:rsidRPr="00DA2C2F">
          <w:rPr>
            <w:rStyle w:val="Hyperlink"/>
            <w:noProof/>
          </w:rPr>
          <w:t>https://doi.org/10.1111/add.14188</w:t>
        </w:r>
      </w:hyperlink>
      <w:r w:rsidRPr="00DA2C2F">
        <w:rPr>
          <w:noProof/>
        </w:rPr>
        <w:t xml:space="preserve"> </w:t>
      </w:r>
    </w:p>
    <w:p w14:paraId="41A798EE" w14:textId="77777777" w:rsidR="00DA2C2F" w:rsidRPr="00DA2C2F" w:rsidRDefault="00DA2C2F" w:rsidP="00DA2C2F">
      <w:pPr>
        <w:pStyle w:val="EndNoteBibliography"/>
        <w:ind w:left="720" w:hanging="720"/>
        <w:rPr>
          <w:noProof/>
        </w:rPr>
      </w:pPr>
      <w:r w:rsidRPr="00DA2C2F">
        <w:rPr>
          <w:noProof/>
        </w:rPr>
        <w:t xml:space="preserve">Home Office. (2019). </w:t>
      </w:r>
      <w:r w:rsidRPr="00DA2C2F">
        <w:rPr>
          <w:i/>
          <w:noProof/>
        </w:rPr>
        <w:t>Drug Misuse: Findings from the 2018/19 Crime Survey for England and Wales</w:t>
      </w:r>
      <w:r w:rsidRPr="00DA2C2F">
        <w:rPr>
          <w:noProof/>
        </w:rPr>
        <w:t xml:space="preserve">. London: Home Office. </w:t>
      </w:r>
    </w:p>
    <w:p w14:paraId="2AC8030E" w14:textId="5368FA3C" w:rsidR="00DA2C2F" w:rsidRPr="00DA2C2F" w:rsidRDefault="00DA2C2F" w:rsidP="00DA2C2F">
      <w:pPr>
        <w:pStyle w:val="EndNoteBibliography"/>
        <w:ind w:left="720" w:hanging="720"/>
        <w:rPr>
          <w:noProof/>
        </w:rPr>
      </w:pPr>
      <w:r w:rsidRPr="00DA2C2F">
        <w:rPr>
          <w:noProof/>
        </w:rPr>
        <w:t xml:space="preserve">Hughes, K., Bellis, M. A., Hardcastle, K. A., Sethi, D., Butchart, A., Mikton, C., Jones, L., &amp; Dunne, M. P. (2017). The effect of multiple adverse childhood experiences on health: a systematic review and meta-analysis. </w:t>
      </w:r>
      <w:r w:rsidRPr="00DA2C2F">
        <w:rPr>
          <w:i/>
          <w:noProof/>
        </w:rPr>
        <w:t>The Lancet Public Health</w:t>
      </w:r>
      <w:r w:rsidRPr="00DA2C2F">
        <w:rPr>
          <w:noProof/>
        </w:rPr>
        <w:t>,</w:t>
      </w:r>
      <w:r w:rsidRPr="00DA2C2F">
        <w:rPr>
          <w:i/>
          <w:noProof/>
        </w:rPr>
        <w:t xml:space="preserve"> 2</w:t>
      </w:r>
      <w:r w:rsidRPr="00DA2C2F">
        <w:rPr>
          <w:noProof/>
        </w:rPr>
        <w:t xml:space="preserve">(8), e356-e366. </w:t>
      </w:r>
      <w:hyperlink r:id="rId45" w:history="1">
        <w:r w:rsidRPr="00DA2C2F">
          <w:rPr>
            <w:rStyle w:val="Hyperlink"/>
            <w:noProof/>
          </w:rPr>
          <w:t>https://doi.org/10.1016/S2468-2667(17)30118-4</w:t>
        </w:r>
      </w:hyperlink>
      <w:r w:rsidRPr="00DA2C2F">
        <w:rPr>
          <w:noProof/>
        </w:rPr>
        <w:t xml:space="preserve"> </w:t>
      </w:r>
    </w:p>
    <w:p w14:paraId="57F0105D" w14:textId="05A79AE6" w:rsidR="00DA2C2F" w:rsidRPr="00DA2C2F" w:rsidRDefault="00DA2C2F" w:rsidP="00DA2C2F">
      <w:pPr>
        <w:pStyle w:val="EndNoteBibliography"/>
        <w:ind w:left="720" w:hanging="720"/>
        <w:rPr>
          <w:noProof/>
        </w:rPr>
      </w:pPr>
      <w:r w:rsidRPr="00DA2C2F">
        <w:rPr>
          <w:noProof/>
        </w:rPr>
        <w:t xml:space="preserve">Hughes, K., Bellis, M. A., Sethi, D., Andrew, R., Yon, Y., Wood, S., Ford, K., Baban, A., Boderscova, L., Kachaeva, M., Makaruk, K., Markovic, M., Povilaitis, R., Raleva, M., Terzic, N., Veleminsky, M., Włodarczyk, J., &amp; Zakhozha, V. (2019). Adverse childhood experiences, childhood relationships and associated substance use and mental health in young Europeans. </w:t>
      </w:r>
      <w:r w:rsidRPr="00DA2C2F">
        <w:rPr>
          <w:i/>
          <w:noProof/>
        </w:rPr>
        <w:t>European Journal of Public Health</w:t>
      </w:r>
      <w:r w:rsidRPr="00DA2C2F">
        <w:rPr>
          <w:noProof/>
        </w:rPr>
        <w:t>,</w:t>
      </w:r>
      <w:r w:rsidRPr="00DA2C2F">
        <w:rPr>
          <w:i/>
          <w:noProof/>
        </w:rPr>
        <w:t xml:space="preserve"> 29</w:t>
      </w:r>
      <w:r w:rsidRPr="00DA2C2F">
        <w:rPr>
          <w:noProof/>
        </w:rPr>
        <w:t xml:space="preserve">(4), 741-747. </w:t>
      </w:r>
      <w:hyperlink r:id="rId46" w:history="1">
        <w:r w:rsidRPr="00DA2C2F">
          <w:rPr>
            <w:rStyle w:val="Hyperlink"/>
            <w:noProof/>
          </w:rPr>
          <w:t>https://doi.org/10.1093/eurpub/ckz037</w:t>
        </w:r>
      </w:hyperlink>
      <w:r w:rsidRPr="00DA2C2F">
        <w:rPr>
          <w:noProof/>
        </w:rPr>
        <w:t xml:space="preserve"> </w:t>
      </w:r>
    </w:p>
    <w:p w14:paraId="2410EBAA" w14:textId="54B8245B" w:rsidR="00DA2C2F" w:rsidRPr="00DA2C2F" w:rsidRDefault="00DA2C2F" w:rsidP="00DA2C2F">
      <w:pPr>
        <w:pStyle w:val="EndNoteBibliography"/>
        <w:ind w:left="720" w:hanging="720"/>
        <w:rPr>
          <w:noProof/>
        </w:rPr>
      </w:pPr>
      <w:r w:rsidRPr="00DA2C2F">
        <w:rPr>
          <w:noProof/>
        </w:rPr>
        <w:lastRenderedPageBreak/>
        <w:t xml:space="preserve">ISAJE. (2015). ISAJE Terminology Statement. </w:t>
      </w:r>
      <w:r w:rsidRPr="00DA2C2F">
        <w:rPr>
          <w:i/>
          <w:noProof/>
        </w:rPr>
        <w:t>Nordic Studies on Alcohol and Drugs</w:t>
      </w:r>
      <w:r w:rsidRPr="00DA2C2F">
        <w:rPr>
          <w:noProof/>
        </w:rPr>
        <w:t>,</w:t>
      </w:r>
      <w:r w:rsidRPr="00DA2C2F">
        <w:rPr>
          <w:i/>
          <w:noProof/>
        </w:rPr>
        <w:t xml:space="preserve"> 32</w:t>
      </w:r>
      <w:r w:rsidRPr="00DA2C2F">
        <w:rPr>
          <w:noProof/>
        </w:rPr>
        <w:t xml:space="preserve">(5), 539-540. </w:t>
      </w:r>
      <w:hyperlink r:id="rId47" w:history="1">
        <w:r w:rsidRPr="00DA2C2F">
          <w:rPr>
            <w:rStyle w:val="Hyperlink"/>
            <w:noProof/>
          </w:rPr>
          <w:t>https://doi.org/10.1515/nsad-2015-0051</w:t>
        </w:r>
      </w:hyperlink>
      <w:r w:rsidRPr="00DA2C2F">
        <w:rPr>
          <w:noProof/>
        </w:rPr>
        <w:t xml:space="preserve"> </w:t>
      </w:r>
    </w:p>
    <w:p w14:paraId="467AEAB1" w14:textId="12F9B525" w:rsidR="00DA2C2F" w:rsidRPr="00DA2C2F" w:rsidRDefault="00DA2C2F" w:rsidP="00DA2C2F">
      <w:pPr>
        <w:pStyle w:val="EndNoteBibliography"/>
        <w:ind w:left="720" w:hanging="720"/>
        <w:rPr>
          <w:noProof/>
        </w:rPr>
      </w:pPr>
      <w:r w:rsidRPr="00DA2C2F">
        <w:rPr>
          <w:noProof/>
        </w:rPr>
        <w:t xml:space="preserve">jamovi project. (2019). </w:t>
      </w:r>
      <w:r w:rsidRPr="00DA2C2F">
        <w:rPr>
          <w:i/>
          <w:noProof/>
        </w:rPr>
        <w:t>jamovi (Version 1.0).</w:t>
      </w:r>
      <w:r w:rsidRPr="00DA2C2F">
        <w:rPr>
          <w:noProof/>
        </w:rPr>
        <w:t xml:space="preserve"> </w:t>
      </w:r>
      <w:hyperlink r:id="rId48" w:history="1">
        <w:r w:rsidRPr="00DA2C2F">
          <w:rPr>
            <w:rStyle w:val="Hyperlink"/>
            <w:noProof/>
          </w:rPr>
          <w:t>https://www.jamovi.org</w:t>
        </w:r>
      </w:hyperlink>
    </w:p>
    <w:p w14:paraId="3E34FC0C" w14:textId="25813C3D" w:rsidR="00DA2C2F" w:rsidRPr="00DA2C2F" w:rsidRDefault="00DA2C2F" w:rsidP="00DA2C2F">
      <w:pPr>
        <w:pStyle w:val="EndNoteBibliography"/>
        <w:ind w:left="720" w:hanging="720"/>
        <w:rPr>
          <w:noProof/>
        </w:rPr>
      </w:pPr>
      <w:r w:rsidRPr="00DA2C2F">
        <w:rPr>
          <w:noProof/>
        </w:rPr>
        <w:t xml:space="preserve">Järvinen, M., &amp; Demant, J. (2011). The normalisation of cannabis use among young people: Symbolic boundary work in focus groups. </w:t>
      </w:r>
      <w:r w:rsidRPr="00DA2C2F">
        <w:rPr>
          <w:i/>
          <w:noProof/>
        </w:rPr>
        <w:t>Health, Risk &amp; Society</w:t>
      </w:r>
      <w:r w:rsidRPr="00DA2C2F">
        <w:rPr>
          <w:noProof/>
        </w:rPr>
        <w:t>,</w:t>
      </w:r>
      <w:r w:rsidRPr="00DA2C2F">
        <w:rPr>
          <w:i/>
          <w:noProof/>
        </w:rPr>
        <w:t xml:space="preserve"> 13</w:t>
      </w:r>
      <w:r w:rsidRPr="00DA2C2F">
        <w:rPr>
          <w:noProof/>
        </w:rPr>
        <w:t xml:space="preserve">(2), 165-182. </w:t>
      </w:r>
      <w:hyperlink r:id="rId49" w:history="1">
        <w:r w:rsidRPr="00DA2C2F">
          <w:rPr>
            <w:rStyle w:val="Hyperlink"/>
            <w:noProof/>
          </w:rPr>
          <w:t>https://doi.org/10.1080/13698575.2011.556184</w:t>
        </w:r>
      </w:hyperlink>
      <w:r w:rsidRPr="00DA2C2F">
        <w:rPr>
          <w:noProof/>
        </w:rPr>
        <w:t xml:space="preserve"> </w:t>
      </w:r>
    </w:p>
    <w:p w14:paraId="75304A29" w14:textId="3775C15F" w:rsidR="00DA2C2F" w:rsidRPr="00DA2C2F" w:rsidRDefault="00DA2C2F" w:rsidP="00DA2C2F">
      <w:pPr>
        <w:pStyle w:val="EndNoteBibliography"/>
        <w:ind w:left="720" w:hanging="720"/>
        <w:rPr>
          <w:noProof/>
        </w:rPr>
      </w:pPr>
      <w:r w:rsidRPr="00DA2C2F">
        <w:rPr>
          <w:noProof/>
        </w:rPr>
        <w:t xml:space="preserve">Johnstone, M., Jetten, J., Dingle, G. A., Parsell, C., &amp; Walter, Z. C. (2015). Discrimination and well-being amongst the homeless: the role of multiple group membership. </w:t>
      </w:r>
      <w:r w:rsidRPr="00DA2C2F">
        <w:rPr>
          <w:i/>
          <w:noProof/>
        </w:rPr>
        <w:t>Frontiers in Psychology</w:t>
      </w:r>
      <w:r w:rsidRPr="00DA2C2F">
        <w:rPr>
          <w:noProof/>
        </w:rPr>
        <w:t>,</w:t>
      </w:r>
      <w:r w:rsidRPr="00DA2C2F">
        <w:rPr>
          <w:i/>
          <w:noProof/>
        </w:rPr>
        <w:t xml:space="preserve"> 6</w:t>
      </w:r>
      <w:r w:rsidRPr="00DA2C2F">
        <w:rPr>
          <w:noProof/>
        </w:rPr>
        <w:t xml:space="preserve">, 739-739. </w:t>
      </w:r>
      <w:hyperlink r:id="rId50" w:history="1">
        <w:r w:rsidRPr="00DA2C2F">
          <w:rPr>
            <w:rStyle w:val="Hyperlink"/>
            <w:noProof/>
          </w:rPr>
          <w:t>https://doi.org/10.3389/fpsyg.2015.00739</w:t>
        </w:r>
      </w:hyperlink>
      <w:r w:rsidRPr="00DA2C2F">
        <w:rPr>
          <w:noProof/>
        </w:rPr>
        <w:t xml:space="preserve"> </w:t>
      </w:r>
    </w:p>
    <w:p w14:paraId="74D29CB2" w14:textId="5393BBEF" w:rsidR="00DA2C2F" w:rsidRPr="00DA2C2F" w:rsidRDefault="00DA2C2F" w:rsidP="00DA2C2F">
      <w:pPr>
        <w:pStyle w:val="EndNoteBibliography"/>
        <w:ind w:left="720" w:hanging="720"/>
        <w:rPr>
          <w:noProof/>
        </w:rPr>
      </w:pPr>
      <w:r w:rsidRPr="00DA2C2F">
        <w:rPr>
          <w:noProof/>
        </w:rPr>
        <w:t xml:space="preserve">Kelly, J. F., Dow, S. J., &amp; Westerhoff, C. (2010). Does Our Choice of Substance-Related Terms Influence Perceptions of Treatment Need? An Empirical Investigation with Two Commonly Used Terms. </w:t>
      </w:r>
      <w:r w:rsidRPr="00DA2C2F">
        <w:rPr>
          <w:i/>
          <w:noProof/>
        </w:rPr>
        <w:t>Journal of Drug Issues</w:t>
      </w:r>
      <w:r w:rsidRPr="00DA2C2F">
        <w:rPr>
          <w:noProof/>
        </w:rPr>
        <w:t>,</w:t>
      </w:r>
      <w:r w:rsidRPr="00DA2C2F">
        <w:rPr>
          <w:i/>
          <w:noProof/>
        </w:rPr>
        <w:t xml:space="preserve"> 40</w:t>
      </w:r>
      <w:r w:rsidRPr="00DA2C2F">
        <w:rPr>
          <w:noProof/>
        </w:rPr>
        <w:t xml:space="preserve">(4), 805-818. </w:t>
      </w:r>
      <w:hyperlink r:id="rId51" w:history="1">
        <w:r w:rsidRPr="00DA2C2F">
          <w:rPr>
            <w:rStyle w:val="Hyperlink"/>
            <w:noProof/>
          </w:rPr>
          <w:t>https://doi.org/10.1177/002204261004000403</w:t>
        </w:r>
      </w:hyperlink>
      <w:r w:rsidRPr="00DA2C2F">
        <w:rPr>
          <w:noProof/>
        </w:rPr>
        <w:t xml:space="preserve"> </w:t>
      </w:r>
    </w:p>
    <w:p w14:paraId="4414B503" w14:textId="76F571F1" w:rsidR="00DA2C2F" w:rsidRPr="00DA2C2F" w:rsidRDefault="00DA2C2F" w:rsidP="00DA2C2F">
      <w:pPr>
        <w:pStyle w:val="EndNoteBibliography"/>
        <w:ind w:left="720" w:hanging="720"/>
        <w:rPr>
          <w:noProof/>
        </w:rPr>
      </w:pPr>
      <w:r w:rsidRPr="00DA2C2F">
        <w:rPr>
          <w:noProof/>
        </w:rPr>
        <w:t xml:space="preserve">Kelly, J. F., Saitz, R., &amp; Wakeman, S. E. (2016). Language, Substance Use Disorders, and Policy: The Need to Reach Consensus on an “Addiction-ary”. </w:t>
      </w:r>
      <w:r w:rsidRPr="00DA2C2F">
        <w:rPr>
          <w:i/>
          <w:noProof/>
        </w:rPr>
        <w:t>Alcoholism treatment quarterly</w:t>
      </w:r>
      <w:r w:rsidRPr="00DA2C2F">
        <w:rPr>
          <w:noProof/>
        </w:rPr>
        <w:t>,</w:t>
      </w:r>
      <w:r w:rsidRPr="00DA2C2F">
        <w:rPr>
          <w:i/>
          <w:noProof/>
        </w:rPr>
        <w:t xml:space="preserve"> 34</w:t>
      </w:r>
      <w:r w:rsidRPr="00DA2C2F">
        <w:rPr>
          <w:noProof/>
        </w:rPr>
        <w:t xml:space="preserve">(1), 116-123. </w:t>
      </w:r>
      <w:hyperlink r:id="rId52" w:history="1">
        <w:r w:rsidRPr="00DA2C2F">
          <w:rPr>
            <w:rStyle w:val="Hyperlink"/>
            <w:noProof/>
          </w:rPr>
          <w:t>https://doi.org/10.1080/07347324.2016.1113103</w:t>
        </w:r>
      </w:hyperlink>
      <w:r w:rsidRPr="00DA2C2F">
        <w:rPr>
          <w:noProof/>
        </w:rPr>
        <w:t xml:space="preserve"> </w:t>
      </w:r>
    </w:p>
    <w:p w14:paraId="508DF18E" w14:textId="1042D199" w:rsidR="00DA2C2F" w:rsidRPr="00DA2C2F" w:rsidRDefault="00DA2C2F" w:rsidP="00DA2C2F">
      <w:pPr>
        <w:pStyle w:val="EndNoteBibliography"/>
        <w:ind w:left="720" w:hanging="720"/>
        <w:rPr>
          <w:noProof/>
        </w:rPr>
      </w:pPr>
      <w:r w:rsidRPr="00DA2C2F">
        <w:rPr>
          <w:noProof/>
        </w:rPr>
        <w:t xml:space="preserve">Kelly, J. F., &amp; Westerhoff, C. M. (2010). Does it matter how we refer to individuals with substance-related conditions? A randomized study of two commonly used terms. </w:t>
      </w:r>
      <w:r w:rsidRPr="00DA2C2F">
        <w:rPr>
          <w:i/>
          <w:noProof/>
        </w:rPr>
        <w:t>Int J Drug Policy</w:t>
      </w:r>
      <w:r w:rsidRPr="00DA2C2F">
        <w:rPr>
          <w:noProof/>
        </w:rPr>
        <w:t>,</w:t>
      </w:r>
      <w:r w:rsidRPr="00DA2C2F">
        <w:rPr>
          <w:i/>
          <w:noProof/>
        </w:rPr>
        <w:t xml:space="preserve"> 21</w:t>
      </w:r>
      <w:r w:rsidRPr="00DA2C2F">
        <w:rPr>
          <w:noProof/>
        </w:rPr>
        <w:t xml:space="preserve">(3), 202-207. </w:t>
      </w:r>
      <w:hyperlink r:id="rId53" w:history="1">
        <w:r w:rsidRPr="00DA2C2F">
          <w:rPr>
            <w:rStyle w:val="Hyperlink"/>
            <w:noProof/>
          </w:rPr>
          <w:t>https://doi.org/10.1016/j.drugpo.2009.10.010</w:t>
        </w:r>
      </w:hyperlink>
      <w:r w:rsidRPr="00DA2C2F">
        <w:rPr>
          <w:noProof/>
        </w:rPr>
        <w:t xml:space="preserve"> </w:t>
      </w:r>
    </w:p>
    <w:p w14:paraId="1AA6B156" w14:textId="46817E64" w:rsidR="00DA2C2F" w:rsidRPr="00DA2C2F" w:rsidRDefault="00DA2C2F" w:rsidP="00DA2C2F">
      <w:pPr>
        <w:pStyle w:val="EndNoteBibliography"/>
        <w:ind w:left="720" w:hanging="720"/>
        <w:rPr>
          <w:noProof/>
        </w:rPr>
      </w:pPr>
      <w:r w:rsidRPr="00DA2C2F">
        <w:rPr>
          <w:noProof/>
        </w:rPr>
        <w:t xml:space="preserve">Kennedy-Hendricks, A., Barry, C. L., Gollust, S. E., Ensminger, M. E., Chisolm, M. S., &amp; McGinty, E. E. (2017). Social Stigma Toward Persons With Prescription Opioid Use Disorder: Associations With Public Support for Punitive and Public Health–Oriented Policies. </w:t>
      </w:r>
      <w:r w:rsidRPr="00DA2C2F">
        <w:rPr>
          <w:i/>
          <w:noProof/>
        </w:rPr>
        <w:t>Psychiatric Services</w:t>
      </w:r>
      <w:r w:rsidRPr="00DA2C2F">
        <w:rPr>
          <w:noProof/>
        </w:rPr>
        <w:t>,</w:t>
      </w:r>
      <w:r w:rsidRPr="00DA2C2F">
        <w:rPr>
          <w:i/>
          <w:noProof/>
        </w:rPr>
        <w:t xml:space="preserve"> 68</w:t>
      </w:r>
      <w:r w:rsidRPr="00DA2C2F">
        <w:rPr>
          <w:noProof/>
        </w:rPr>
        <w:t xml:space="preserve">(5), 462-469. </w:t>
      </w:r>
      <w:hyperlink r:id="rId54" w:history="1">
        <w:r w:rsidRPr="00DA2C2F">
          <w:rPr>
            <w:rStyle w:val="Hyperlink"/>
            <w:noProof/>
          </w:rPr>
          <w:t>https://doi.org/10.1176/appi.ps.201600056</w:t>
        </w:r>
      </w:hyperlink>
      <w:r w:rsidRPr="00DA2C2F">
        <w:rPr>
          <w:noProof/>
        </w:rPr>
        <w:t xml:space="preserve"> </w:t>
      </w:r>
    </w:p>
    <w:p w14:paraId="1F116131" w14:textId="4081E017" w:rsidR="00DA2C2F" w:rsidRPr="00DA2C2F" w:rsidRDefault="00DA2C2F" w:rsidP="00DA2C2F">
      <w:pPr>
        <w:pStyle w:val="EndNoteBibliography"/>
        <w:ind w:left="720" w:hanging="720"/>
        <w:rPr>
          <w:noProof/>
        </w:rPr>
      </w:pPr>
      <w:r w:rsidRPr="00DA2C2F">
        <w:rPr>
          <w:noProof/>
        </w:rPr>
        <w:lastRenderedPageBreak/>
        <w:t xml:space="preserve">Kennedy-Hendricks, A., Barry, C. L., &amp; McGinty, E. E. (2016). Effects of Competing Narratives on Public Perceptions of Opioid Pain Reliever Addiction During Pregnancy. </w:t>
      </w:r>
      <w:r w:rsidRPr="00DA2C2F">
        <w:rPr>
          <w:i/>
          <w:noProof/>
        </w:rPr>
        <w:t>Journal of Health Politics, Policy and Law</w:t>
      </w:r>
      <w:r w:rsidRPr="00DA2C2F">
        <w:rPr>
          <w:noProof/>
        </w:rPr>
        <w:t>,</w:t>
      </w:r>
      <w:r w:rsidRPr="00DA2C2F">
        <w:rPr>
          <w:i/>
          <w:noProof/>
        </w:rPr>
        <w:t xml:space="preserve"> 41</w:t>
      </w:r>
      <w:r w:rsidRPr="00DA2C2F">
        <w:rPr>
          <w:noProof/>
        </w:rPr>
        <w:t xml:space="preserve">(5), 873-916. </w:t>
      </w:r>
      <w:hyperlink r:id="rId55" w:history="1">
        <w:r w:rsidRPr="00DA2C2F">
          <w:rPr>
            <w:rStyle w:val="Hyperlink"/>
            <w:noProof/>
          </w:rPr>
          <w:t>https://doi.org/10.1215/03616878-3632230</w:t>
        </w:r>
      </w:hyperlink>
      <w:r w:rsidRPr="00DA2C2F">
        <w:rPr>
          <w:noProof/>
        </w:rPr>
        <w:t xml:space="preserve"> </w:t>
      </w:r>
    </w:p>
    <w:p w14:paraId="3FA18EE1" w14:textId="346F64C0" w:rsidR="00DA2C2F" w:rsidRPr="00DA2C2F" w:rsidRDefault="00DA2C2F" w:rsidP="00DA2C2F">
      <w:pPr>
        <w:pStyle w:val="EndNoteBibliography"/>
        <w:ind w:left="720" w:hanging="720"/>
        <w:rPr>
          <w:noProof/>
        </w:rPr>
      </w:pPr>
      <w:r w:rsidRPr="00DA2C2F">
        <w:rPr>
          <w:noProof/>
        </w:rPr>
        <w:t xml:space="preserve">Konkolÿ Thege, B., Colman, I., el-Guebaly, N., Hodgins, D. C., Patten, S. B., Schopflocher, D., Wolfe, J., &amp; Wild, T. C. (2015). Social judgments of behavioral versus substance-related addictions: A population-based study. </w:t>
      </w:r>
      <w:r w:rsidRPr="00DA2C2F">
        <w:rPr>
          <w:i/>
          <w:noProof/>
        </w:rPr>
        <w:t>Addictive Behaviors</w:t>
      </w:r>
      <w:r w:rsidRPr="00DA2C2F">
        <w:rPr>
          <w:noProof/>
        </w:rPr>
        <w:t>,</w:t>
      </w:r>
      <w:r w:rsidRPr="00DA2C2F">
        <w:rPr>
          <w:i/>
          <w:noProof/>
        </w:rPr>
        <w:t xml:space="preserve"> 42</w:t>
      </w:r>
      <w:r w:rsidRPr="00DA2C2F">
        <w:rPr>
          <w:noProof/>
        </w:rPr>
        <w:t xml:space="preserve">, 24-31. </w:t>
      </w:r>
      <w:hyperlink r:id="rId56" w:history="1">
        <w:r w:rsidRPr="00DA2C2F">
          <w:rPr>
            <w:rStyle w:val="Hyperlink"/>
            <w:noProof/>
          </w:rPr>
          <w:t>https://doi.org/https://doi.org/10.1016/j.addbeh.2014.10.025</w:t>
        </w:r>
      </w:hyperlink>
      <w:r w:rsidRPr="00DA2C2F">
        <w:rPr>
          <w:noProof/>
        </w:rPr>
        <w:t xml:space="preserve"> </w:t>
      </w:r>
    </w:p>
    <w:p w14:paraId="4E121AB9" w14:textId="3DD71AD6" w:rsidR="00DA2C2F" w:rsidRPr="00DA2C2F" w:rsidRDefault="00DA2C2F" w:rsidP="00DA2C2F">
      <w:pPr>
        <w:pStyle w:val="EndNoteBibliography"/>
        <w:ind w:left="720" w:hanging="720"/>
        <w:rPr>
          <w:noProof/>
        </w:rPr>
      </w:pPr>
      <w:r w:rsidRPr="00DA2C2F">
        <w:rPr>
          <w:noProof/>
        </w:rPr>
        <w:t xml:space="preserve">Kulesza, M., Larimer, M. E., &amp; Rao, D. (2013). Substance Use Related Stigma: What we Know and the Way Forward. </w:t>
      </w:r>
      <w:r w:rsidRPr="00DA2C2F">
        <w:rPr>
          <w:i/>
          <w:noProof/>
        </w:rPr>
        <w:t>Journal of addictive behaviors, therapy &amp; rehabilitation</w:t>
      </w:r>
      <w:r w:rsidRPr="00DA2C2F">
        <w:rPr>
          <w:noProof/>
        </w:rPr>
        <w:t>,</w:t>
      </w:r>
      <w:r w:rsidRPr="00DA2C2F">
        <w:rPr>
          <w:i/>
          <w:noProof/>
        </w:rPr>
        <w:t xml:space="preserve"> 2</w:t>
      </w:r>
      <w:r w:rsidRPr="00DA2C2F">
        <w:rPr>
          <w:noProof/>
        </w:rPr>
        <w:t xml:space="preserve">(2), 782. </w:t>
      </w:r>
      <w:hyperlink r:id="rId57" w:history="1">
        <w:r w:rsidRPr="00DA2C2F">
          <w:rPr>
            <w:rStyle w:val="Hyperlink"/>
            <w:noProof/>
          </w:rPr>
          <w:t>https://doi.org/10.4172/2324-9005.1000106</w:t>
        </w:r>
      </w:hyperlink>
      <w:r w:rsidRPr="00DA2C2F">
        <w:rPr>
          <w:noProof/>
        </w:rPr>
        <w:t xml:space="preserve"> </w:t>
      </w:r>
    </w:p>
    <w:p w14:paraId="0FD48B77" w14:textId="5B4508BF" w:rsidR="00DA2C2F" w:rsidRPr="00DA2C2F" w:rsidRDefault="00DA2C2F" w:rsidP="00DA2C2F">
      <w:pPr>
        <w:pStyle w:val="EndNoteBibliography"/>
        <w:ind w:left="720" w:hanging="720"/>
        <w:rPr>
          <w:noProof/>
        </w:rPr>
      </w:pPr>
      <w:r w:rsidRPr="00DA2C2F">
        <w:rPr>
          <w:noProof/>
        </w:rPr>
        <w:t xml:space="preserve">Kulesza, M., Matsuda, M., Ramirez, J. J., Werntz, A. J., Teachman, B. A., &amp; Lindgren, K. P. (2016). Towards greater understanding of addiction stigma: Intersectionality with race/ethnicity and gender. </w:t>
      </w:r>
      <w:r w:rsidRPr="00DA2C2F">
        <w:rPr>
          <w:i/>
          <w:noProof/>
        </w:rPr>
        <w:t>Drug Alcohol Depend</w:t>
      </w:r>
      <w:r w:rsidRPr="00DA2C2F">
        <w:rPr>
          <w:noProof/>
        </w:rPr>
        <w:t>,</w:t>
      </w:r>
      <w:r w:rsidRPr="00DA2C2F">
        <w:rPr>
          <w:i/>
          <w:noProof/>
        </w:rPr>
        <w:t xml:space="preserve"> 169</w:t>
      </w:r>
      <w:r w:rsidRPr="00DA2C2F">
        <w:rPr>
          <w:noProof/>
        </w:rPr>
        <w:t xml:space="preserve">, 85-91. </w:t>
      </w:r>
      <w:hyperlink r:id="rId58" w:history="1">
        <w:r w:rsidRPr="00DA2C2F">
          <w:rPr>
            <w:rStyle w:val="Hyperlink"/>
            <w:noProof/>
          </w:rPr>
          <w:t>https://doi.org/10.1016/j.drugalcdep.2016.10.020</w:t>
        </w:r>
      </w:hyperlink>
      <w:r w:rsidRPr="00DA2C2F">
        <w:rPr>
          <w:noProof/>
        </w:rPr>
        <w:t xml:space="preserve"> </w:t>
      </w:r>
    </w:p>
    <w:p w14:paraId="4A0A6AB8" w14:textId="1AEA9C18" w:rsidR="00DA2C2F" w:rsidRPr="00DA2C2F" w:rsidRDefault="00DA2C2F" w:rsidP="00DA2C2F">
      <w:pPr>
        <w:pStyle w:val="EndNoteBibliography"/>
        <w:ind w:left="720" w:hanging="720"/>
        <w:rPr>
          <w:noProof/>
        </w:rPr>
      </w:pPr>
      <w:r w:rsidRPr="00DA2C2F">
        <w:rPr>
          <w:noProof/>
        </w:rPr>
        <w:t xml:space="preserve">Kulesza, M., Teachman, B. A., Werntz, A. J., Gasser, M. L., &amp; Lindgren, K. P. (2015). Correlates of public support toward federal funding for harm reduction strategies  [journal article]. </w:t>
      </w:r>
      <w:r w:rsidRPr="00DA2C2F">
        <w:rPr>
          <w:i/>
          <w:noProof/>
        </w:rPr>
        <w:t>Substance abuse treatment, prevention, and policy</w:t>
      </w:r>
      <w:r w:rsidRPr="00DA2C2F">
        <w:rPr>
          <w:noProof/>
        </w:rPr>
        <w:t>,</w:t>
      </w:r>
      <w:r w:rsidRPr="00DA2C2F">
        <w:rPr>
          <w:i/>
          <w:noProof/>
        </w:rPr>
        <w:t xml:space="preserve"> 10</w:t>
      </w:r>
      <w:r w:rsidRPr="00DA2C2F">
        <w:rPr>
          <w:noProof/>
        </w:rPr>
        <w:t xml:space="preserve">(1), 25. </w:t>
      </w:r>
      <w:hyperlink r:id="rId59" w:history="1">
        <w:r w:rsidRPr="00DA2C2F">
          <w:rPr>
            <w:rStyle w:val="Hyperlink"/>
            <w:noProof/>
          </w:rPr>
          <w:t>https://doi.org/10.1186/s13011-015-0022-5</w:t>
        </w:r>
      </w:hyperlink>
      <w:r w:rsidRPr="00DA2C2F">
        <w:rPr>
          <w:noProof/>
        </w:rPr>
        <w:t xml:space="preserve"> </w:t>
      </w:r>
    </w:p>
    <w:p w14:paraId="0D2FC0E7" w14:textId="4EE57181" w:rsidR="00DA2C2F" w:rsidRPr="00DA2C2F" w:rsidRDefault="00DA2C2F" w:rsidP="00DA2C2F">
      <w:pPr>
        <w:pStyle w:val="EndNoteBibliography"/>
        <w:ind w:left="720" w:hanging="720"/>
        <w:rPr>
          <w:noProof/>
        </w:rPr>
      </w:pPr>
      <w:r w:rsidRPr="00DA2C2F">
        <w:rPr>
          <w:noProof/>
        </w:rPr>
        <w:t xml:space="preserve">Kvaale, E. P., Haslam, N., &amp; Gottdiener, W. H. (2013). The ‘side effects’ of medicalization: A meta-analytic review of how biogenetic explanations affect stigma. </w:t>
      </w:r>
      <w:r w:rsidRPr="00DA2C2F">
        <w:rPr>
          <w:i/>
          <w:noProof/>
        </w:rPr>
        <w:t>Clinical Psychology Review</w:t>
      </w:r>
      <w:r w:rsidRPr="00DA2C2F">
        <w:rPr>
          <w:noProof/>
        </w:rPr>
        <w:t>,</w:t>
      </w:r>
      <w:r w:rsidRPr="00DA2C2F">
        <w:rPr>
          <w:i/>
          <w:noProof/>
        </w:rPr>
        <w:t xml:space="preserve"> 33</w:t>
      </w:r>
      <w:r w:rsidRPr="00DA2C2F">
        <w:rPr>
          <w:noProof/>
        </w:rPr>
        <w:t xml:space="preserve">(6), 782-794. </w:t>
      </w:r>
      <w:hyperlink r:id="rId60" w:history="1">
        <w:r w:rsidRPr="00DA2C2F">
          <w:rPr>
            <w:rStyle w:val="Hyperlink"/>
            <w:noProof/>
          </w:rPr>
          <w:t>https://doi.org/https://doi.org/10.1016/j.cpr.2013.06.002</w:t>
        </w:r>
      </w:hyperlink>
      <w:r w:rsidRPr="00DA2C2F">
        <w:rPr>
          <w:noProof/>
        </w:rPr>
        <w:t xml:space="preserve"> </w:t>
      </w:r>
    </w:p>
    <w:p w14:paraId="5F887153" w14:textId="77777777" w:rsidR="00DA2C2F" w:rsidRPr="00DA2C2F" w:rsidRDefault="00DA2C2F" w:rsidP="00DA2C2F">
      <w:pPr>
        <w:pStyle w:val="EndNoteBibliography"/>
        <w:ind w:left="720" w:hanging="720"/>
        <w:rPr>
          <w:noProof/>
        </w:rPr>
      </w:pPr>
      <w:r w:rsidRPr="00DA2C2F">
        <w:rPr>
          <w:noProof/>
        </w:rPr>
        <w:lastRenderedPageBreak/>
        <w:t xml:space="preserve">Lancaster, K., Seear, K., &amp; Ritter, A. (2017). </w:t>
      </w:r>
      <w:r w:rsidRPr="00DA2C2F">
        <w:rPr>
          <w:i/>
          <w:noProof/>
        </w:rPr>
        <w:t>Reducing stigma and discrimination for people experiencing problematic alcohol and other drug use</w:t>
      </w:r>
      <w:r w:rsidRPr="00DA2C2F">
        <w:rPr>
          <w:noProof/>
        </w:rPr>
        <w:t xml:space="preserve">. Sydney, Australia: University of New South Wales. </w:t>
      </w:r>
    </w:p>
    <w:p w14:paraId="1F64DA7B" w14:textId="00E7ACA9" w:rsidR="00DA2C2F" w:rsidRPr="00DA2C2F" w:rsidRDefault="00DA2C2F" w:rsidP="00DA2C2F">
      <w:pPr>
        <w:pStyle w:val="EndNoteBibliography"/>
        <w:ind w:left="720" w:hanging="720"/>
        <w:rPr>
          <w:noProof/>
        </w:rPr>
      </w:pPr>
      <w:r w:rsidRPr="00DA2C2F">
        <w:rPr>
          <w:noProof/>
        </w:rPr>
        <w:t xml:space="preserve">Larkings, J. S., &amp; Brown, P. M. (2018). Do biogenetic causal beliefs reduce mental illness stigma in people with mental illness and in mental health professionals? A systematic review. </w:t>
      </w:r>
      <w:r w:rsidRPr="00DA2C2F">
        <w:rPr>
          <w:i/>
          <w:noProof/>
        </w:rPr>
        <w:t>International Journal of Mental Health Nursing</w:t>
      </w:r>
      <w:r w:rsidRPr="00DA2C2F">
        <w:rPr>
          <w:noProof/>
        </w:rPr>
        <w:t>,</w:t>
      </w:r>
      <w:r w:rsidRPr="00DA2C2F">
        <w:rPr>
          <w:i/>
          <w:noProof/>
        </w:rPr>
        <w:t xml:space="preserve"> 27</w:t>
      </w:r>
      <w:r w:rsidRPr="00DA2C2F">
        <w:rPr>
          <w:noProof/>
        </w:rPr>
        <w:t xml:space="preserve">(3), 928-941. </w:t>
      </w:r>
      <w:hyperlink r:id="rId61" w:history="1">
        <w:r w:rsidRPr="00DA2C2F">
          <w:rPr>
            <w:rStyle w:val="Hyperlink"/>
            <w:noProof/>
          </w:rPr>
          <w:t>https://doi.org/10.1111/inm.12390</w:t>
        </w:r>
      </w:hyperlink>
      <w:r w:rsidRPr="00DA2C2F">
        <w:rPr>
          <w:noProof/>
        </w:rPr>
        <w:t xml:space="preserve"> </w:t>
      </w:r>
    </w:p>
    <w:p w14:paraId="19DE2C08" w14:textId="27897876" w:rsidR="00DA2C2F" w:rsidRPr="00DA2C2F" w:rsidRDefault="00DA2C2F" w:rsidP="00DA2C2F">
      <w:pPr>
        <w:pStyle w:val="EndNoteBibliography"/>
        <w:ind w:left="720" w:hanging="720"/>
        <w:rPr>
          <w:noProof/>
        </w:rPr>
      </w:pPr>
      <w:r w:rsidRPr="00DA2C2F">
        <w:rPr>
          <w:noProof/>
        </w:rPr>
        <w:t xml:space="preserve">Link, B. G., &amp; Phelan, J. C. (2001). Conceptualizing Stigma. </w:t>
      </w:r>
      <w:r w:rsidRPr="00DA2C2F">
        <w:rPr>
          <w:i/>
          <w:noProof/>
        </w:rPr>
        <w:t>Annual Review of Sociology</w:t>
      </w:r>
      <w:r w:rsidRPr="00DA2C2F">
        <w:rPr>
          <w:noProof/>
        </w:rPr>
        <w:t>,</w:t>
      </w:r>
      <w:r w:rsidRPr="00DA2C2F">
        <w:rPr>
          <w:i/>
          <w:noProof/>
        </w:rPr>
        <w:t xml:space="preserve"> 27</w:t>
      </w:r>
      <w:r w:rsidRPr="00DA2C2F">
        <w:rPr>
          <w:noProof/>
        </w:rPr>
        <w:t xml:space="preserve">(1), 363-385. </w:t>
      </w:r>
      <w:hyperlink r:id="rId62" w:history="1">
        <w:r w:rsidRPr="00DA2C2F">
          <w:rPr>
            <w:rStyle w:val="Hyperlink"/>
            <w:noProof/>
          </w:rPr>
          <w:t>https://doi.org/10.1146/annurev.soc.27.1.363</w:t>
        </w:r>
      </w:hyperlink>
      <w:r w:rsidRPr="00DA2C2F">
        <w:rPr>
          <w:noProof/>
        </w:rPr>
        <w:t xml:space="preserve"> </w:t>
      </w:r>
    </w:p>
    <w:p w14:paraId="2AB12A55" w14:textId="0E6D3683" w:rsidR="00DA2C2F" w:rsidRPr="00DA2C2F" w:rsidRDefault="00DA2C2F" w:rsidP="00DA2C2F">
      <w:pPr>
        <w:pStyle w:val="EndNoteBibliography"/>
        <w:ind w:left="720" w:hanging="720"/>
        <w:rPr>
          <w:noProof/>
        </w:rPr>
      </w:pPr>
      <w:r w:rsidRPr="00DA2C2F">
        <w:rPr>
          <w:noProof/>
        </w:rPr>
        <w:t xml:space="preserve">Link, B. G., &amp; Phelan, J. C. (2006). Stigma and its public health implications. </w:t>
      </w:r>
      <w:r w:rsidRPr="00DA2C2F">
        <w:rPr>
          <w:i/>
          <w:noProof/>
        </w:rPr>
        <w:t>The Lancet</w:t>
      </w:r>
      <w:r w:rsidRPr="00DA2C2F">
        <w:rPr>
          <w:noProof/>
        </w:rPr>
        <w:t>,</w:t>
      </w:r>
      <w:r w:rsidRPr="00DA2C2F">
        <w:rPr>
          <w:i/>
          <w:noProof/>
        </w:rPr>
        <w:t xml:space="preserve"> 367</w:t>
      </w:r>
      <w:r w:rsidRPr="00DA2C2F">
        <w:rPr>
          <w:noProof/>
        </w:rPr>
        <w:t xml:space="preserve">(9509), 528-529. </w:t>
      </w:r>
      <w:hyperlink r:id="rId63" w:history="1">
        <w:r w:rsidRPr="00DA2C2F">
          <w:rPr>
            <w:rStyle w:val="Hyperlink"/>
            <w:noProof/>
          </w:rPr>
          <w:t>https://doi.org/https://doi.org/10.1016/S0140-6736(06)68184-1</w:t>
        </w:r>
      </w:hyperlink>
      <w:r w:rsidRPr="00DA2C2F">
        <w:rPr>
          <w:noProof/>
        </w:rPr>
        <w:t xml:space="preserve"> </w:t>
      </w:r>
    </w:p>
    <w:p w14:paraId="51322DEF" w14:textId="11B0BBC8" w:rsidR="00DA2C2F" w:rsidRPr="00DA2C2F" w:rsidRDefault="00DA2C2F" w:rsidP="00DA2C2F">
      <w:pPr>
        <w:pStyle w:val="EndNoteBibliography"/>
        <w:ind w:left="720" w:hanging="720"/>
        <w:rPr>
          <w:noProof/>
        </w:rPr>
      </w:pPr>
      <w:r w:rsidRPr="00DA2C2F">
        <w:rPr>
          <w:noProof/>
        </w:rPr>
        <w:t xml:space="preserve">Linnemann, T., &amp; Wall, T. (2013). ‘This is your face on meth’: The punitive spectacle of ‘white trash’ in the rural war on drugs. </w:t>
      </w:r>
      <w:r w:rsidRPr="00DA2C2F">
        <w:rPr>
          <w:i/>
          <w:noProof/>
        </w:rPr>
        <w:t>Theoretical Criminology</w:t>
      </w:r>
      <w:r w:rsidRPr="00DA2C2F">
        <w:rPr>
          <w:noProof/>
        </w:rPr>
        <w:t>,</w:t>
      </w:r>
      <w:r w:rsidRPr="00DA2C2F">
        <w:rPr>
          <w:i/>
          <w:noProof/>
        </w:rPr>
        <w:t xml:space="preserve"> 17</w:t>
      </w:r>
      <w:r w:rsidRPr="00DA2C2F">
        <w:rPr>
          <w:noProof/>
        </w:rPr>
        <w:t xml:space="preserve">(3), 315-334. </w:t>
      </w:r>
      <w:hyperlink r:id="rId64" w:history="1">
        <w:r w:rsidRPr="00DA2C2F">
          <w:rPr>
            <w:rStyle w:val="Hyperlink"/>
            <w:noProof/>
          </w:rPr>
          <w:t>https://doi.org/10.1177/1362480612468934</w:t>
        </w:r>
      </w:hyperlink>
      <w:r w:rsidRPr="00DA2C2F">
        <w:rPr>
          <w:noProof/>
        </w:rPr>
        <w:t xml:space="preserve"> </w:t>
      </w:r>
    </w:p>
    <w:p w14:paraId="7671BD46" w14:textId="191F09A1" w:rsidR="00DA2C2F" w:rsidRPr="00DA2C2F" w:rsidRDefault="00DA2C2F" w:rsidP="00DA2C2F">
      <w:pPr>
        <w:pStyle w:val="EndNoteBibliography"/>
        <w:ind w:left="720" w:hanging="720"/>
        <w:rPr>
          <w:noProof/>
        </w:rPr>
      </w:pPr>
      <w:r w:rsidRPr="00DA2C2F">
        <w:rPr>
          <w:noProof/>
        </w:rPr>
        <w:t xml:space="preserve">Livingston, J. D., Milne, T., Fang, M. L., &amp; Amari, E. (2012). The effectiveness of interventions for reducing stigma related to substance use disorders: a systematic review. </w:t>
      </w:r>
      <w:r w:rsidRPr="00DA2C2F">
        <w:rPr>
          <w:i/>
          <w:noProof/>
        </w:rPr>
        <w:t>Addiction</w:t>
      </w:r>
      <w:r w:rsidRPr="00DA2C2F">
        <w:rPr>
          <w:noProof/>
        </w:rPr>
        <w:t>,</w:t>
      </w:r>
      <w:r w:rsidRPr="00DA2C2F">
        <w:rPr>
          <w:i/>
          <w:noProof/>
        </w:rPr>
        <w:t xml:space="preserve"> 107</w:t>
      </w:r>
      <w:r w:rsidRPr="00DA2C2F">
        <w:rPr>
          <w:noProof/>
        </w:rPr>
        <w:t xml:space="preserve">(1), 39-50. </w:t>
      </w:r>
      <w:hyperlink r:id="rId65" w:history="1">
        <w:r w:rsidRPr="00DA2C2F">
          <w:rPr>
            <w:rStyle w:val="Hyperlink"/>
            <w:noProof/>
          </w:rPr>
          <w:t>https://doi.org/10.1111/j.1360-0443.2011.03601.x</w:t>
        </w:r>
      </w:hyperlink>
      <w:r w:rsidRPr="00DA2C2F">
        <w:rPr>
          <w:noProof/>
        </w:rPr>
        <w:t xml:space="preserve"> </w:t>
      </w:r>
    </w:p>
    <w:p w14:paraId="167C7C82" w14:textId="346B8C89" w:rsidR="00DA2C2F" w:rsidRPr="00DA2C2F" w:rsidRDefault="00DA2C2F" w:rsidP="00DA2C2F">
      <w:pPr>
        <w:pStyle w:val="EndNoteBibliography"/>
        <w:ind w:left="720" w:hanging="720"/>
        <w:rPr>
          <w:noProof/>
        </w:rPr>
      </w:pPr>
      <w:r w:rsidRPr="00DA2C2F">
        <w:rPr>
          <w:noProof/>
        </w:rPr>
        <w:t xml:space="preserve">Lloyd, C. (2013). The stigmatization of problem drug users: A narrative literature review. </w:t>
      </w:r>
      <w:r w:rsidRPr="00DA2C2F">
        <w:rPr>
          <w:i/>
          <w:noProof/>
        </w:rPr>
        <w:t>Drugs: Education, Prevention and Policy</w:t>
      </w:r>
      <w:r w:rsidRPr="00DA2C2F">
        <w:rPr>
          <w:noProof/>
        </w:rPr>
        <w:t>,</w:t>
      </w:r>
      <w:r w:rsidRPr="00DA2C2F">
        <w:rPr>
          <w:i/>
          <w:noProof/>
        </w:rPr>
        <w:t xml:space="preserve"> 20</w:t>
      </w:r>
      <w:r w:rsidRPr="00DA2C2F">
        <w:rPr>
          <w:noProof/>
        </w:rPr>
        <w:t xml:space="preserve">(2), 85-95. </w:t>
      </w:r>
      <w:hyperlink r:id="rId66" w:history="1">
        <w:r w:rsidRPr="00DA2C2F">
          <w:rPr>
            <w:rStyle w:val="Hyperlink"/>
            <w:noProof/>
          </w:rPr>
          <w:t>https://doi.org/10.3109/09687637.2012.743506</w:t>
        </w:r>
      </w:hyperlink>
      <w:r w:rsidRPr="00DA2C2F">
        <w:rPr>
          <w:noProof/>
        </w:rPr>
        <w:t xml:space="preserve"> </w:t>
      </w:r>
    </w:p>
    <w:p w14:paraId="027D21C6" w14:textId="618163BD" w:rsidR="00DA2C2F" w:rsidRPr="00DA2C2F" w:rsidRDefault="00DA2C2F" w:rsidP="00DA2C2F">
      <w:pPr>
        <w:pStyle w:val="EndNoteBibliography"/>
        <w:ind w:left="720" w:hanging="720"/>
        <w:rPr>
          <w:noProof/>
        </w:rPr>
      </w:pPr>
      <w:r w:rsidRPr="00DA2C2F">
        <w:rPr>
          <w:noProof/>
        </w:rPr>
        <w:t xml:space="preserve">Lloyd, C., Stöver, H., Zurhold, H., &amp; Hunt, N. (2017). Similar problems, divergent responses: drug consumption room policies in the UK and Germany. </w:t>
      </w:r>
      <w:r w:rsidRPr="00DA2C2F">
        <w:rPr>
          <w:i/>
          <w:noProof/>
        </w:rPr>
        <w:t>Journal of Substance Use</w:t>
      </w:r>
      <w:r w:rsidRPr="00DA2C2F">
        <w:rPr>
          <w:noProof/>
        </w:rPr>
        <w:t>,</w:t>
      </w:r>
      <w:r w:rsidRPr="00DA2C2F">
        <w:rPr>
          <w:i/>
          <w:noProof/>
        </w:rPr>
        <w:t xml:space="preserve"> 22</w:t>
      </w:r>
      <w:r w:rsidRPr="00DA2C2F">
        <w:rPr>
          <w:noProof/>
        </w:rPr>
        <w:t xml:space="preserve">(1), 66-70. </w:t>
      </w:r>
      <w:hyperlink r:id="rId67" w:history="1">
        <w:r w:rsidRPr="00DA2C2F">
          <w:rPr>
            <w:rStyle w:val="Hyperlink"/>
            <w:noProof/>
          </w:rPr>
          <w:t>https://doi.org/10.3109/14659891.2016.1143049</w:t>
        </w:r>
      </w:hyperlink>
      <w:r w:rsidRPr="00DA2C2F">
        <w:rPr>
          <w:noProof/>
        </w:rPr>
        <w:t xml:space="preserve"> </w:t>
      </w:r>
    </w:p>
    <w:p w14:paraId="266E144D" w14:textId="4F86AB1E" w:rsidR="00DA2C2F" w:rsidRPr="00DA2C2F" w:rsidRDefault="00DA2C2F" w:rsidP="00DA2C2F">
      <w:pPr>
        <w:pStyle w:val="EndNoteBibliography"/>
        <w:ind w:left="720" w:hanging="720"/>
        <w:rPr>
          <w:noProof/>
        </w:rPr>
      </w:pPr>
      <w:r w:rsidRPr="00DA2C2F">
        <w:rPr>
          <w:noProof/>
        </w:rPr>
        <w:lastRenderedPageBreak/>
        <w:t xml:space="preserve">Luoma, J. B., Twohig, M. P., Waltz, T., Hayes, S. C., Roget, N., Padilla, M., &amp; Fisher, G. (2007). An investigation of stigma in individuals receiving treatment for substance abuse. </w:t>
      </w:r>
      <w:r w:rsidRPr="00DA2C2F">
        <w:rPr>
          <w:i/>
          <w:noProof/>
        </w:rPr>
        <w:t>Addict Behav</w:t>
      </w:r>
      <w:r w:rsidRPr="00DA2C2F">
        <w:rPr>
          <w:noProof/>
        </w:rPr>
        <w:t>,</w:t>
      </w:r>
      <w:r w:rsidRPr="00DA2C2F">
        <w:rPr>
          <w:i/>
          <w:noProof/>
        </w:rPr>
        <w:t xml:space="preserve"> 32</w:t>
      </w:r>
      <w:r w:rsidRPr="00DA2C2F">
        <w:rPr>
          <w:noProof/>
        </w:rPr>
        <w:t xml:space="preserve">(7), 1331-1346. </w:t>
      </w:r>
      <w:hyperlink r:id="rId68" w:history="1">
        <w:r w:rsidRPr="00DA2C2F">
          <w:rPr>
            <w:rStyle w:val="Hyperlink"/>
            <w:noProof/>
          </w:rPr>
          <w:t>https://doi.org/10.1016/j.addbeh.2006.09.008</w:t>
        </w:r>
      </w:hyperlink>
      <w:r w:rsidRPr="00DA2C2F">
        <w:rPr>
          <w:noProof/>
        </w:rPr>
        <w:t xml:space="preserve"> </w:t>
      </w:r>
    </w:p>
    <w:p w14:paraId="6B6DB074" w14:textId="23DE44C1" w:rsidR="00DA2C2F" w:rsidRPr="00DA2C2F" w:rsidRDefault="00DA2C2F" w:rsidP="00DA2C2F">
      <w:pPr>
        <w:pStyle w:val="EndNoteBibliography"/>
        <w:ind w:left="720" w:hanging="720"/>
        <w:rPr>
          <w:noProof/>
        </w:rPr>
      </w:pPr>
      <w:r w:rsidRPr="00DA2C2F">
        <w:rPr>
          <w:noProof/>
        </w:rPr>
        <w:t xml:space="preserve">MacCoun, R. J. (2013). Moral Outrage and Opposition to Harm Reduction  [Article]. </w:t>
      </w:r>
      <w:r w:rsidRPr="00DA2C2F">
        <w:rPr>
          <w:i/>
          <w:noProof/>
        </w:rPr>
        <w:t>Criminal Law and Philosophy</w:t>
      </w:r>
      <w:r w:rsidRPr="00DA2C2F">
        <w:rPr>
          <w:noProof/>
        </w:rPr>
        <w:t>,</w:t>
      </w:r>
      <w:r w:rsidRPr="00DA2C2F">
        <w:rPr>
          <w:i/>
          <w:noProof/>
        </w:rPr>
        <w:t xml:space="preserve"> 7</w:t>
      </w:r>
      <w:r w:rsidRPr="00DA2C2F">
        <w:rPr>
          <w:noProof/>
        </w:rPr>
        <w:t xml:space="preserve">(1), 83-98. </w:t>
      </w:r>
      <w:hyperlink r:id="rId69" w:history="1">
        <w:r w:rsidRPr="00DA2C2F">
          <w:rPr>
            <w:rStyle w:val="Hyperlink"/>
            <w:noProof/>
          </w:rPr>
          <w:t>https://doi.org/10.1007/s11572-012-9154-0</w:t>
        </w:r>
      </w:hyperlink>
      <w:r w:rsidRPr="00DA2C2F">
        <w:rPr>
          <w:noProof/>
        </w:rPr>
        <w:t xml:space="preserve"> </w:t>
      </w:r>
    </w:p>
    <w:p w14:paraId="00EE9C73" w14:textId="76EA63C8" w:rsidR="00DA2C2F" w:rsidRPr="00DA2C2F" w:rsidRDefault="00DA2C2F" w:rsidP="00DA2C2F">
      <w:pPr>
        <w:pStyle w:val="EndNoteBibliography"/>
        <w:ind w:left="720" w:hanging="720"/>
        <w:rPr>
          <w:noProof/>
        </w:rPr>
      </w:pPr>
      <w:r w:rsidRPr="00DA2C2F">
        <w:rPr>
          <w:noProof/>
        </w:rPr>
        <w:t xml:space="preserve">Maiorano, A., Lasalvia, A., Sampogna, G., Pocai, B., Ruggeri, M., &amp; Henderson, C. (2017). Reducing Stigma in Media Professionals: Is there Room for Improvement? Results from a Systematic Review. </w:t>
      </w:r>
      <w:r w:rsidRPr="00DA2C2F">
        <w:rPr>
          <w:i/>
          <w:noProof/>
        </w:rPr>
        <w:t>The Canadian Journal of Psychiatry</w:t>
      </w:r>
      <w:r w:rsidRPr="00DA2C2F">
        <w:rPr>
          <w:noProof/>
        </w:rPr>
        <w:t>,</w:t>
      </w:r>
      <w:r w:rsidRPr="00DA2C2F">
        <w:rPr>
          <w:i/>
          <w:noProof/>
        </w:rPr>
        <w:t xml:space="preserve"> 62</w:t>
      </w:r>
      <w:r w:rsidRPr="00DA2C2F">
        <w:rPr>
          <w:noProof/>
        </w:rPr>
        <w:t xml:space="preserve">(10), 702-715. </w:t>
      </w:r>
      <w:hyperlink r:id="rId70" w:history="1">
        <w:r w:rsidRPr="00DA2C2F">
          <w:rPr>
            <w:rStyle w:val="Hyperlink"/>
            <w:noProof/>
          </w:rPr>
          <w:t>https://doi.org/10.1177/0706743717711172</w:t>
        </w:r>
      </w:hyperlink>
      <w:r w:rsidRPr="00DA2C2F">
        <w:rPr>
          <w:noProof/>
        </w:rPr>
        <w:t xml:space="preserve"> </w:t>
      </w:r>
    </w:p>
    <w:p w14:paraId="2F0EBD20" w14:textId="7BFDC3E4" w:rsidR="00DA2C2F" w:rsidRPr="00DA2C2F" w:rsidRDefault="00DA2C2F" w:rsidP="00DA2C2F">
      <w:pPr>
        <w:pStyle w:val="EndNoteBibliography"/>
        <w:ind w:left="720" w:hanging="720"/>
        <w:rPr>
          <w:noProof/>
        </w:rPr>
      </w:pPr>
      <w:r w:rsidRPr="00DA2C2F">
        <w:rPr>
          <w:noProof/>
        </w:rPr>
        <w:t xml:space="preserve">Markowitz, F. E., &amp; Syverson, J. (2019). Race, Gender, and Homelessness Stigma: Effects of Perceived Blameworthiness and Dangerousness. </w:t>
      </w:r>
      <w:r w:rsidRPr="00DA2C2F">
        <w:rPr>
          <w:i/>
          <w:noProof/>
        </w:rPr>
        <w:t>Deviant Behavior</w:t>
      </w:r>
      <w:r w:rsidRPr="00DA2C2F">
        <w:rPr>
          <w:noProof/>
        </w:rPr>
        <w:t xml:space="preserve">, 1-12. </w:t>
      </w:r>
      <w:hyperlink r:id="rId71" w:history="1">
        <w:r w:rsidRPr="00DA2C2F">
          <w:rPr>
            <w:rStyle w:val="Hyperlink"/>
            <w:noProof/>
          </w:rPr>
          <w:t>https://doi.org/10.1080/01639625.2019.1706140</w:t>
        </w:r>
      </w:hyperlink>
      <w:r w:rsidRPr="00DA2C2F">
        <w:rPr>
          <w:noProof/>
        </w:rPr>
        <w:t xml:space="preserve"> </w:t>
      </w:r>
    </w:p>
    <w:p w14:paraId="1935B55D" w14:textId="3246FE3F" w:rsidR="00DA2C2F" w:rsidRPr="00DA2C2F" w:rsidRDefault="00DA2C2F" w:rsidP="00DA2C2F">
      <w:pPr>
        <w:pStyle w:val="EndNoteBibliography"/>
        <w:ind w:left="720" w:hanging="720"/>
        <w:rPr>
          <w:noProof/>
        </w:rPr>
      </w:pPr>
      <w:r w:rsidRPr="00DA2C2F">
        <w:rPr>
          <w:noProof/>
        </w:rPr>
        <w:t xml:space="preserve">Matheson, C., Jaffray, M., Ryan, M., Bond, C. M., Fraser, K., Kirk, M., &amp; Liddell, D. (2014). Public opinion of drug treatment policy: exploring the public's attitudes, knowledge, experience and willingness to pay for drug treatment strategies. </w:t>
      </w:r>
      <w:r w:rsidRPr="00DA2C2F">
        <w:rPr>
          <w:i/>
          <w:noProof/>
        </w:rPr>
        <w:t>International Journal of Drug Policy</w:t>
      </w:r>
      <w:r w:rsidRPr="00DA2C2F">
        <w:rPr>
          <w:noProof/>
        </w:rPr>
        <w:t>,</w:t>
      </w:r>
      <w:r w:rsidRPr="00DA2C2F">
        <w:rPr>
          <w:i/>
          <w:noProof/>
        </w:rPr>
        <w:t xml:space="preserve"> 25</w:t>
      </w:r>
      <w:r w:rsidRPr="00DA2C2F">
        <w:rPr>
          <w:noProof/>
        </w:rPr>
        <w:t xml:space="preserve">(3), 407-415. </w:t>
      </w:r>
      <w:hyperlink r:id="rId72" w:history="1">
        <w:r w:rsidRPr="00DA2C2F">
          <w:rPr>
            <w:rStyle w:val="Hyperlink"/>
            <w:noProof/>
          </w:rPr>
          <w:t>https://doi.org/10.1016/j.drugpo.2013.11.001</w:t>
        </w:r>
      </w:hyperlink>
      <w:r w:rsidRPr="00DA2C2F">
        <w:rPr>
          <w:noProof/>
        </w:rPr>
        <w:t xml:space="preserve"> </w:t>
      </w:r>
    </w:p>
    <w:p w14:paraId="0A232C1F" w14:textId="1EAEAEED" w:rsidR="00DA2C2F" w:rsidRPr="00DA2C2F" w:rsidRDefault="00DA2C2F" w:rsidP="00DA2C2F">
      <w:pPr>
        <w:pStyle w:val="EndNoteBibliography"/>
        <w:ind w:left="720" w:hanging="720"/>
        <w:rPr>
          <w:noProof/>
        </w:rPr>
      </w:pPr>
      <w:r w:rsidRPr="00DA2C2F">
        <w:rPr>
          <w:noProof/>
        </w:rPr>
        <w:t xml:space="preserve">McGinty, E., Barry, C. L., Stone, E. M., Niederdeppe, J., Kennedy-Hendricks, A., Linden, S., &amp; Sherman, S. G. (2018). Public support for safe consumption sites and syringe services programs to combat the opioid epidemic. </w:t>
      </w:r>
      <w:r w:rsidRPr="00DA2C2F">
        <w:rPr>
          <w:i/>
          <w:noProof/>
        </w:rPr>
        <w:t>Prev Med</w:t>
      </w:r>
      <w:r w:rsidRPr="00DA2C2F">
        <w:rPr>
          <w:noProof/>
        </w:rPr>
        <w:t>,</w:t>
      </w:r>
      <w:r w:rsidRPr="00DA2C2F">
        <w:rPr>
          <w:i/>
          <w:noProof/>
        </w:rPr>
        <w:t xml:space="preserve"> 111</w:t>
      </w:r>
      <w:r w:rsidRPr="00DA2C2F">
        <w:rPr>
          <w:noProof/>
        </w:rPr>
        <w:t xml:space="preserve">, 73-77. </w:t>
      </w:r>
      <w:hyperlink r:id="rId73" w:history="1">
        <w:r w:rsidRPr="00DA2C2F">
          <w:rPr>
            <w:rStyle w:val="Hyperlink"/>
            <w:noProof/>
          </w:rPr>
          <w:t>https://doi.org/10.1016/j.ypmed.2018.02.026</w:t>
        </w:r>
      </w:hyperlink>
      <w:r w:rsidRPr="00DA2C2F">
        <w:rPr>
          <w:noProof/>
        </w:rPr>
        <w:t xml:space="preserve"> </w:t>
      </w:r>
    </w:p>
    <w:p w14:paraId="58005757" w14:textId="4B35BA12" w:rsidR="00DA2C2F" w:rsidRPr="00DA2C2F" w:rsidRDefault="00DA2C2F" w:rsidP="00DA2C2F">
      <w:pPr>
        <w:pStyle w:val="EndNoteBibliography"/>
        <w:ind w:left="720" w:hanging="720"/>
        <w:rPr>
          <w:noProof/>
        </w:rPr>
      </w:pPr>
      <w:r w:rsidRPr="00DA2C2F">
        <w:rPr>
          <w:noProof/>
        </w:rPr>
        <w:t xml:space="preserve">McGinty, E., Goldman, H. H., Pescosolido, B., &amp; Barry, C. L. (2015). Portraying mental illness and drug addiction as treatable health conditions: Effects of a randomized experiment on stigma and discrimination. </w:t>
      </w:r>
      <w:r w:rsidRPr="00DA2C2F">
        <w:rPr>
          <w:i/>
          <w:noProof/>
        </w:rPr>
        <w:t>Social science &amp; medicine</w:t>
      </w:r>
      <w:r w:rsidRPr="00DA2C2F">
        <w:rPr>
          <w:noProof/>
        </w:rPr>
        <w:t>,</w:t>
      </w:r>
      <w:r w:rsidRPr="00DA2C2F">
        <w:rPr>
          <w:i/>
          <w:noProof/>
        </w:rPr>
        <w:t xml:space="preserve"> 126</w:t>
      </w:r>
      <w:r w:rsidRPr="00DA2C2F">
        <w:rPr>
          <w:noProof/>
        </w:rPr>
        <w:t xml:space="preserve">, 73-85. </w:t>
      </w:r>
      <w:hyperlink r:id="rId74" w:history="1">
        <w:r w:rsidRPr="00DA2C2F">
          <w:rPr>
            <w:rStyle w:val="Hyperlink"/>
            <w:noProof/>
          </w:rPr>
          <w:t>https://doi.org/https://doi.org/10.1016/j.socscimed.2014.12.010</w:t>
        </w:r>
      </w:hyperlink>
      <w:r w:rsidRPr="00DA2C2F">
        <w:rPr>
          <w:noProof/>
        </w:rPr>
        <w:t xml:space="preserve"> </w:t>
      </w:r>
    </w:p>
    <w:p w14:paraId="76630B26" w14:textId="6E85DA97" w:rsidR="00DA2C2F" w:rsidRPr="00DA2C2F" w:rsidRDefault="00DA2C2F" w:rsidP="00DA2C2F">
      <w:pPr>
        <w:pStyle w:val="EndNoteBibliography"/>
        <w:ind w:left="720" w:hanging="720"/>
        <w:rPr>
          <w:noProof/>
        </w:rPr>
      </w:pPr>
      <w:r w:rsidRPr="00DA2C2F">
        <w:rPr>
          <w:noProof/>
        </w:rPr>
        <w:lastRenderedPageBreak/>
        <w:t xml:space="preserve">McGinty, E., Kennedy-Hendricks, A., &amp; Barry, C. L. (2019). Stigma of Addiction in the Media. In J. D. Avery &amp; J. J. Avery (Eds.), </w:t>
      </w:r>
      <w:r w:rsidRPr="00DA2C2F">
        <w:rPr>
          <w:i/>
          <w:noProof/>
        </w:rPr>
        <w:t>The Stigma of Addiction: An Essential Guide</w:t>
      </w:r>
      <w:r w:rsidRPr="00DA2C2F">
        <w:rPr>
          <w:noProof/>
        </w:rPr>
        <w:t xml:space="preserve"> (pp. 201-214). Springer International Publishing. </w:t>
      </w:r>
      <w:hyperlink r:id="rId75" w:history="1">
        <w:r w:rsidRPr="00DA2C2F">
          <w:rPr>
            <w:rStyle w:val="Hyperlink"/>
            <w:noProof/>
          </w:rPr>
          <w:t>https://doi.org/10.1007/978-3-030-02580-9_11</w:t>
        </w:r>
      </w:hyperlink>
      <w:r w:rsidRPr="00DA2C2F">
        <w:rPr>
          <w:noProof/>
        </w:rPr>
        <w:t xml:space="preserve"> </w:t>
      </w:r>
    </w:p>
    <w:p w14:paraId="4AE83C18" w14:textId="36C7ACC1" w:rsidR="00DA2C2F" w:rsidRPr="00DA2C2F" w:rsidRDefault="00DA2C2F" w:rsidP="00DA2C2F">
      <w:pPr>
        <w:pStyle w:val="EndNoteBibliography"/>
        <w:ind w:left="720" w:hanging="720"/>
        <w:rPr>
          <w:noProof/>
        </w:rPr>
      </w:pPr>
      <w:r w:rsidRPr="00DA2C2F">
        <w:rPr>
          <w:noProof/>
        </w:rPr>
        <w:t xml:space="preserve">McGinty, E., Stone, E. M., Kennedy-Hendricks, A., &amp; Barry, C. L. (2019). Stigmatizing language in news media coverage of the opioid epidemic: Implications for public health. </w:t>
      </w:r>
      <w:r w:rsidRPr="00DA2C2F">
        <w:rPr>
          <w:i/>
          <w:noProof/>
        </w:rPr>
        <w:t>Preventive Medicine</w:t>
      </w:r>
      <w:r w:rsidRPr="00DA2C2F">
        <w:rPr>
          <w:noProof/>
        </w:rPr>
        <w:t>,</w:t>
      </w:r>
      <w:r w:rsidRPr="00DA2C2F">
        <w:rPr>
          <w:i/>
          <w:noProof/>
        </w:rPr>
        <w:t xml:space="preserve"> 124</w:t>
      </w:r>
      <w:r w:rsidRPr="00DA2C2F">
        <w:rPr>
          <w:noProof/>
        </w:rPr>
        <w:t xml:space="preserve">, 110-114. </w:t>
      </w:r>
      <w:hyperlink r:id="rId76" w:history="1">
        <w:r w:rsidRPr="00DA2C2F">
          <w:rPr>
            <w:rStyle w:val="Hyperlink"/>
            <w:noProof/>
          </w:rPr>
          <w:t>https://doi.org/https://doi.org/10.1016/j.ypmed.2019.03.018</w:t>
        </w:r>
      </w:hyperlink>
      <w:r w:rsidRPr="00DA2C2F">
        <w:rPr>
          <w:noProof/>
        </w:rPr>
        <w:t xml:space="preserve"> </w:t>
      </w:r>
    </w:p>
    <w:p w14:paraId="6538EF06" w14:textId="6493162C" w:rsidR="00DA2C2F" w:rsidRPr="00DA2C2F" w:rsidRDefault="00DA2C2F" w:rsidP="00DA2C2F">
      <w:pPr>
        <w:pStyle w:val="EndNoteBibliography"/>
        <w:ind w:left="720" w:hanging="720"/>
        <w:rPr>
          <w:noProof/>
        </w:rPr>
      </w:pPr>
      <w:r w:rsidRPr="00DA2C2F">
        <w:rPr>
          <w:noProof/>
        </w:rPr>
        <w:t xml:space="preserve">Meurk, C., Carter, A., Partridge, B., Lucke, J., &amp; Hall, W. (2014). How is acceptance of the brain disease model of addiction related to Australians' attitudes towards addicted individuals and treatments for addiction? </w:t>
      </w:r>
      <w:r w:rsidRPr="00DA2C2F">
        <w:rPr>
          <w:i/>
          <w:noProof/>
        </w:rPr>
        <w:t>BMC Psychiatry</w:t>
      </w:r>
      <w:r w:rsidRPr="00DA2C2F">
        <w:rPr>
          <w:noProof/>
        </w:rPr>
        <w:t>,</w:t>
      </w:r>
      <w:r w:rsidRPr="00DA2C2F">
        <w:rPr>
          <w:i/>
          <w:noProof/>
        </w:rPr>
        <w:t xml:space="preserve"> 14</w:t>
      </w:r>
      <w:r w:rsidRPr="00DA2C2F">
        <w:rPr>
          <w:noProof/>
        </w:rPr>
        <w:t xml:space="preserve">, 373. </w:t>
      </w:r>
      <w:hyperlink r:id="rId77" w:history="1">
        <w:r w:rsidRPr="00DA2C2F">
          <w:rPr>
            <w:rStyle w:val="Hyperlink"/>
            <w:noProof/>
          </w:rPr>
          <w:t>https://doi.org/10.1186/s12888-014-0373-x</w:t>
        </w:r>
      </w:hyperlink>
      <w:r w:rsidRPr="00DA2C2F">
        <w:rPr>
          <w:noProof/>
        </w:rPr>
        <w:t xml:space="preserve"> </w:t>
      </w:r>
    </w:p>
    <w:p w14:paraId="1624CC25" w14:textId="15C1AEBD" w:rsidR="00DA2C2F" w:rsidRPr="00DA2C2F" w:rsidRDefault="00DA2C2F" w:rsidP="00DA2C2F">
      <w:pPr>
        <w:pStyle w:val="EndNoteBibliography"/>
        <w:ind w:left="720" w:hanging="720"/>
        <w:rPr>
          <w:noProof/>
        </w:rPr>
      </w:pPr>
      <w:r w:rsidRPr="00DA2C2F">
        <w:rPr>
          <w:noProof/>
        </w:rPr>
        <w:t xml:space="preserve">Neale, J., Nettleton, S., &amp; Pickering, L. (2011). Recovery from problem drug use: What can we learn from the sociologist Erving Goffman? </w:t>
      </w:r>
      <w:r w:rsidRPr="00DA2C2F">
        <w:rPr>
          <w:i/>
          <w:noProof/>
        </w:rPr>
        <w:t>Drugs: Education, Prevention and Policy</w:t>
      </w:r>
      <w:r w:rsidRPr="00DA2C2F">
        <w:rPr>
          <w:noProof/>
        </w:rPr>
        <w:t>,</w:t>
      </w:r>
      <w:r w:rsidRPr="00DA2C2F">
        <w:rPr>
          <w:i/>
          <w:noProof/>
        </w:rPr>
        <w:t xml:space="preserve"> 18</w:t>
      </w:r>
      <w:r w:rsidRPr="00DA2C2F">
        <w:rPr>
          <w:noProof/>
        </w:rPr>
        <w:t xml:space="preserve">(1), 3-9. </w:t>
      </w:r>
      <w:hyperlink r:id="rId78" w:history="1">
        <w:r w:rsidRPr="00DA2C2F">
          <w:rPr>
            <w:rStyle w:val="Hyperlink"/>
            <w:noProof/>
          </w:rPr>
          <w:t>https://doi.org/10.3109/09687631003705546</w:t>
        </w:r>
      </w:hyperlink>
      <w:r w:rsidRPr="00DA2C2F">
        <w:rPr>
          <w:noProof/>
        </w:rPr>
        <w:t xml:space="preserve"> </w:t>
      </w:r>
    </w:p>
    <w:p w14:paraId="40E095FA" w14:textId="61BAC4C1" w:rsidR="00DA2C2F" w:rsidRPr="00DA2C2F" w:rsidRDefault="00DA2C2F" w:rsidP="00DA2C2F">
      <w:pPr>
        <w:pStyle w:val="EndNoteBibliography"/>
        <w:ind w:left="720" w:hanging="720"/>
        <w:rPr>
          <w:noProof/>
        </w:rPr>
      </w:pPr>
      <w:r w:rsidRPr="00DA2C2F">
        <w:rPr>
          <w:noProof/>
        </w:rPr>
        <w:t xml:space="preserve">O’Dowd, A. (2018). Avoid stigmatising language for people who use drugs, global commission urges. </w:t>
      </w:r>
      <w:r w:rsidRPr="00DA2C2F">
        <w:rPr>
          <w:i/>
          <w:noProof/>
        </w:rPr>
        <w:t>BMJ</w:t>
      </w:r>
      <w:r w:rsidRPr="00DA2C2F">
        <w:rPr>
          <w:noProof/>
        </w:rPr>
        <w:t>,</w:t>
      </w:r>
      <w:r w:rsidRPr="00DA2C2F">
        <w:rPr>
          <w:i/>
          <w:noProof/>
        </w:rPr>
        <w:t xml:space="preserve"> 360</w:t>
      </w:r>
      <w:r w:rsidRPr="00DA2C2F">
        <w:rPr>
          <w:noProof/>
        </w:rPr>
        <w:t xml:space="preserve">, k140. </w:t>
      </w:r>
      <w:hyperlink r:id="rId79" w:history="1">
        <w:r w:rsidRPr="00DA2C2F">
          <w:rPr>
            <w:rStyle w:val="Hyperlink"/>
            <w:noProof/>
          </w:rPr>
          <w:t>https://doi.org/10.1136/bmj.k140</w:t>
        </w:r>
      </w:hyperlink>
      <w:r w:rsidRPr="00DA2C2F">
        <w:rPr>
          <w:noProof/>
        </w:rPr>
        <w:t xml:space="preserve"> </w:t>
      </w:r>
    </w:p>
    <w:p w14:paraId="532F007B" w14:textId="0C40FB4E" w:rsidR="00DA2C2F" w:rsidRPr="00DA2C2F" w:rsidRDefault="00DA2C2F" w:rsidP="00DA2C2F">
      <w:pPr>
        <w:pStyle w:val="EndNoteBibliography"/>
        <w:ind w:left="720" w:hanging="720"/>
        <w:rPr>
          <w:noProof/>
        </w:rPr>
      </w:pPr>
      <w:r w:rsidRPr="00DA2C2F">
        <w:rPr>
          <w:noProof/>
        </w:rPr>
        <w:t xml:space="preserve">Pennay, A. M., &amp; Measham, F. C. (2016). The normalisation thesis – 20 years later. </w:t>
      </w:r>
      <w:r w:rsidRPr="00DA2C2F">
        <w:rPr>
          <w:i/>
          <w:noProof/>
        </w:rPr>
        <w:t>Drugs: Education, Prevention and Policy</w:t>
      </w:r>
      <w:r w:rsidRPr="00DA2C2F">
        <w:rPr>
          <w:noProof/>
        </w:rPr>
        <w:t>,</w:t>
      </w:r>
      <w:r w:rsidRPr="00DA2C2F">
        <w:rPr>
          <w:i/>
          <w:noProof/>
        </w:rPr>
        <w:t xml:space="preserve"> 23</w:t>
      </w:r>
      <w:r w:rsidRPr="00DA2C2F">
        <w:rPr>
          <w:noProof/>
        </w:rPr>
        <w:t xml:space="preserve">(3), 187-189. </w:t>
      </w:r>
      <w:hyperlink r:id="rId80" w:history="1">
        <w:r w:rsidRPr="00DA2C2F">
          <w:rPr>
            <w:rStyle w:val="Hyperlink"/>
            <w:noProof/>
          </w:rPr>
          <w:t>https://doi.org/10.3109/09687637.2016.1173649</w:t>
        </w:r>
      </w:hyperlink>
      <w:r w:rsidRPr="00DA2C2F">
        <w:rPr>
          <w:noProof/>
        </w:rPr>
        <w:t xml:space="preserve"> </w:t>
      </w:r>
    </w:p>
    <w:p w14:paraId="20930622" w14:textId="77777777" w:rsidR="00DA2C2F" w:rsidRPr="00DA2C2F" w:rsidRDefault="00DA2C2F" w:rsidP="00DA2C2F">
      <w:pPr>
        <w:pStyle w:val="EndNoteBibliography"/>
        <w:ind w:left="720" w:hanging="720"/>
        <w:rPr>
          <w:noProof/>
        </w:rPr>
      </w:pPr>
      <w:r w:rsidRPr="00DA2C2F">
        <w:rPr>
          <w:noProof/>
        </w:rPr>
        <w:t xml:space="preserve">Phelan, J., Link, B. G., Moore, R. E., &amp; Stueve, A. (1997). The stigma of homelessness: The impact of the label" homeless" on attitudes toward poor persons. </w:t>
      </w:r>
      <w:r w:rsidRPr="00DA2C2F">
        <w:rPr>
          <w:i/>
          <w:noProof/>
        </w:rPr>
        <w:t>Social Psychology Quarterly</w:t>
      </w:r>
      <w:r w:rsidRPr="00DA2C2F">
        <w:rPr>
          <w:noProof/>
        </w:rPr>
        <w:t xml:space="preserve">, 323-337.  </w:t>
      </w:r>
    </w:p>
    <w:p w14:paraId="52B511DA" w14:textId="2B407285" w:rsidR="00DA2C2F" w:rsidRPr="00DA2C2F" w:rsidRDefault="00DA2C2F" w:rsidP="00DA2C2F">
      <w:pPr>
        <w:pStyle w:val="EndNoteBibliography"/>
        <w:ind w:left="720" w:hanging="720"/>
        <w:rPr>
          <w:noProof/>
        </w:rPr>
      </w:pPr>
      <w:r w:rsidRPr="00DA2C2F">
        <w:rPr>
          <w:noProof/>
        </w:rPr>
        <w:t xml:space="preserve">Pierce, M., Bird, S. M., Hickman, M., Marsden, J., Dunn, G., Jones, A., &amp; Millar, T. (2016). Impact of treatment for opioid dependence on fatal drug-related poisoning: a national </w:t>
      </w:r>
      <w:r w:rsidRPr="00DA2C2F">
        <w:rPr>
          <w:noProof/>
        </w:rPr>
        <w:lastRenderedPageBreak/>
        <w:t xml:space="preserve">cohort study in England. </w:t>
      </w:r>
      <w:r w:rsidRPr="00DA2C2F">
        <w:rPr>
          <w:i/>
          <w:noProof/>
        </w:rPr>
        <w:t>Addiction</w:t>
      </w:r>
      <w:r w:rsidRPr="00DA2C2F">
        <w:rPr>
          <w:noProof/>
        </w:rPr>
        <w:t>,</w:t>
      </w:r>
      <w:r w:rsidRPr="00DA2C2F">
        <w:rPr>
          <w:i/>
          <w:noProof/>
        </w:rPr>
        <w:t xml:space="preserve"> 111</w:t>
      </w:r>
      <w:r w:rsidRPr="00DA2C2F">
        <w:rPr>
          <w:noProof/>
        </w:rPr>
        <w:t xml:space="preserve">(2), 298-308. </w:t>
      </w:r>
      <w:hyperlink r:id="rId81" w:history="1">
        <w:r w:rsidRPr="00DA2C2F">
          <w:rPr>
            <w:rStyle w:val="Hyperlink"/>
            <w:noProof/>
          </w:rPr>
          <w:t>https://doi.org/10.1111/add.13193</w:t>
        </w:r>
      </w:hyperlink>
      <w:r w:rsidRPr="00DA2C2F">
        <w:rPr>
          <w:noProof/>
        </w:rPr>
        <w:t xml:space="preserve"> </w:t>
      </w:r>
    </w:p>
    <w:p w14:paraId="714C9BD2" w14:textId="1FEA49F1" w:rsidR="00DA2C2F" w:rsidRPr="00DA2C2F" w:rsidRDefault="00DA2C2F" w:rsidP="00DA2C2F">
      <w:pPr>
        <w:pStyle w:val="EndNoteBibliography"/>
        <w:ind w:left="720" w:hanging="720"/>
        <w:rPr>
          <w:noProof/>
        </w:rPr>
      </w:pPr>
      <w:r w:rsidRPr="00DA2C2F">
        <w:rPr>
          <w:noProof/>
        </w:rPr>
        <w:t xml:space="preserve">Piras, A. P., Preti, A., Moro, M. F., Giua, A., Sini, G., Piras, M., Pintus, M., Pintus, E., Manca, A., Cannas, G., Cossu, G., Angermeyer, M. C., &amp; Carta, M. G. (2016). Does calling alcoholism an illness make a difference? The public image of alcoholism in Italy. </w:t>
      </w:r>
      <w:r w:rsidRPr="00DA2C2F">
        <w:rPr>
          <w:i/>
          <w:noProof/>
        </w:rPr>
        <w:t>Drug and Alcohol Dependence</w:t>
      </w:r>
      <w:r w:rsidRPr="00DA2C2F">
        <w:rPr>
          <w:noProof/>
        </w:rPr>
        <w:t>,</w:t>
      </w:r>
      <w:r w:rsidRPr="00DA2C2F">
        <w:rPr>
          <w:i/>
          <w:noProof/>
        </w:rPr>
        <w:t xml:space="preserve"> 166</w:t>
      </w:r>
      <w:r w:rsidRPr="00DA2C2F">
        <w:rPr>
          <w:noProof/>
        </w:rPr>
        <w:t xml:space="preserve">, 39-44. </w:t>
      </w:r>
      <w:hyperlink r:id="rId82" w:history="1">
        <w:r w:rsidRPr="00DA2C2F">
          <w:rPr>
            <w:rStyle w:val="Hyperlink"/>
            <w:noProof/>
          </w:rPr>
          <w:t>https://doi.org/https://doi.org/10.1016/j.drugalcdep.2016.06.015</w:t>
        </w:r>
      </w:hyperlink>
      <w:r w:rsidRPr="00DA2C2F">
        <w:rPr>
          <w:noProof/>
        </w:rPr>
        <w:t xml:space="preserve"> </w:t>
      </w:r>
    </w:p>
    <w:p w14:paraId="60F34A42" w14:textId="57F70899" w:rsidR="00DA2C2F" w:rsidRPr="00DA2C2F" w:rsidRDefault="00DA2C2F" w:rsidP="00DA2C2F">
      <w:pPr>
        <w:pStyle w:val="EndNoteBibliography"/>
        <w:ind w:left="720" w:hanging="720"/>
        <w:rPr>
          <w:noProof/>
        </w:rPr>
      </w:pPr>
      <w:r w:rsidRPr="00DA2C2F">
        <w:rPr>
          <w:noProof/>
        </w:rPr>
        <w:t xml:space="preserve">Pivovarova, E., &amp; Stein, M. D. (2019). In their own words: language preferences of individuals who use heroin. </w:t>
      </w:r>
      <w:r w:rsidRPr="00DA2C2F">
        <w:rPr>
          <w:i/>
          <w:noProof/>
        </w:rPr>
        <w:t>Addiction</w:t>
      </w:r>
      <w:r w:rsidRPr="00DA2C2F">
        <w:rPr>
          <w:noProof/>
        </w:rPr>
        <w:t>,</w:t>
      </w:r>
      <w:r w:rsidRPr="00DA2C2F">
        <w:rPr>
          <w:i/>
          <w:noProof/>
        </w:rPr>
        <w:t xml:space="preserve"> 114</w:t>
      </w:r>
      <w:r w:rsidRPr="00DA2C2F">
        <w:rPr>
          <w:noProof/>
        </w:rPr>
        <w:t xml:space="preserve">(10), 1785-1790. </w:t>
      </w:r>
      <w:hyperlink r:id="rId83" w:history="1">
        <w:r w:rsidRPr="00DA2C2F">
          <w:rPr>
            <w:rStyle w:val="Hyperlink"/>
            <w:noProof/>
          </w:rPr>
          <w:t>https://doi.org/10.1111/add.14699</w:t>
        </w:r>
      </w:hyperlink>
      <w:r w:rsidRPr="00DA2C2F">
        <w:rPr>
          <w:noProof/>
        </w:rPr>
        <w:t xml:space="preserve"> </w:t>
      </w:r>
    </w:p>
    <w:p w14:paraId="403ADC11" w14:textId="48CA93B2" w:rsidR="00DA2C2F" w:rsidRPr="00DA2C2F" w:rsidRDefault="00DA2C2F" w:rsidP="00DA2C2F">
      <w:pPr>
        <w:pStyle w:val="EndNoteBibliography"/>
        <w:ind w:left="720" w:hanging="720"/>
        <w:rPr>
          <w:noProof/>
        </w:rPr>
      </w:pPr>
      <w:r w:rsidRPr="00DA2C2F">
        <w:rPr>
          <w:noProof/>
        </w:rPr>
        <w:t xml:space="preserve">Platt, L., Reed, J., Minozzi, S., Vickerman, P., Hagan, H., French, C., Jordan, A., Degenhardt, L., Hope, V., Hutchinson, S., Maher, L., Palmateer, N., Taylor, A., &amp; Hickman, M. (2016). Effectiveness of needle/syringe programmes and opiate substitution therapy in preventing HCV transmission among people who inject drugs. </w:t>
      </w:r>
      <w:r w:rsidRPr="00DA2C2F">
        <w:rPr>
          <w:i/>
          <w:noProof/>
        </w:rPr>
        <w:t>Cochrane Database of Systematic Reviews</w:t>
      </w:r>
      <w:r w:rsidRPr="00DA2C2F">
        <w:rPr>
          <w:noProof/>
        </w:rPr>
        <w:t xml:space="preserve">(1). </w:t>
      </w:r>
      <w:hyperlink r:id="rId84" w:history="1">
        <w:r w:rsidRPr="00DA2C2F">
          <w:rPr>
            <w:rStyle w:val="Hyperlink"/>
            <w:noProof/>
          </w:rPr>
          <w:t>https://doi.org/10.1002/14651858.CD012021</w:t>
        </w:r>
      </w:hyperlink>
      <w:r w:rsidRPr="00DA2C2F">
        <w:rPr>
          <w:noProof/>
        </w:rPr>
        <w:t xml:space="preserve"> </w:t>
      </w:r>
    </w:p>
    <w:p w14:paraId="74A8CB4D" w14:textId="2C7BD9BF" w:rsidR="00DA2C2F" w:rsidRPr="00DA2C2F" w:rsidRDefault="00DA2C2F" w:rsidP="00DA2C2F">
      <w:pPr>
        <w:pStyle w:val="EndNoteBibliography"/>
        <w:ind w:left="720" w:hanging="720"/>
        <w:rPr>
          <w:noProof/>
        </w:rPr>
      </w:pPr>
      <w:r w:rsidRPr="00DA2C2F">
        <w:rPr>
          <w:noProof/>
        </w:rPr>
        <w:t xml:space="preserve">Radcliffe, P., &amp; Stevens, A. (2008). Are drug treatment services only for 'thieving junkie scumbags'? Drug users and the management of stigmatised identities. </w:t>
      </w:r>
      <w:r w:rsidRPr="00DA2C2F">
        <w:rPr>
          <w:i/>
          <w:noProof/>
        </w:rPr>
        <w:t>Social science &amp; medicine</w:t>
      </w:r>
      <w:r w:rsidRPr="00DA2C2F">
        <w:rPr>
          <w:noProof/>
        </w:rPr>
        <w:t>,</w:t>
      </w:r>
      <w:r w:rsidRPr="00DA2C2F">
        <w:rPr>
          <w:i/>
          <w:noProof/>
        </w:rPr>
        <w:t xml:space="preserve"> 67</w:t>
      </w:r>
      <w:r w:rsidRPr="00DA2C2F">
        <w:rPr>
          <w:noProof/>
        </w:rPr>
        <w:t xml:space="preserve">(7), 1065-1073. </w:t>
      </w:r>
      <w:hyperlink r:id="rId85" w:history="1">
        <w:r w:rsidRPr="00DA2C2F">
          <w:rPr>
            <w:rStyle w:val="Hyperlink"/>
            <w:noProof/>
          </w:rPr>
          <w:t>https://doi.org/10.1016/j.socscimed.2008.06.004</w:t>
        </w:r>
      </w:hyperlink>
      <w:r w:rsidRPr="00DA2C2F">
        <w:rPr>
          <w:noProof/>
        </w:rPr>
        <w:t xml:space="preserve"> </w:t>
      </w:r>
    </w:p>
    <w:p w14:paraId="3BAD0782" w14:textId="78D13567" w:rsidR="00DA2C2F" w:rsidRPr="00DA2C2F" w:rsidRDefault="00DA2C2F" w:rsidP="00DA2C2F">
      <w:pPr>
        <w:pStyle w:val="EndNoteBibliography"/>
        <w:ind w:left="720" w:hanging="720"/>
        <w:rPr>
          <w:noProof/>
        </w:rPr>
      </w:pPr>
      <w:r w:rsidRPr="00DA2C2F">
        <w:rPr>
          <w:noProof/>
        </w:rPr>
        <w:t xml:space="preserve">Rao, H., Mahadevappa, H., Pillay, P., Sessay, M., Abraham, A., &amp; Luty, J. (2009). A study of stigmatized attitudes towards people with mental health problems among health professionals. </w:t>
      </w:r>
      <w:r w:rsidRPr="00DA2C2F">
        <w:rPr>
          <w:i/>
          <w:noProof/>
        </w:rPr>
        <w:t>J Psychiatr Ment Health Nurs</w:t>
      </w:r>
      <w:r w:rsidRPr="00DA2C2F">
        <w:rPr>
          <w:noProof/>
        </w:rPr>
        <w:t>,</w:t>
      </w:r>
      <w:r w:rsidRPr="00DA2C2F">
        <w:rPr>
          <w:i/>
          <w:noProof/>
        </w:rPr>
        <w:t xml:space="preserve"> 16</w:t>
      </w:r>
      <w:r w:rsidRPr="00DA2C2F">
        <w:rPr>
          <w:noProof/>
        </w:rPr>
        <w:t xml:space="preserve">(3), 279-284. </w:t>
      </w:r>
      <w:hyperlink r:id="rId86" w:history="1">
        <w:r w:rsidRPr="00DA2C2F">
          <w:rPr>
            <w:rStyle w:val="Hyperlink"/>
            <w:noProof/>
          </w:rPr>
          <w:t>https://doi.org/10.1111/j.1365-2850.2008.01369.x</w:t>
        </w:r>
      </w:hyperlink>
      <w:r w:rsidRPr="00DA2C2F">
        <w:rPr>
          <w:noProof/>
        </w:rPr>
        <w:t xml:space="preserve"> </w:t>
      </w:r>
    </w:p>
    <w:p w14:paraId="68E45D5F" w14:textId="1B712F38" w:rsidR="00DA2C2F" w:rsidRPr="00DA2C2F" w:rsidRDefault="00DA2C2F" w:rsidP="00DA2C2F">
      <w:pPr>
        <w:pStyle w:val="EndNoteBibliography"/>
        <w:ind w:left="720" w:hanging="720"/>
        <w:rPr>
          <w:noProof/>
        </w:rPr>
      </w:pPr>
      <w:r w:rsidRPr="00DA2C2F">
        <w:rPr>
          <w:noProof/>
        </w:rPr>
        <w:t xml:space="preserve">Read, J., Haslam, N., Sayce, L., &amp; Davies, E. (2006). Prejudice and schizophrenia: a review of the ‘mental illness is an illness like any other’ approach. </w:t>
      </w:r>
      <w:r w:rsidRPr="00DA2C2F">
        <w:rPr>
          <w:i/>
          <w:noProof/>
        </w:rPr>
        <w:t>Acta Psychiatrica Scandinavica</w:t>
      </w:r>
      <w:r w:rsidRPr="00DA2C2F">
        <w:rPr>
          <w:noProof/>
        </w:rPr>
        <w:t>,</w:t>
      </w:r>
      <w:r w:rsidRPr="00DA2C2F">
        <w:rPr>
          <w:i/>
          <w:noProof/>
        </w:rPr>
        <w:t xml:space="preserve"> 114</w:t>
      </w:r>
      <w:r w:rsidRPr="00DA2C2F">
        <w:rPr>
          <w:noProof/>
        </w:rPr>
        <w:t xml:space="preserve">(5), 303-318. </w:t>
      </w:r>
      <w:hyperlink r:id="rId87" w:history="1">
        <w:r w:rsidRPr="00DA2C2F">
          <w:rPr>
            <w:rStyle w:val="Hyperlink"/>
            <w:noProof/>
          </w:rPr>
          <w:t>https://doi.org/10.1111/j.1600-0447.2006.00824.x</w:t>
        </w:r>
      </w:hyperlink>
      <w:r w:rsidRPr="00DA2C2F">
        <w:rPr>
          <w:noProof/>
        </w:rPr>
        <w:t xml:space="preserve"> </w:t>
      </w:r>
    </w:p>
    <w:p w14:paraId="75977E45" w14:textId="77777777" w:rsidR="00DA2C2F" w:rsidRPr="00DA2C2F" w:rsidRDefault="00DA2C2F" w:rsidP="00DA2C2F">
      <w:pPr>
        <w:pStyle w:val="EndNoteBibliography"/>
        <w:ind w:left="720" w:hanging="720"/>
        <w:rPr>
          <w:noProof/>
        </w:rPr>
      </w:pPr>
      <w:r w:rsidRPr="00DA2C2F">
        <w:rPr>
          <w:noProof/>
        </w:rPr>
        <w:lastRenderedPageBreak/>
        <w:t xml:space="preserve">Rivera, A. V., DeCuir, J., Crawford, N. D., Amesty, S., &amp; Lewis, C. F. (2014). Internalized stigma and sterile syringe use among people who inject drugs in New York City, 2010–2012. </w:t>
      </w:r>
      <w:r w:rsidRPr="00DA2C2F">
        <w:rPr>
          <w:i/>
          <w:noProof/>
        </w:rPr>
        <w:t>Drug and Alcohol Dependence</w:t>
      </w:r>
      <w:r w:rsidRPr="00DA2C2F">
        <w:rPr>
          <w:noProof/>
        </w:rPr>
        <w:t>,</w:t>
      </w:r>
      <w:r w:rsidRPr="00DA2C2F">
        <w:rPr>
          <w:i/>
          <w:noProof/>
        </w:rPr>
        <w:t xml:space="preserve"> 144</w:t>
      </w:r>
      <w:r w:rsidRPr="00DA2C2F">
        <w:rPr>
          <w:noProof/>
        </w:rPr>
        <w:t xml:space="preserve">, 259-264.  </w:t>
      </w:r>
    </w:p>
    <w:p w14:paraId="0779E48D" w14:textId="2DBCF050" w:rsidR="00DA2C2F" w:rsidRPr="00DA2C2F" w:rsidRDefault="00DA2C2F" w:rsidP="00DA2C2F">
      <w:pPr>
        <w:pStyle w:val="EndNoteBibliography"/>
        <w:ind w:left="720" w:hanging="720"/>
        <w:rPr>
          <w:noProof/>
        </w:rPr>
      </w:pPr>
      <w:r w:rsidRPr="00DA2C2F">
        <w:rPr>
          <w:noProof/>
        </w:rPr>
        <w:t xml:space="preserve">Robinson, S. M. (2017). “Alcoholic” or “Person with alcohol use disorder”? Applying person-first diagnostic terminology in the clinical domain. </w:t>
      </w:r>
      <w:r w:rsidRPr="00DA2C2F">
        <w:rPr>
          <w:i/>
          <w:noProof/>
        </w:rPr>
        <w:t>Substance Abuse</w:t>
      </w:r>
      <w:r w:rsidRPr="00DA2C2F">
        <w:rPr>
          <w:noProof/>
        </w:rPr>
        <w:t>,</w:t>
      </w:r>
      <w:r w:rsidRPr="00DA2C2F">
        <w:rPr>
          <w:i/>
          <w:noProof/>
        </w:rPr>
        <w:t xml:space="preserve"> 38</w:t>
      </w:r>
      <w:r w:rsidRPr="00DA2C2F">
        <w:rPr>
          <w:noProof/>
        </w:rPr>
        <w:t xml:space="preserve">(1), 9-14. </w:t>
      </w:r>
      <w:hyperlink r:id="rId88" w:history="1">
        <w:r w:rsidRPr="00DA2C2F">
          <w:rPr>
            <w:rStyle w:val="Hyperlink"/>
            <w:noProof/>
          </w:rPr>
          <w:t>https://doi.org/10.1080/08897077.2016.1268239</w:t>
        </w:r>
      </w:hyperlink>
      <w:r w:rsidRPr="00DA2C2F">
        <w:rPr>
          <w:noProof/>
        </w:rPr>
        <w:t xml:space="preserve"> </w:t>
      </w:r>
    </w:p>
    <w:p w14:paraId="4ABB0583" w14:textId="3E40A7B3" w:rsidR="00DA2C2F" w:rsidRPr="00DA2C2F" w:rsidRDefault="00DA2C2F" w:rsidP="00DA2C2F">
      <w:pPr>
        <w:pStyle w:val="EndNoteBibliography"/>
        <w:ind w:left="720" w:hanging="720"/>
        <w:rPr>
          <w:noProof/>
        </w:rPr>
      </w:pPr>
      <w:r w:rsidRPr="00DA2C2F">
        <w:rPr>
          <w:noProof/>
        </w:rPr>
        <w:t xml:space="preserve">Robinson, S. M., &amp; Adinoff, B. (2018). The mixed message behind “Medication-Assisted Treatment” for substance use disorder. </w:t>
      </w:r>
      <w:r w:rsidRPr="00DA2C2F">
        <w:rPr>
          <w:i/>
          <w:noProof/>
        </w:rPr>
        <w:t>Am J Drug Alcohol Abuse</w:t>
      </w:r>
      <w:r w:rsidRPr="00DA2C2F">
        <w:rPr>
          <w:noProof/>
        </w:rPr>
        <w:t>,</w:t>
      </w:r>
      <w:r w:rsidRPr="00DA2C2F">
        <w:rPr>
          <w:i/>
          <w:noProof/>
        </w:rPr>
        <w:t xml:space="preserve"> 44</w:t>
      </w:r>
      <w:r w:rsidRPr="00DA2C2F">
        <w:rPr>
          <w:noProof/>
        </w:rPr>
        <w:t xml:space="preserve">(2), 147-150. </w:t>
      </w:r>
      <w:hyperlink r:id="rId89" w:history="1">
        <w:r w:rsidRPr="00DA2C2F">
          <w:rPr>
            <w:rStyle w:val="Hyperlink"/>
            <w:noProof/>
          </w:rPr>
          <w:t>https://doi.org/10.1080/00952990.2017.1362419</w:t>
        </w:r>
      </w:hyperlink>
      <w:r w:rsidRPr="00DA2C2F">
        <w:rPr>
          <w:noProof/>
        </w:rPr>
        <w:t xml:space="preserve"> </w:t>
      </w:r>
    </w:p>
    <w:p w14:paraId="40698404" w14:textId="6C92B316" w:rsidR="00DA2C2F" w:rsidRPr="00DA2C2F" w:rsidRDefault="00DA2C2F" w:rsidP="00DA2C2F">
      <w:pPr>
        <w:pStyle w:val="EndNoteBibliography"/>
        <w:ind w:left="720" w:hanging="720"/>
        <w:rPr>
          <w:noProof/>
        </w:rPr>
      </w:pPr>
      <w:r w:rsidRPr="00DA2C2F">
        <w:rPr>
          <w:noProof/>
        </w:rPr>
        <w:t xml:space="preserve">Room, R. (2005). Stigma, social inequality and alcohol and drug use. </w:t>
      </w:r>
      <w:r w:rsidRPr="00DA2C2F">
        <w:rPr>
          <w:i/>
          <w:noProof/>
        </w:rPr>
        <w:t>Drug Alcohol Rev</w:t>
      </w:r>
      <w:r w:rsidRPr="00DA2C2F">
        <w:rPr>
          <w:noProof/>
        </w:rPr>
        <w:t>,</w:t>
      </w:r>
      <w:r w:rsidRPr="00DA2C2F">
        <w:rPr>
          <w:i/>
          <w:noProof/>
        </w:rPr>
        <w:t xml:space="preserve"> 24</w:t>
      </w:r>
      <w:r w:rsidRPr="00DA2C2F">
        <w:rPr>
          <w:noProof/>
        </w:rPr>
        <w:t xml:space="preserve">(2), 143-155. </w:t>
      </w:r>
      <w:hyperlink r:id="rId90" w:history="1">
        <w:r w:rsidRPr="00DA2C2F">
          <w:rPr>
            <w:rStyle w:val="Hyperlink"/>
            <w:noProof/>
          </w:rPr>
          <w:t>https://doi.org/10.1080/09595230500102434</w:t>
        </w:r>
      </w:hyperlink>
      <w:r w:rsidRPr="00DA2C2F">
        <w:rPr>
          <w:noProof/>
        </w:rPr>
        <w:t xml:space="preserve"> </w:t>
      </w:r>
    </w:p>
    <w:p w14:paraId="70E6573A" w14:textId="77777777" w:rsidR="00DA2C2F" w:rsidRPr="00DA2C2F" w:rsidRDefault="00DA2C2F" w:rsidP="00DA2C2F">
      <w:pPr>
        <w:pStyle w:val="EndNoteBibliography"/>
        <w:ind w:left="720" w:hanging="720"/>
        <w:rPr>
          <w:noProof/>
        </w:rPr>
      </w:pPr>
      <w:r w:rsidRPr="00DA2C2F">
        <w:rPr>
          <w:noProof/>
        </w:rPr>
        <w:t xml:space="preserve">Room, R., Rehm, J., Trotter Ii, R., Paglia, A., &amp; Üstün, T. B. (2001). Cross-cultural views on stigma, valuation, parity and societal values towards disability. </w:t>
      </w:r>
      <w:r w:rsidRPr="00DA2C2F">
        <w:rPr>
          <w:i/>
          <w:noProof/>
        </w:rPr>
        <w:t>Disability and Culture: Universalism and Diversity</w:t>
      </w:r>
      <w:r w:rsidRPr="00DA2C2F">
        <w:rPr>
          <w:noProof/>
        </w:rPr>
        <w:t xml:space="preserve">, 247-291.  </w:t>
      </w:r>
    </w:p>
    <w:p w14:paraId="270F57DC" w14:textId="0A1DBA18" w:rsidR="00DA2C2F" w:rsidRPr="00DA2C2F" w:rsidRDefault="00DA2C2F" w:rsidP="00DA2C2F">
      <w:pPr>
        <w:pStyle w:val="EndNoteBibliography"/>
        <w:ind w:left="720" w:hanging="720"/>
        <w:rPr>
          <w:noProof/>
        </w:rPr>
      </w:pPr>
      <w:r w:rsidRPr="00DA2C2F">
        <w:rPr>
          <w:noProof/>
        </w:rPr>
        <w:t xml:space="preserve">Rusch, N., Evans-Lacko, S., &amp; Thornicroft, G. (2012). What is a mental illness? Public views and their effects on attitudes and disclosure. </w:t>
      </w:r>
      <w:r w:rsidRPr="00DA2C2F">
        <w:rPr>
          <w:i/>
          <w:noProof/>
        </w:rPr>
        <w:t>Aust N Z J Psychiatry</w:t>
      </w:r>
      <w:r w:rsidRPr="00DA2C2F">
        <w:rPr>
          <w:noProof/>
        </w:rPr>
        <w:t>,</w:t>
      </w:r>
      <w:r w:rsidRPr="00DA2C2F">
        <w:rPr>
          <w:i/>
          <w:noProof/>
        </w:rPr>
        <w:t xml:space="preserve"> 46</w:t>
      </w:r>
      <w:r w:rsidRPr="00DA2C2F">
        <w:rPr>
          <w:noProof/>
        </w:rPr>
        <w:t xml:space="preserve">(7), 641-650. </w:t>
      </w:r>
      <w:hyperlink r:id="rId91" w:history="1">
        <w:r w:rsidRPr="00DA2C2F">
          <w:rPr>
            <w:rStyle w:val="Hyperlink"/>
            <w:noProof/>
          </w:rPr>
          <w:t>https://doi.org/10.1177/0004867412438873</w:t>
        </w:r>
      </w:hyperlink>
      <w:r w:rsidRPr="00DA2C2F">
        <w:rPr>
          <w:noProof/>
        </w:rPr>
        <w:t xml:space="preserve"> </w:t>
      </w:r>
    </w:p>
    <w:p w14:paraId="05DCCF71" w14:textId="710B85F9" w:rsidR="00DA2C2F" w:rsidRPr="00DA2C2F" w:rsidRDefault="00DA2C2F" w:rsidP="00DA2C2F">
      <w:pPr>
        <w:pStyle w:val="EndNoteBibliography"/>
        <w:ind w:left="720" w:hanging="720"/>
        <w:rPr>
          <w:noProof/>
        </w:rPr>
      </w:pPr>
      <w:r w:rsidRPr="00DA2C2F">
        <w:rPr>
          <w:noProof/>
        </w:rPr>
        <w:t xml:space="preserve">Russell, C., Davies, J. B., &amp; Hunter, S. C. (2011). Predictors of addiction treatment providers' beliefs in the disease and choice models of addiction. </w:t>
      </w:r>
      <w:r w:rsidRPr="00DA2C2F">
        <w:rPr>
          <w:i/>
          <w:noProof/>
        </w:rPr>
        <w:t>J Subst Abuse Treat</w:t>
      </w:r>
      <w:r w:rsidRPr="00DA2C2F">
        <w:rPr>
          <w:noProof/>
        </w:rPr>
        <w:t>,</w:t>
      </w:r>
      <w:r w:rsidRPr="00DA2C2F">
        <w:rPr>
          <w:i/>
          <w:noProof/>
        </w:rPr>
        <w:t xml:space="preserve"> 40</w:t>
      </w:r>
      <w:r w:rsidRPr="00DA2C2F">
        <w:rPr>
          <w:noProof/>
        </w:rPr>
        <w:t xml:space="preserve">(2), 150-164. </w:t>
      </w:r>
      <w:hyperlink r:id="rId92" w:history="1">
        <w:r w:rsidRPr="00DA2C2F">
          <w:rPr>
            <w:rStyle w:val="Hyperlink"/>
            <w:noProof/>
          </w:rPr>
          <w:t>https://doi.org/https://doi.org/10.1016/j.jsat.2010.09.006</w:t>
        </w:r>
      </w:hyperlink>
      <w:r w:rsidRPr="00DA2C2F">
        <w:rPr>
          <w:noProof/>
        </w:rPr>
        <w:t xml:space="preserve"> </w:t>
      </w:r>
    </w:p>
    <w:p w14:paraId="4BE09A2D" w14:textId="4D19F213" w:rsidR="00DA2C2F" w:rsidRPr="00DA2C2F" w:rsidRDefault="00DA2C2F" w:rsidP="00DA2C2F">
      <w:pPr>
        <w:pStyle w:val="EndNoteBibliography"/>
        <w:ind w:left="720" w:hanging="720"/>
        <w:rPr>
          <w:noProof/>
        </w:rPr>
      </w:pPr>
      <w:r w:rsidRPr="00DA2C2F">
        <w:rPr>
          <w:noProof/>
        </w:rPr>
        <w:t xml:space="preserve">Saitz, R. (2016). International Statement Recommending Against the Use of Terminology That Can Stigmatize People. </w:t>
      </w:r>
      <w:r w:rsidRPr="00DA2C2F">
        <w:rPr>
          <w:i/>
          <w:noProof/>
        </w:rPr>
        <w:t>Journal of Addiction Medicine</w:t>
      </w:r>
      <w:r w:rsidRPr="00DA2C2F">
        <w:rPr>
          <w:noProof/>
        </w:rPr>
        <w:t>,</w:t>
      </w:r>
      <w:r w:rsidRPr="00DA2C2F">
        <w:rPr>
          <w:i/>
          <w:noProof/>
        </w:rPr>
        <w:t xml:space="preserve"> 10</w:t>
      </w:r>
      <w:r w:rsidRPr="00DA2C2F">
        <w:rPr>
          <w:noProof/>
        </w:rPr>
        <w:t xml:space="preserve">(1), 1-2. </w:t>
      </w:r>
      <w:hyperlink r:id="rId93" w:history="1">
        <w:r w:rsidRPr="00DA2C2F">
          <w:rPr>
            <w:rStyle w:val="Hyperlink"/>
            <w:noProof/>
          </w:rPr>
          <w:t>https://doi.org/10.1097/adm.0000000000000178</w:t>
        </w:r>
      </w:hyperlink>
      <w:r w:rsidRPr="00DA2C2F">
        <w:rPr>
          <w:noProof/>
        </w:rPr>
        <w:t xml:space="preserve"> </w:t>
      </w:r>
    </w:p>
    <w:p w14:paraId="08AEDE51" w14:textId="77777777" w:rsidR="00DA2C2F" w:rsidRPr="00DA2C2F" w:rsidRDefault="00DA2C2F" w:rsidP="00DA2C2F">
      <w:pPr>
        <w:pStyle w:val="EndNoteBibliography"/>
        <w:ind w:left="720" w:hanging="720"/>
        <w:rPr>
          <w:noProof/>
        </w:rPr>
      </w:pPr>
      <w:r w:rsidRPr="00DA2C2F">
        <w:rPr>
          <w:noProof/>
        </w:rPr>
        <w:lastRenderedPageBreak/>
        <w:t xml:space="preserve">Sattler, S., Escande, A., Racine, E., &amp; Goritz, A. S. (2017). Public Stigma Toward People With Drug Addiction: A Factorial Survey. </w:t>
      </w:r>
      <w:r w:rsidRPr="00DA2C2F">
        <w:rPr>
          <w:i/>
          <w:noProof/>
        </w:rPr>
        <w:t>Journal of studies on alcohol and drugs</w:t>
      </w:r>
      <w:r w:rsidRPr="00DA2C2F">
        <w:rPr>
          <w:noProof/>
        </w:rPr>
        <w:t>,</w:t>
      </w:r>
      <w:r w:rsidRPr="00DA2C2F">
        <w:rPr>
          <w:i/>
          <w:noProof/>
        </w:rPr>
        <w:t xml:space="preserve"> 78</w:t>
      </w:r>
      <w:r w:rsidRPr="00DA2C2F">
        <w:rPr>
          <w:noProof/>
        </w:rPr>
        <w:t xml:space="preserve">(3), 415-425.  </w:t>
      </w:r>
    </w:p>
    <w:p w14:paraId="12FEF160" w14:textId="52873174" w:rsidR="00DA2C2F" w:rsidRPr="00DA2C2F" w:rsidRDefault="00DA2C2F" w:rsidP="00DA2C2F">
      <w:pPr>
        <w:pStyle w:val="EndNoteBibliography"/>
        <w:ind w:left="720" w:hanging="720"/>
        <w:rPr>
          <w:noProof/>
        </w:rPr>
      </w:pPr>
      <w:r w:rsidRPr="00DA2C2F">
        <w:rPr>
          <w:noProof/>
        </w:rPr>
        <w:t xml:space="preserve">Scholten, W., Simon, O., Maremmani, I., Wells, C., Kelly, J. F., Hammig, R., &amp; Radbruch, L. (2017). Access to treatment with controlled medicines rationale and recommendations for neutral, precise, and respectful language. </w:t>
      </w:r>
      <w:r w:rsidRPr="00DA2C2F">
        <w:rPr>
          <w:i/>
          <w:noProof/>
        </w:rPr>
        <w:t>Public Health</w:t>
      </w:r>
      <w:r w:rsidRPr="00DA2C2F">
        <w:rPr>
          <w:noProof/>
        </w:rPr>
        <w:t>,</w:t>
      </w:r>
      <w:r w:rsidRPr="00DA2C2F">
        <w:rPr>
          <w:i/>
          <w:noProof/>
        </w:rPr>
        <w:t xml:space="preserve"> 153</w:t>
      </w:r>
      <w:r w:rsidRPr="00DA2C2F">
        <w:rPr>
          <w:noProof/>
        </w:rPr>
        <w:t xml:space="preserve">, 147-153. </w:t>
      </w:r>
      <w:hyperlink r:id="rId94" w:history="1">
        <w:r w:rsidRPr="00DA2C2F">
          <w:rPr>
            <w:rStyle w:val="Hyperlink"/>
            <w:noProof/>
          </w:rPr>
          <w:t>https://doi.org/10.1016/j.puhe.2017.08.021</w:t>
        </w:r>
      </w:hyperlink>
      <w:r w:rsidRPr="00DA2C2F">
        <w:rPr>
          <w:noProof/>
        </w:rPr>
        <w:t xml:space="preserve"> </w:t>
      </w:r>
    </w:p>
    <w:p w14:paraId="09650C21" w14:textId="32116752" w:rsidR="00DA2C2F" w:rsidRPr="00DA2C2F" w:rsidRDefault="00DA2C2F" w:rsidP="00DA2C2F">
      <w:pPr>
        <w:pStyle w:val="EndNoteBibliography"/>
        <w:ind w:left="720" w:hanging="720"/>
        <w:rPr>
          <w:noProof/>
        </w:rPr>
      </w:pPr>
      <w:r w:rsidRPr="00DA2C2F">
        <w:rPr>
          <w:noProof/>
        </w:rPr>
        <w:t xml:space="preserve">Schomerus, G., Lucht, M., Holzinger, A., Matschinger, H., Carta, M. G., &amp; Angermeyer, M. C. (2011). The stigma of alcohol dependence compared with other mental disorders: a review of population studies. </w:t>
      </w:r>
      <w:r w:rsidRPr="00DA2C2F">
        <w:rPr>
          <w:i/>
          <w:noProof/>
        </w:rPr>
        <w:t>Alcohol Alcohol</w:t>
      </w:r>
      <w:r w:rsidRPr="00DA2C2F">
        <w:rPr>
          <w:noProof/>
        </w:rPr>
        <w:t>,</w:t>
      </w:r>
      <w:r w:rsidRPr="00DA2C2F">
        <w:rPr>
          <w:i/>
          <w:noProof/>
        </w:rPr>
        <w:t xml:space="preserve"> 46</w:t>
      </w:r>
      <w:r w:rsidRPr="00DA2C2F">
        <w:rPr>
          <w:noProof/>
        </w:rPr>
        <w:t xml:space="preserve">. </w:t>
      </w:r>
      <w:hyperlink r:id="rId95" w:history="1">
        <w:r w:rsidRPr="00DA2C2F">
          <w:rPr>
            <w:rStyle w:val="Hyperlink"/>
            <w:noProof/>
          </w:rPr>
          <w:t>https://doi.org/10.1093/alcalc/agq089</w:t>
        </w:r>
      </w:hyperlink>
      <w:r w:rsidRPr="00DA2C2F">
        <w:rPr>
          <w:noProof/>
        </w:rPr>
        <w:t xml:space="preserve"> </w:t>
      </w:r>
    </w:p>
    <w:p w14:paraId="6F2BAEED" w14:textId="162B1A17" w:rsidR="00DA2C2F" w:rsidRPr="00DA2C2F" w:rsidRDefault="00DA2C2F" w:rsidP="00DA2C2F">
      <w:pPr>
        <w:pStyle w:val="EndNoteBibliography"/>
        <w:ind w:left="720" w:hanging="720"/>
        <w:rPr>
          <w:noProof/>
        </w:rPr>
      </w:pPr>
      <w:r w:rsidRPr="00DA2C2F">
        <w:rPr>
          <w:noProof/>
        </w:rPr>
        <w:t xml:space="preserve">Schomerus, G., Matschinger, H., &amp; Angermeyer, M. C. (2014). Causal beliefs of the public and social acceptance of persons with mental illness: a comparative analysis of schizophrenia, depression and alcohol dependence. </w:t>
      </w:r>
      <w:r w:rsidRPr="00DA2C2F">
        <w:rPr>
          <w:i/>
          <w:noProof/>
        </w:rPr>
        <w:t>Psychological medicine</w:t>
      </w:r>
      <w:r w:rsidRPr="00DA2C2F">
        <w:rPr>
          <w:noProof/>
        </w:rPr>
        <w:t>,</w:t>
      </w:r>
      <w:r w:rsidRPr="00DA2C2F">
        <w:rPr>
          <w:i/>
          <w:noProof/>
        </w:rPr>
        <w:t xml:space="preserve"> 44</w:t>
      </w:r>
      <w:r w:rsidRPr="00DA2C2F">
        <w:rPr>
          <w:noProof/>
        </w:rPr>
        <w:t xml:space="preserve">(2), 303-314. </w:t>
      </w:r>
      <w:hyperlink r:id="rId96" w:history="1">
        <w:r w:rsidRPr="00DA2C2F">
          <w:rPr>
            <w:rStyle w:val="Hyperlink"/>
            <w:noProof/>
          </w:rPr>
          <w:t>https://doi.org/10.1017/S003329171300072X</w:t>
        </w:r>
      </w:hyperlink>
      <w:r w:rsidRPr="00DA2C2F">
        <w:rPr>
          <w:noProof/>
        </w:rPr>
        <w:t xml:space="preserve"> </w:t>
      </w:r>
    </w:p>
    <w:p w14:paraId="4247443B" w14:textId="507C49FF" w:rsidR="00DA2C2F" w:rsidRPr="00DA2C2F" w:rsidRDefault="00DA2C2F" w:rsidP="00DA2C2F">
      <w:pPr>
        <w:pStyle w:val="EndNoteBibliography"/>
        <w:ind w:left="720" w:hanging="720"/>
        <w:rPr>
          <w:noProof/>
        </w:rPr>
      </w:pPr>
      <w:r w:rsidRPr="00DA2C2F">
        <w:rPr>
          <w:noProof/>
        </w:rPr>
        <w:t xml:space="preserve">Shin, S. H., McDonald, S. E., &amp; Conley, D. (2018). Patterns of adverse childhood experiences and substance use among young adults: A latent class analysis. </w:t>
      </w:r>
      <w:r w:rsidRPr="00DA2C2F">
        <w:rPr>
          <w:i/>
          <w:noProof/>
        </w:rPr>
        <w:t>Addictive Behaviors</w:t>
      </w:r>
      <w:r w:rsidRPr="00DA2C2F">
        <w:rPr>
          <w:noProof/>
        </w:rPr>
        <w:t>,</w:t>
      </w:r>
      <w:r w:rsidRPr="00DA2C2F">
        <w:rPr>
          <w:i/>
          <w:noProof/>
        </w:rPr>
        <w:t xml:space="preserve"> 78</w:t>
      </w:r>
      <w:r w:rsidRPr="00DA2C2F">
        <w:rPr>
          <w:noProof/>
        </w:rPr>
        <w:t xml:space="preserve">, 187-192. </w:t>
      </w:r>
      <w:hyperlink r:id="rId97" w:history="1">
        <w:r w:rsidRPr="00DA2C2F">
          <w:rPr>
            <w:rStyle w:val="Hyperlink"/>
            <w:noProof/>
          </w:rPr>
          <w:t>https://doi.org/https://doi.org/10.1016/j.addbeh.2017.11.020</w:t>
        </w:r>
      </w:hyperlink>
      <w:r w:rsidRPr="00DA2C2F">
        <w:rPr>
          <w:noProof/>
        </w:rPr>
        <w:t xml:space="preserve"> </w:t>
      </w:r>
    </w:p>
    <w:p w14:paraId="3BC11179" w14:textId="4317CCF3" w:rsidR="00DA2C2F" w:rsidRPr="00DA2C2F" w:rsidRDefault="00DA2C2F" w:rsidP="00DA2C2F">
      <w:pPr>
        <w:pStyle w:val="EndNoteBibliography"/>
        <w:ind w:left="720" w:hanging="720"/>
        <w:rPr>
          <w:noProof/>
        </w:rPr>
      </w:pPr>
      <w:r w:rsidRPr="00DA2C2F">
        <w:rPr>
          <w:noProof/>
        </w:rPr>
        <w:t xml:space="preserve">Singer, L. T., Moore, D. G., Min, M. O., Goodwin, J., Turner, J. J., Fulton, S., &amp; Parrott, A. C. (2016). Motor delays in MDMA (ecstasy) exposed infants persist to 2years. </w:t>
      </w:r>
      <w:r w:rsidRPr="00DA2C2F">
        <w:rPr>
          <w:i/>
          <w:noProof/>
        </w:rPr>
        <w:t>Neurotoxicology and teratology</w:t>
      </w:r>
      <w:r w:rsidRPr="00DA2C2F">
        <w:rPr>
          <w:noProof/>
        </w:rPr>
        <w:t>,</w:t>
      </w:r>
      <w:r w:rsidRPr="00DA2C2F">
        <w:rPr>
          <w:i/>
          <w:noProof/>
        </w:rPr>
        <w:t xml:space="preserve"> 54</w:t>
      </w:r>
      <w:r w:rsidRPr="00DA2C2F">
        <w:rPr>
          <w:noProof/>
        </w:rPr>
        <w:t xml:space="preserve">, 22-28. </w:t>
      </w:r>
      <w:hyperlink r:id="rId98" w:history="1">
        <w:r w:rsidRPr="00DA2C2F">
          <w:rPr>
            <w:rStyle w:val="Hyperlink"/>
            <w:noProof/>
          </w:rPr>
          <w:t>https://doi.org/10.1016/j.ntt.2016.01.003</w:t>
        </w:r>
      </w:hyperlink>
      <w:r w:rsidRPr="00DA2C2F">
        <w:rPr>
          <w:noProof/>
        </w:rPr>
        <w:t xml:space="preserve"> </w:t>
      </w:r>
    </w:p>
    <w:p w14:paraId="7EDB7932" w14:textId="77777777" w:rsidR="00DA2C2F" w:rsidRPr="00DA2C2F" w:rsidRDefault="00DA2C2F" w:rsidP="00DA2C2F">
      <w:pPr>
        <w:pStyle w:val="EndNoteBibliography"/>
        <w:ind w:left="720" w:hanging="720"/>
        <w:rPr>
          <w:noProof/>
        </w:rPr>
      </w:pPr>
      <w:r w:rsidRPr="00DA2C2F">
        <w:rPr>
          <w:noProof/>
        </w:rPr>
        <w:t xml:space="preserve">Singleton, N. (2010). </w:t>
      </w:r>
      <w:r w:rsidRPr="00DA2C2F">
        <w:rPr>
          <w:i/>
          <w:noProof/>
        </w:rPr>
        <w:t>Attitudes to Drug Dependence. Results form a Survey of People Living in Private Households in the UK</w:t>
      </w:r>
      <w:r w:rsidRPr="00DA2C2F">
        <w:rPr>
          <w:noProof/>
        </w:rPr>
        <w:t xml:space="preserve">. London, UK: UK Drug Policy Commission. </w:t>
      </w:r>
    </w:p>
    <w:p w14:paraId="741F5B28" w14:textId="77777777" w:rsidR="00DA2C2F" w:rsidRPr="00DA2C2F" w:rsidRDefault="00DA2C2F" w:rsidP="00DA2C2F">
      <w:pPr>
        <w:pStyle w:val="EndNoteBibliography"/>
        <w:ind w:left="720" w:hanging="720"/>
        <w:rPr>
          <w:noProof/>
        </w:rPr>
      </w:pPr>
      <w:r w:rsidRPr="00DA2C2F">
        <w:rPr>
          <w:noProof/>
        </w:rPr>
        <w:lastRenderedPageBreak/>
        <w:t xml:space="preserve">Skinner, N., Feather, N., Freeman, T., &amp; Roche, A. M. (2007). Stigma and discrimination in health-care provision to drug users: The role of values, affect, and deservingness judgements. </w:t>
      </w:r>
      <w:r w:rsidRPr="00DA2C2F">
        <w:rPr>
          <w:i/>
          <w:noProof/>
        </w:rPr>
        <w:t>Journal of Applied Social Psychology</w:t>
      </w:r>
      <w:r w:rsidRPr="00DA2C2F">
        <w:rPr>
          <w:noProof/>
        </w:rPr>
        <w:t>,</w:t>
      </w:r>
      <w:r w:rsidRPr="00DA2C2F">
        <w:rPr>
          <w:i/>
          <w:noProof/>
        </w:rPr>
        <w:t xml:space="preserve"> 37</w:t>
      </w:r>
      <w:r w:rsidRPr="00DA2C2F">
        <w:rPr>
          <w:noProof/>
        </w:rPr>
        <w:t xml:space="preserve">, 163-186.  </w:t>
      </w:r>
    </w:p>
    <w:p w14:paraId="18BEFF17" w14:textId="34AAEC10" w:rsidR="00DA2C2F" w:rsidRPr="00DA2C2F" w:rsidRDefault="00DA2C2F" w:rsidP="00DA2C2F">
      <w:pPr>
        <w:pStyle w:val="EndNoteBibliography"/>
        <w:ind w:left="720" w:hanging="720"/>
        <w:rPr>
          <w:noProof/>
        </w:rPr>
      </w:pPr>
      <w:r w:rsidRPr="00DA2C2F">
        <w:rPr>
          <w:noProof/>
        </w:rPr>
        <w:t xml:space="preserve">Smith, L. R., Earnshaw, V. A., Copenhaver, M. M., &amp; Cunningham, C. O. (2016). Substance use stigma: Reliability and validity of a theory-based scale for substance-using populations. </w:t>
      </w:r>
      <w:r w:rsidRPr="00DA2C2F">
        <w:rPr>
          <w:i/>
          <w:noProof/>
        </w:rPr>
        <w:t>Drug and Alcohol Dependence</w:t>
      </w:r>
      <w:r w:rsidRPr="00DA2C2F">
        <w:rPr>
          <w:noProof/>
        </w:rPr>
        <w:t>,</w:t>
      </w:r>
      <w:r w:rsidRPr="00DA2C2F">
        <w:rPr>
          <w:i/>
          <w:noProof/>
        </w:rPr>
        <w:t xml:space="preserve"> 162</w:t>
      </w:r>
      <w:r w:rsidRPr="00DA2C2F">
        <w:rPr>
          <w:noProof/>
        </w:rPr>
        <w:t xml:space="preserve">(Supplement C), 34-43. </w:t>
      </w:r>
      <w:hyperlink r:id="rId99" w:history="1">
        <w:r w:rsidRPr="00DA2C2F">
          <w:rPr>
            <w:rStyle w:val="Hyperlink"/>
            <w:noProof/>
          </w:rPr>
          <w:t>https://doi.org/https://doi.org/10.1016/j.drugalcdep.2016.02.019</w:t>
        </w:r>
      </w:hyperlink>
      <w:r w:rsidRPr="00DA2C2F">
        <w:rPr>
          <w:noProof/>
        </w:rPr>
        <w:t xml:space="preserve"> </w:t>
      </w:r>
    </w:p>
    <w:p w14:paraId="382A7617" w14:textId="27658C65" w:rsidR="00DA2C2F" w:rsidRPr="00DA2C2F" w:rsidRDefault="00DA2C2F" w:rsidP="00DA2C2F">
      <w:pPr>
        <w:pStyle w:val="EndNoteBibliography"/>
        <w:ind w:left="720" w:hanging="720"/>
        <w:rPr>
          <w:noProof/>
        </w:rPr>
      </w:pPr>
      <w:r w:rsidRPr="00DA2C2F">
        <w:rPr>
          <w:noProof/>
        </w:rPr>
        <w:t xml:space="preserve">Soh, K. C., Lim, W. S., Cheang, K. M., &amp; Chan, K. L. (2019). Stigma towards alcohol use disorder: Comparing healthcare workers with the general population. </w:t>
      </w:r>
      <w:r w:rsidRPr="00DA2C2F">
        <w:rPr>
          <w:i/>
          <w:noProof/>
        </w:rPr>
        <w:t>General Hospital Psychiatry</w:t>
      </w:r>
      <w:r w:rsidRPr="00DA2C2F">
        <w:rPr>
          <w:noProof/>
        </w:rPr>
        <w:t>,</w:t>
      </w:r>
      <w:r w:rsidRPr="00DA2C2F">
        <w:rPr>
          <w:i/>
          <w:noProof/>
        </w:rPr>
        <w:t xml:space="preserve"> 58</w:t>
      </w:r>
      <w:r w:rsidRPr="00DA2C2F">
        <w:rPr>
          <w:noProof/>
        </w:rPr>
        <w:t xml:space="preserve">, 39-44. </w:t>
      </w:r>
      <w:hyperlink r:id="rId100" w:history="1">
        <w:r w:rsidRPr="00DA2C2F">
          <w:rPr>
            <w:rStyle w:val="Hyperlink"/>
            <w:noProof/>
          </w:rPr>
          <w:t>https://doi.org/https://doi.org/10.1016/j.genhosppsych.2019.01.001</w:t>
        </w:r>
      </w:hyperlink>
      <w:r w:rsidRPr="00DA2C2F">
        <w:rPr>
          <w:noProof/>
        </w:rPr>
        <w:t xml:space="preserve"> </w:t>
      </w:r>
    </w:p>
    <w:p w14:paraId="5D35C7EA" w14:textId="4013B192" w:rsidR="00DA2C2F" w:rsidRPr="00DA2C2F" w:rsidRDefault="00DA2C2F" w:rsidP="00DA2C2F">
      <w:pPr>
        <w:pStyle w:val="EndNoteBibliography"/>
        <w:ind w:left="720" w:hanging="720"/>
        <w:rPr>
          <w:noProof/>
        </w:rPr>
      </w:pPr>
      <w:r w:rsidRPr="00DA2C2F">
        <w:rPr>
          <w:noProof/>
        </w:rPr>
        <w:t xml:space="preserve">Sordo, L., Barrio, G., Bravo, M. J., Indave, B. I., Degenhardt, L., Wiessing, L., Ferri, M., &amp; Pastor-Barriuso, R. (2017). Mortality risk during and after opioid substitution treatment: systematic review and meta-analysis of cohort studies. </w:t>
      </w:r>
      <w:r w:rsidRPr="00DA2C2F">
        <w:rPr>
          <w:i/>
          <w:noProof/>
        </w:rPr>
        <w:t>BMJ</w:t>
      </w:r>
      <w:r w:rsidRPr="00DA2C2F">
        <w:rPr>
          <w:noProof/>
        </w:rPr>
        <w:t>,</w:t>
      </w:r>
      <w:r w:rsidRPr="00DA2C2F">
        <w:rPr>
          <w:i/>
          <w:noProof/>
        </w:rPr>
        <w:t xml:space="preserve"> 357</w:t>
      </w:r>
      <w:r w:rsidRPr="00DA2C2F">
        <w:rPr>
          <w:noProof/>
        </w:rPr>
        <w:t xml:space="preserve">. </w:t>
      </w:r>
      <w:hyperlink r:id="rId101" w:history="1">
        <w:r w:rsidRPr="00DA2C2F">
          <w:rPr>
            <w:rStyle w:val="Hyperlink"/>
            <w:noProof/>
          </w:rPr>
          <w:t>https://doi.org/10.1136/bmj.j1550</w:t>
        </w:r>
      </w:hyperlink>
      <w:r w:rsidRPr="00DA2C2F">
        <w:rPr>
          <w:noProof/>
        </w:rPr>
        <w:t xml:space="preserve"> </w:t>
      </w:r>
    </w:p>
    <w:p w14:paraId="45F9FB5A" w14:textId="36142AE9" w:rsidR="00DA2C2F" w:rsidRPr="00DA2C2F" w:rsidRDefault="00DA2C2F" w:rsidP="00DA2C2F">
      <w:pPr>
        <w:pStyle w:val="EndNoteBibliography"/>
        <w:ind w:left="720" w:hanging="720"/>
        <w:rPr>
          <w:noProof/>
        </w:rPr>
      </w:pPr>
      <w:r w:rsidRPr="00DA2C2F">
        <w:rPr>
          <w:noProof/>
        </w:rPr>
        <w:t xml:space="preserve">Sorsdahl, K., Stein, D. J., &amp; Myers, B. (2012). Negative attributions towards people with substance use disorders in South Africa: variation across substances and by gender. </w:t>
      </w:r>
      <w:r w:rsidRPr="00DA2C2F">
        <w:rPr>
          <w:i/>
          <w:noProof/>
        </w:rPr>
        <w:t>BMC Psychiatry</w:t>
      </w:r>
      <w:r w:rsidRPr="00DA2C2F">
        <w:rPr>
          <w:noProof/>
        </w:rPr>
        <w:t>,</w:t>
      </w:r>
      <w:r w:rsidRPr="00DA2C2F">
        <w:rPr>
          <w:i/>
          <w:noProof/>
        </w:rPr>
        <w:t xml:space="preserve"> 12</w:t>
      </w:r>
      <w:r w:rsidRPr="00DA2C2F">
        <w:rPr>
          <w:noProof/>
        </w:rPr>
        <w:t xml:space="preserve">, 101-101. </w:t>
      </w:r>
      <w:hyperlink r:id="rId102" w:history="1">
        <w:r w:rsidRPr="00DA2C2F">
          <w:rPr>
            <w:rStyle w:val="Hyperlink"/>
            <w:noProof/>
          </w:rPr>
          <w:t>https://doi.org/10.1186/1471-244X-12-101</w:t>
        </w:r>
      </w:hyperlink>
      <w:r w:rsidRPr="00DA2C2F">
        <w:rPr>
          <w:noProof/>
        </w:rPr>
        <w:t xml:space="preserve"> </w:t>
      </w:r>
    </w:p>
    <w:p w14:paraId="008028A4" w14:textId="77777777" w:rsidR="00DA2C2F" w:rsidRPr="00DA2C2F" w:rsidRDefault="00DA2C2F" w:rsidP="00DA2C2F">
      <w:pPr>
        <w:pStyle w:val="EndNoteBibliography"/>
        <w:ind w:left="720" w:hanging="720"/>
        <w:rPr>
          <w:noProof/>
        </w:rPr>
      </w:pPr>
      <w:r w:rsidRPr="00DA2C2F">
        <w:rPr>
          <w:noProof/>
        </w:rPr>
        <w:t>Stafford, M., &amp; Scott, R. (1986). Stigma deviance and social control: Some conceptual issues. SC Ainlay, G. Becker, LM Coleman, eds. The Dilemma of Difference. Plenum, New York.</w:t>
      </w:r>
    </w:p>
    <w:p w14:paraId="7D07EA38" w14:textId="45BC6073" w:rsidR="00DA2C2F" w:rsidRPr="00DA2C2F" w:rsidRDefault="00DA2C2F" w:rsidP="00DA2C2F">
      <w:pPr>
        <w:pStyle w:val="EndNoteBibliography"/>
        <w:ind w:left="720" w:hanging="720"/>
        <w:rPr>
          <w:noProof/>
        </w:rPr>
      </w:pPr>
      <w:r w:rsidRPr="00DA2C2F">
        <w:rPr>
          <w:noProof/>
        </w:rPr>
        <w:t xml:space="preserve">Stangl, A. L., Earnshaw, V. A., Logie, C. H., van Brakel, W., C. Simbayi, L., Barré, I., &amp; Dovidio, J. F. (2019). The Health Stigma and Discrimination Framework: a global, crosscutting framework to inform research, intervention development, and policy on </w:t>
      </w:r>
      <w:r w:rsidRPr="00DA2C2F">
        <w:rPr>
          <w:noProof/>
        </w:rPr>
        <w:lastRenderedPageBreak/>
        <w:t xml:space="preserve">health-related stigmas  [journal article]. </w:t>
      </w:r>
      <w:r w:rsidRPr="00DA2C2F">
        <w:rPr>
          <w:i/>
          <w:noProof/>
        </w:rPr>
        <w:t>Bmc Medicine</w:t>
      </w:r>
      <w:r w:rsidRPr="00DA2C2F">
        <w:rPr>
          <w:noProof/>
        </w:rPr>
        <w:t>,</w:t>
      </w:r>
      <w:r w:rsidRPr="00DA2C2F">
        <w:rPr>
          <w:i/>
          <w:noProof/>
        </w:rPr>
        <w:t xml:space="preserve"> 17</w:t>
      </w:r>
      <w:r w:rsidRPr="00DA2C2F">
        <w:rPr>
          <w:noProof/>
        </w:rPr>
        <w:t xml:space="preserve">(1), 31. </w:t>
      </w:r>
      <w:hyperlink r:id="rId103" w:history="1">
        <w:r w:rsidRPr="00DA2C2F">
          <w:rPr>
            <w:rStyle w:val="Hyperlink"/>
            <w:noProof/>
          </w:rPr>
          <w:t>https://doi.org/10.1186/s12916-019-1271-3</w:t>
        </w:r>
      </w:hyperlink>
      <w:r w:rsidRPr="00DA2C2F">
        <w:rPr>
          <w:noProof/>
        </w:rPr>
        <w:t xml:space="preserve"> </w:t>
      </w:r>
    </w:p>
    <w:p w14:paraId="6E9CDEA2" w14:textId="1D5592B1" w:rsidR="00DA2C2F" w:rsidRPr="00DA2C2F" w:rsidRDefault="00DA2C2F" w:rsidP="00DA2C2F">
      <w:pPr>
        <w:pStyle w:val="EndNoteBibliography"/>
        <w:ind w:left="720" w:hanging="720"/>
        <w:rPr>
          <w:noProof/>
        </w:rPr>
      </w:pPr>
      <w:r w:rsidRPr="00DA2C2F">
        <w:rPr>
          <w:noProof/>
        </w:rPr>
        <w:t xml:space="preserve">Stringer, K. L., &amp; Baker, E. H. (2018). Stigma as a Barrier to Substance Abuse Treatment Among Those With Unmet Need: An Analysis of Parenthood and Marital Status. </w:t>
      </w:r>
      <w:r w:rsidRPr="00DA2C2F">
        <w:rPr>
          <w:i/>
          <w:noProof/>
        </w:rPr>
        <w:t>Journal of Family Issues</w:t>
      </w:r>
      <w:r w:rsidRPr="00DA2C2F">
        <w:rPr>
          <w:noProof/>
        </w:rPr>
        <w:t>,</w:t>
      </w:r>
      <w:r w:rsidRPr="00DA2C2F">
        <w:rPr>
          <w:i/>
          <w:noProof/>
        </w:rPr>
        <w:t xml:space="preserve"> 39</w:t>
      </w:r>
      <w:r w:rsidRPr="00DA2C2F">
        <w:rPr>
          <w:noProof/>
        </w:rPr>
        <w:t xml:space="preserve">(1), 3-27. </w:t>
      </w:r>
      <w:hyperlink r:id="rId104" w:history="1">
        <w:r w:rsidRPr="00DA2C2F">
          <w:rPr>
            <w:rStyle w:val="Hyperlink"/>
            <w:noProof/>
          </w:rPr>
          <w:t>https://doi.org/10.1177/0192513x15581659</w:t>
        </w:r>
      </w:hyperlink>
      <w:r w:rsidRPr="00DA2C2F">
        <w:rPr>
          <w:noProof/>
        </w:rPr>
        <w:t xml:space="preserve"> </w:t>
      </w:r>
    </w:p>
    <w:p w14:paraId="1DAA1845" w14:textId="77777777" w:rsidR="00DA2C2F" w:rsidRPr="00DA2C2F" w:rsidRDefault="00DA2C2F" w:rsidP="00DA2C2F">
      <w:pPr>
        <w:pStyle w:val="EndNoteBibliography"/>
        <w:ind w:left="720" w:hanging="720"/>
        <w:rPr>
          <w:noProof/>
        </w:rPr>
      </w:pPr>
      <w:r w:rsidRPr="00DA2C2F">
        <w:rPr>
          <w:noProof/>
        </w:rPr>
        <w:t xml:space="preserve">The Scottish Government. (2006). </w:t>
      </w:r>
      <w:r w:rsidRPr="00DA2C2F">
        <w:rPr>
          <w:i/>
          <w:noProof/>
        </w:rPr>
        <w:t>Scottish Social Attitudes Survey 2006: Public Attitudes to Homelessness</w:t>
      </w:r>
      <w:r w:rsidRPr="00DA2C2F">
        <w:rPr>
          <w:noProof/>
        </w:rPr>
        <w:t xml:space="preserve">. Edinburgh, UK: The Scottish Government. </w:t>
      </w:r>
    </w:p>
    <w:p w14:paraId="26DC022B" w14:textId="77777777" w:rsidR="00DA2C2F" w:rsidRPr="00DA2C2F" w:rsidRDefault="00DA2C2F" w:rsidP="00DA2C2F">
      <w:pPr>
        <w:pStyle w:val="EndNoteBibliography"/>
        <w:ind w:left="720" w:hanging="720"/>
        <w:rPr>
          <w:noProof/>
        </w:rPr>
      </w:pPr>
      <w:r w:rsidRPr="00DA2C2F">
        <w:rPr>
          <w:noProof/>
        </w:rPr>
        <w:t xml:space="preserve">The Scottish Government. (2016). </w:t>
      </w:r>
      <w:r w:rsidRPr="00DA2C2F">
        <w:rPr>
          <w:i/>
          <w:noProof/>
        </w:rPr>
        <w:t>2016 Scottish Public Attitudes Towards People with Drug Dependence and People in Recovery</w:t>
      </w:r>
      <w:r w:rsidRPr="00DA2C2F">
        <w:rPr>
          <w:noProof/>
        </w:rPr>
        <w:t xml:space="preserve">. Edinburgh, UK: The Scottish Government. </w:t>
      </w:r>
    </w:p>
    <w:p w14:paraId="541D3CC9" w14:textId="77777777" w:rsidR="00DA2C2F" w:rsidRPr="00DA2C2F" w:rsidRDefault="00DA2C2F" w:rsidP="00DA2C2F">
      <w:pPr>
        <w:pStyle w:val="EndNoteBibliography"/>
        <w:ind w:left="720" w:hanging="720"/>
        <w:rPr>
          <w:noProof/>
        </w:rPr>
      </w:pPr>
      <w:r w:rsidRPr="00DA2C2F">
        <w:rPr>
          <w:noProof/>
        </w:rPr>
        <w:t xml:space="preserve">The Scottish Government. (2018). </w:t>
      </w:r>
      <w:r w:rsidRPr="00DA2C2F">
        <w:rPr>
          <w:i/>
          <w:noProof/>
        </w:rPr>
        <w:t>Delivering for today, investing for tomorrow: the Government's programme for Scotland 2018-2019</w:t>
      </w:r>
      <w:r w:rsidRPr="00DA2C2F">
        <w:rPr>
          <w:noProof/>
        </w:rPr>
        <w:t xml:space="preserve">. Edinburgh, UK: Scottish Government. </w:t>
      </w:r>
    </w:p>
    <w:p w14:paraId="3F051BA7" w14:textId="77777777" w:rsidR="00DA2C2F" w:rsidRPr="00DA2C2F" w:rsidRDefault="00DA2C2F" w:rsidP="00DA2C2F">
      <w:pPr>
        <w:pStyle w:val="EndNoteBibliography"/>
        <w:ind w:left="720" w:hanging="720"/>
        <w:rPr>
          <w:noProof/>
        </w:rPr>
      </w:pPr>
      <w:r w:rsidRPr="00DA2C2F">
        <w:rPr>
          <w:noProof/>
        </w:rPr>
        <w:t xml:space="preserve">UK Drug Policy Commission. (2012). </w:t>
      </w:r>
      <w:r w:rsidRPr="00DA2C2F">
        <w:rPr>
          <w:i/>
          <w:noProof/>
        </w:rPr>
        <w:t>Dealing with the stigma of drugs: a guide for journalists</w:t>
      </w:r>
      <w:r w:rsidRPr="00DA2C2F">
        <w:rPr>
          <w:noProof/>
        </w:rPr>
        <w:t xml:space="preserve">. London: UK Drug Policy Commission. </w:t>
      </w:r>
    </w:p>
    <w:p w14:paraId="464EF50E" w14:textId="77777777" w:rsidR="00DA2C2F" w:rsidRPr="00DA2C2F" w:rsidRDefault="00DA2C2F" w:rsidP="00DA2C2F">
      <w:pPr>
        <w:pStyle w:val="EndNoteBibliography"/>
        <w:ind w:left="720" w:hanging="720"/>
        <w:rPr>
          <w:noProof/>
        </w:rPr>
      </w:pPr>
      <w:r w:rsidRPr="00DA2C2F">
        <w:rPr>
          <w:noProof/>
        </w:rPr>
        <w:t xml:space="preserve">UKDPC. (2010). </w:t>
      </w:r>
      <w:r w:rsidRPr="00DA2C2F">
        <w:rPr>
          <w:i/>
          <w:noProof/>
        </w:rPr>
        <w:t>Getting serious about stigma: the problem with stigmatising drug users</w:t>
      </w:r>
      <w:r w:rsidRPr="00DA2C2F">
        <w:rPr>
          <w:noProof/>
        </w:rPr>
        <w:t xml:space="preserve">. London, UK: UK Drug Policy Commission. </w:t>
      </w:r>
    </w:p>
    <w:p w14:paraId="724412F0" w14:textId="77777777" w:rsidR="00DA2C2F" w:rsidRPr="00DA2C2F" w:rsidRDefault="00DA2C2F" w:rsidP="00DA2C2F">
      <w:pPr>
        <w:pStyle w:val="EndNoteBibliography"/>
        <w:ind w:left="720" w:hanging="720"/>
        <w:rPr>
          <w:noProof/>
        </w:rPr>
      </w:pPr>
      <w:r w:rsidRPr="00DA2C2F">
        <w:rPr>
          <w:noProof/>
        </w:rPr>
        <w:t xml:space="preserve">UNODC. (2004). </w:t>
      </w:r>
      <w:r w:rsidRPr="00DA2C2F">
        <w:rPr>
          <w:i/>
          <w:noProof/>
        </w:rPr>
        <w:t>Drug abuse prevention among youth from ethnic and indigenous minorities.</w:t>
      </w:r>
      <w:r w:rsidRPr="00DA2C2F">
        <w:rPr>
          <w:noProof/>
        </w:rPr>
        <w:t xml:space="preserve"> New York: United Nations. </w:t>
      </w:r>
    </w:p>
    <w:p w14:paraId="69171A31" w14:textId="76D07FC3" w:rsidR="00DA2C2F" w:rsidRPr="00DA2C2F" w:rsidRDefault="00DA2C2F" w:rsidP="00DA2C2F">
      <w:pPr>
        <w:pStyle w:val="EndNoteBibliography"/>
        <w:ind w:left="720" w:hanging="720"/>
        <w:rPr>
          <w:noProof/>
        </w:rPr>
      </w:pPr>
      <w:r w:rsidRPr="00DA2C2F">
        <w:rPr>
          <w:noProof/>
        </w:rPr>
        <w:t xml:space="preserve">van Boekel, L. C., Brouwers, E. P., van Weeghel, J., &amp; Garretsen, H. F. (2013). Stigma among health professionals towards patients with substance use disorders and its consequences for healthcare delivery: systematic review. </w:t>
      </w:r>
      <w:r w:rsidRPr="00DA2C2F">
        <w:rPr>
          <w:i/>
          <w:noProof/>
        </w:rPr>
        <w:t>Drug Alcohol Depend</w:t>
      </w:r>
      <w:r w:rsidRPr="00DA2C2F">
        <w:rPr>
          <w:noProof/>
        </w:rPr>
        <w:t>,</w:t>
      </w:r>
      <w:r w:rsidRPr="00DA2C2F">
        <w:rPr>
          <w:i/>
          <w:noProof/>
        </w:rPr>
        <w:t xml:space="preserve"> 131</w:t>
      </w:r>
      <w:r w:rsidRPr="00DA2C2F">
        <w:rPr>
          <w:noProof/>
        </w:rPr>
        <w:t xml:space="preserve">(1-2), 23-35. </w:t>
      </w:r>
      <w:hyperlink r:id="rId105" w:history="1">
        <w:r w:rsidRPr="00DA2C2F">
          <w:rPr>
            <w:rStyle w:val="Hyperlink"/>
            <w:noProof/>
          </w:rPr>
          <w:t>https://doi.org/10.1016/j.drugalcdep.2013.02.018</w:t>
        </w:r>
      </w:hyperlink>
      <w:r w:rsidRPr="00DA2C2F">
        <w:rPr>
          <w:noProof/>
        </w:rPr>
        <w:t xml:space="preserve"> </w:t>
      </w:r>
    </w:p>
    <w:p w14:paraId="37CEA004" w14:textId="63DCB1DA" w:rsidR="00DA2C2F" w:rsidRPr="00DA2C2F" w:rsidRDefault="00DA2C2F" w:rsidP="00DA2C2F">
      <w:pPr>
        <w:pStyle w:val="EndNoteBibliography"/>
        <w:ind w:left="720" w:hanging="720"/>
        <w:rPr>
          <w:noProof/>
        </w:rPr>
      </w:pPr>
      <w:r w:rsidRPr="00DA2C2F">
        <w:rPr>
          <w:noProof/>
        </w:rPr>
        <w:t xml:space="preserve">von Hippel, W., Brener, L., &amp; von Hippel, C. (2008). Implicit prejudice toward injecting drug users predicts intentions to change jobs among drug and alcohol nurses. </w:t>
      </w:r>
      <w:r w:rsidRPr="00DA2C2F">
        <w:rPr>
          <w:i/>
          <w:noProof/>
        </w:rPr>
        <w:t>Psychol Sci</w:t>
      </w:r>
      <w:r w:rsidRPr="00DA2C2F">
        <w:rPr>
          <w:noProof/>
        </w:rPr>
        <w:t>,</w:t>
      </w:r>
      <w:r w:rsidRPr="00DA2C2F">
        <w:rPr>
          <w:i/>
          <w:noProof/>
        </w:rPr>
        <w:t xml:space="preserve"> 19</w:t>
      </w:r>
      <w:r w:rsidRPr="00DA2C2F">
        <w:rPr>
          <w:noProof/>
        </w:rPr>
        <w:t xml:space="preserve">(1), 7-11. </w:t>
      </w:r>
      <w:hyperlink r:id="rId106" w:history="1">
        <w:r w:rsidRPr="00DA2C2F">
          <w:rPr>
            <w:rStyle w:val="Hyperlink"/>
            <w:noProof/>
          </w:rPr>
          <w:t>https://doi.org/10.1111/j.1467-9280.2008.02037.x</w:t>
        </w:r>
      </w:hyperlink>
      <w:r w:rsidRPr="00DA2C2F">
        <w:rPr>
          <w:noProof/>
        </w:rPr>
        <w:t xml:space="preserve"> </w:t>
      </w:r>
    </w:p>
    <w:p w14:paraId="2CAA676F" w14:textId="3DD92DD6" w:rsidR="00DA2C2F" w:rsidRPr="00DA2C2F" w:rsidRDefault="00DA2C2F" w:rsidP="00DA2C2F">
      <w:pPr>
        <w:pStyle w:val="EndNoteBibliography"/>
        <w:ind w:left="720" w:hanging="720"/>
        <w:rPr>
          <w:noProof/>
        </w:rPr>
      </w:pPr>
      <w:r w:rsidRPr="00DA2C2F">
        <w:rPr>
          <w:noProof/>
        </w:rPr>
        <w:lastRenderedPageBreak/>
        <w:t xml:space="preserve">Wakeman, S. E. (2017). Medications For Addiction Treatment: Changing Language to Improve Care. </w:t>
      </w:r>
      <w:r w:rsidRPr="00DA2C2F">
        <w:rPr>
          <w:i/>
          <w:noProof/>
        </w:rPr>
        <w:t>J Addict Med</w:t>
      </w:r>
      <w:r w:rsidRPr="00DA2C2F">
        <w:rPr>
          <w:noProof/>
        </w:rPr>
        <w:t>,</w:t>
      </w:r>
      <w:r w:rsidRPr="00DA2C2F">
        <w:rPr>
          <w:i/>
          <w:noProof/>
        </w:rPr>
        <w:t xml:space="preserve"> 11</w:t>
      </w:r>
      <w:r w:rsidRPr="00DA2C2F">
        <w:rPr>
          <w:noProof/>
        </w:rPr>
        <w:t xml:space="preserve">(1), 1-2. </w:t>
      </w:r>
      <w:hyperlink r:id="rId107" w:history="1">
        <w:r w:rsidRPr="00DA2C2F">
          <w:rPr>
            <w:rStyle w:val="Hyperlink"/>
            <w:noProof/>
          </w:rPr>
          <w:t>https://doi.org/10.1097/adm.0000000000000275</w:t>
        </w:r>
      </w:hyperlink>
      <w:r w:rsidRPr="00DA2C2F">
        <w:rPr>
          <w:noProof/>
        </w:rPr>
        <w:t xml:space="preserve"> </w:t>
      </w:r>
    </w:p>
    <w:p w14:paraId="44BAF541" w14:textId="77777777" w:rsidR="00DA2C2F" w:rsidRPr="00DA2C2F" w:rsidRDefault="00DA2C2F" w:rsidP="00DA2C2F">
      <w:pPr>
        <w:pStyle w:val="EndNoteBibliography"/>
        <w:ind w:left="720" w:hanging="720"/>
        <w:rPr>
          <w:noProof/>
        </w:rPr>
      </w:pPr>
      <w:r w:rsidRPr="00DA2C2F">
        <w:rPr>
          <w:noProof/>
        </w:rPr>
        <w:t xml:space="preserve">Weiner, B. (1995). </w:t>
      </w:r>
      <w:r w:rsidRPr="00DA2C2F">
        <w:rPr>
          <w:i/>
          <w:noProof/>
        </w:rPr>
        <w:t>Judgments of responsibility: A foundation for a theory of social conduct</w:t>
      </w:r>
      <w:r w:rsidRPr="00DA2C2F">
        <w:rPr>
          <w:noProof/>
        </w:rPr>
        <w:t xml:space="preserve">. Guilford Press.  </w:t>
      </w:r>
    </w:p>
    <w:p w14:paraId="182E6BDF" w14:textId="77777777" w:rsidR="00DA2C2F" w:rsidRPr="00DA2C2F" w:rsidRDefault="00DA2C2F" w:rsidP="00DA2C2F">
      <w:pPr>
        <w:pStyle w:val="EndNoteBibliography"/>
        <w:ind w:left="720" w:hanging="720"/>
        <w:rPr>
          <w:noProof/>
        </w:rPr>
      </w:pPr>
      <w:r w:rsidRPr="00DA2C2F">
        <w:rPr>
          <w:noProof/>
        </w:rPr>
        <w:t xml:space="preserve">West, M. L., Yanos, P. T., &amp; Mulay, A. L. (2014). Triple stigma of forensic psychiatric patients: Mental illness, race, and criminal history. </w:t>
      </w:r>
      <w:r w:rsidRPr="00DA2C2F">
        <w:rPr>
          <w:i/>
          <w:noProof/>
        </w:rPr>
        <w:t>International Journal of Forensic Mental Health</w:t>
      </w:r>
      <w:r w:rsidRPr="00DA2C2F">
        <w:rPr>
          <w:noProof/>
        </w:rPr>
        <w:t>,</w:t>
      </w:r>
      <w:r w:rsidRPr="00DA2C2F">
        <w:rPr>
          <w:i/>
          <w:noProof/>
        </w:rPr>
        <w:t xml:space="preserve"> 13</w:t>
      </w:r>
      <w:r w:rsidRPr="00DA2C2F">
        <w:rPr>
          <w:noProof/>
        </w:rPr>
        <w:t xml:space="preserve">(1), 75-90.  </w:t>
      </w:r>
    </w:p>
    <w:p w14:paraId="35663D8B" w14:textId="6B2F89F6" w:rsidR="00DA2C2F" w:rsidRPr="00DA2C2F" w:rsidRDefault="00DA2C2F" w:rsidP="00DA2C2F">
      <w:pPr>
        <w:pStyle w:val="EndNoteBibliography"/>
        <w:ind w:left="720" w:hanging="720"/>
        <w:rPr>
          <w:noProof/>
        </w:rPr>
      </w:pPr>
      <w:r w:rsidRPr="00DA2C2F">
        <w:rPr>
          <w:noProof/>
        </w:rPr>
        <w:t xml:space="preserve">Wincup, E., &amp; Monaghan, M. (2016). Scrounger narratives and dependent drug users: welfare, workfare and warfare. </w:t>
      </w:r>
      <w:r w:rsidRPr="00DA2C2F">
        <w:rPr>
          <w:i/>
          <w:noProof/>
        </w:rPr>
        <w:t>Journal of Poverty and Social Justice</w:t>
      </w:r>
      <w:r w:rsidRPr="00DA2C2F">
        <w:rPr>
          <w:noProof/>
        </w:rPr>
        <w:t>,</w:t>
      </w:r>
      <w:r w:rsidRPr="00DA2C2F">
        <w:rPr>
          <w:i/>
          <w:noProof/>
        </w:rPr>
        <w:t xml:space="preserve"> 24</w:t>
      </w:r>
      <w:r w:rsidRPr="00DA2C2F">
        <w:rPr>
          <w:noProof/>
        </w:rPr>
        <w:t xml:space="preserve">(3), 261-275. </w:t>
      </w:r>
      <w:hyperlink r:id="rId108" w:history="1">
        <w:r w:rsidRPr="00DA2C2F">
          <w:rPr>
            <w:rStyle w:val="Hyperlink"/>
            <w:noProof/>
          </w:rPr>
          <w:t>https://doi.org/10.1332/175982716X14721954315084</w:t>
        </w:r>
      </w:hyperlink>
      <w:r w:rsidRPr="00DA2C2F">
        <w:rPr>
          <w:noProof/>
        </w:rPr>
        <w:t xml:space="preserve"> </w:t>
      </w:r>
    </w:p>
    <w:p w14:paraId="478026B6" w14:textId="29DA43E9" w:rsidR="00DA2C2F" w:rsidRPr="00DA2C2F" w:rsidRDefault="00DA2C2F" w:rsidP="00DA2C2F">
      <w:pPr>
        <w:pStyle w:val="EndNoteBibliography"/>
        <w:ind w:left="720" w:hanging="720"/>
        <w:rPr>
          <w:noProof/>
        </w:rPr>
      </w:pPr>
      <w:r w:rsidRPr="00DA2C2F">
        <w:rPr>
          <w:noProof/>
        </w:rPr>
        <w:t xml:space="preserve">Witte, T. H., Wright, A., &amp; Stinson, E. A. (2019). Factors Influencing Stigma Toward Individuals Who Have Substance Use Disorders. </w:t>
      </w:r>
      <w:r w:rsidRPr="00DA2C2F">
        <w:rPr>
          <w:i/>
          <w:noProof/>
        </w:rPr>
        <w:t>Subst Use Misuse</w:t>
      </w:r>
      <w:r w:rsidRPr="00DA2C2F">
        <w:rPr>
          <w:noProof/>
        </w:rPr>
        <w:t>,</w:t>
      </w:r>
      <w:r w:rsidRPr="00DA2C2F">
        <w:rPr>
          <w:i/>
          <w:noProof/>
        </w:rPr>
        <w:t xml:space="preserve"> 54</w:t>
      </w:r>
      <w:r w:rsidRPr="00DA2C2F">
        <w:rPr>
          <w:noProof/>
        </w:rPr>
        <w:t xml:space="preserve">(7), 1115-1124. </w:t>
      </w:r>
      <w:hyperlink r:id="rId109" w:history="1">
        <w:r w:rsidRPr="00DA2C2F">
          <w:rPr>
            <w:rStyle w:val="Hyperlink"/>
            <w:noProof/>
          </w:rPr>
          <w:t>https://doi.org/10.1080/10826084.2018.1560469</w:t>
        </w:r>
      </w:hyperlink>
      <w:r w:rsidRPr="00DA2C2F">
        <w:rPr>
          <w:noProof/>
        </w:rPr>
        <w:t xml:space="preserve"> </w:t>
      </w:r>
    </w:p>
    <w:p w14:paraId="14F8E33B" w14:textId="32C94E8C" w:rsidR="00153142" w:rsidRPr="00C0334D" w:rsidRDefault="00DA2C2F" w:rsidP="00315606">
      <w:pPr>
        <w:pStyle w:val="EndNoteBibliography"/>
        <w:ind w:left="720" w:hanging="720"/>
        <w:rPr>
          <w:b/>
        </w:rPr>
        <w:sectPr w:rsidR="00153142" w:rsidRPr="00C0334D">
          <w:pgSz w:w="11906" w:h="16838"/>
          <w:pgMar w:top="1440" w:right="1440" w:bottom="1440" w:left="1440" w:header="708" w:footer="708" w:gutter="0"/>
          <w:cols w:space="708"/>
          <w:docGrid w:linePitch="360"/>
        </w:sectPr>
      </w:pPr>
      <w:r w:rsidRPr="00DA2C2F">
        <w:rPr>
          <w:noProof/>
        </w:rPr>
        <w:t xml:space="preserve">YouGov, &amp; CDPRG. (2019). </w:t>
      </w:r>
      <w:r w:rsidRPr="00DA2C2F">
        <w:rPr>
          <w:i/>
          <w:noProof/>
        </w:rPr>
        <w:t>Public Attitudes to Drugs in the UK</w:t>
      </w:r>
      <w:r w:rsidRPr="00DA2C2F">
        <w:rPr>
          <w:noProof/>
        </w:rPr>
        <w:t xml:space="preserve">. London, UK: Conservative Drug Policy Reform Group. </w:t>
      </w:r>
      <w:r w:rsidR="00684F83" w:rsidRPr="00C0334D">
        <w:rPr>
          <w:b/>
        </w:rPr>
        <w:fldChar w:fldCharType="end"/>
      </w:r>
    </w:p>
    <w:p w14:paraId="7A2B03F6" w14:textId="77777777" w:rsidR="002F72CB" w:rsidRPr="0002004C" w:rsidRDefault="002F72CB" w:rsidP="002F72CB">
      <w:pPr>
        <w:keepNext/>
        <w:spacing w:after="200" w:line="480" w:lineRule="auto"/>
        <w:rPr>
          <w:rFonts w:eastAsia="Calibri"/>
          <w:iCs/>
          <w:color w:val="000000"/>
        </w:rPr>
      </w:pPr>
      <w:bookmarkStart w:id="2" w:name="_Ref36474070"/>
      <w:r w:rsidRPr="0002004C">
        <w:rPr>
          <w:rFonts w:eastAsia="Calibri"/>
          <w:b/>
          <w:bCs/>
          <w:iCs/>
          <w:color w:val="000000"/>
        </w:rPr>
        <w:lastRenderedPageBreak/>
        <w:t xml:space="preserve">Table </w:t>
      </w:r>
      <w:r w:rsidRPr="0002004C">
        <w:rPr>
          <w:rFonts w:eastAsia="Calibri"/>
          <w:b/>
          <w:bCs/>
          <w:iCs/>
          <w:color w:val="000000"/>
        </w:rPr>
        <w:fldChar w:fldCharType="begin"/>
      </w:r>
      <w:r w:rsidRPr="0002004C">
        <w:rPr>
          <w:rFonts w:eastAsia="Calibri"/>
          <w:b/>
          <w:bCs/>
          <w:iCs/>
          <w:color w:val="000000"/>
        </w:rPr>
        <w:instrText xml:space="preserve"> SEQ Table \* ARABIC </w:instrText>
      </w:r>
      <w:r w:rsidRPr="0002004C">
        <w:rPr>
          <w:rFonts w:eastAsia="Calibri"/>
          <w:b/>
          <w:bCs/>
          <w:iCs/>
          <w:color w:val="000000"/>
        </w:rPr>
        <w:fldChar w:fldCharType="separate"/>
      </w:r>
      <w:r w:rsidRPr="0002004C">
        <w:rPr>
          <w:rFonts w:eastAsia="Calibri"/>
          <w:b/>
          <w:bCs/>
          <w:iCs/>
          <w:noProof/>
          <w:color w:val="000000"/>
        </w:rPr>
        <w:t>1</w:t>
      </w:r>
      <w:r w:rsidRPr="0002004C">
        <w:rPr>
          <w:rFonts w:eastAsia="Calibri"/>
          <w:b/>
          <w:bCs/>
          <w:iCs/>
          <w:color w:val="000000"/>
        </w:rPr>
        <w:fldChar w:fldCharType="end"/>
      </w:r>
      <w:bookmarkEnd w:id="2"/>
      <w:r w:rsidRPr="0002004C">
        <w:rPr>
          <w:rFonts w:eastAsia="Calibri"/>
          <w:iCs/>
          <w:color w:val="000000"/>
        </w:rPr>
        <w:t xml:space="preserve"> Participant characteristics by randomised condition.</w:t>
      </w:r>
    </w:p>
    <w:tbl>
      <w:tblPr>
        <w:tblStyle w:val="TableGrid"/>
        <w:tblW w:w="15271" w:type="dxa"/>
        <w:tblInd w:w="-661" w:type="dxa"/>
        <w:tblLayout w:type="fixed"/>
        <w:tblLook w:val="04A0" w:firstRow="1" w:lastRow="0" w:firstColumn="1" w:lastColumn="0" w:noHBand="0" w:noVBand="1"/>
      </w:tblPr>
      <w:tblGrid>
        <w:gridCol w:w="3504"/>
        <w:gridCol w:w="1176"/>
        <w:gridCol w:w="1177"/>
        <w:gridCol w:w="1177"/>
        <w:gridCol w:w="1176"/>
        <w:gridCol w:w="1177"/>
        <w:gridCol w:w="1177"/>
        <w:gridCol w:w="1176"/>
        <w:gridCol w:w="1177"/>
        <w:gridCol w:w="1177"/>
        <w:gridCol w:w="1177"/>
      </w:tblGrid>
      <w:tr w:rsidR="002F72CB" w:rsidRPr="0002004C" w14:paraId="4BEA11C7" w14:textId="77777777" w:rsidTr="00171B3E">
        <w:tc>
          <w:tcPr>
            <w:tcW w:w="3504" w:type="dxa"/>
          </w:tcPr>
          <w:p w14:paraId="5F43DED7" w14:textId="77777777" w:rsidR="002F72CB" w:rsidRPr="0002004C" w:rsidRDefault="002F72CB" w:rsidP="00171B3E">
            <w:pPr>
              <w:rPr>
                <w:sz w:val="16"/>
                <w:szCs w:val="16"/>
              </w:rPr>
            </w:pPr>
          </w:p>
        </w:tc>
        <w:tc>
          <w:tcPr>
            <w:tcW w:w="1176" w:type="dxa"/>
          </w:tcPr>
          <w:p w14:paraId="49C8BC4A" w14:textId="77777777" w:rsidR="002F72CB" w:rsidRPr="0002004C" w:rsidRDefault="002F72CB" w:rsidP="00171B3E">
            <w:pPr>
              <w:jc w:val="center"/>
              <w:rPr>
                <w:sz w:val="16"/>
                <w:szCs w:val="16"/>
              </w:rPr>
            </w:pPr>
            <w:r w:rsidRPr="0002004C">
              <w:rPr>
                <w:sz w:val="16"/>
                <w:szCs w:val="16"/>
              </w:rPr>
              <w:t>Jane – Addict – Tough</w:t>
            </w:r>
          </w:p>
          <w:p w14:paraId="34EC4916" w14:textId="77777777" w:rsidR="002F72CB" w:rsidRPr="0002004C" w:rsidRDefault="002F72CB" w:rsidP="00171B3E">
            <w:pPr>
              <w:jc w:val="center"/>
              <w:rPr>
                <w:sz w:val="16"/>
                <w:szCs w:val="16"/>
              </w:rPr>
            </w:pPr>
            <w:r w:rsidRPr="0002004C">
              <w:rPr>
                <w:sz w:val="16"/>
                <w:szCs w:val="16"/>
              </w:rPr>
              <w:t>(n=65)</w:t>
            </w:r>
          </w:p>
        </w:tc>
        <w:tc>
          <w:tcPr>
            <w:tcW w:w="1177" w:type="dxa"/>
          </w:tcPr>
          <w:p w14:paraId="67BCA18A" w14:textId="77777777" w:rsidR="002F72CB" w:rsidRPr="0002004C" w:rsidRDefault="002F72CB" w:rsidP="00171B3E">
            <w:pPr>
              <w:jc w:val="center"/>
              <w:rPr>
                <w:sz w:val="16"/>
                <w:szCs w:val="16"/>
              </w:rPr>
            </w:pPr>
            <w:r w:rsidRPr="0002004C">
              <w:rPr>
                <w:sz w:val="16"/>
                <w:szCs w:val="16"/>
              </w:rPr>
              <w:t>Jane – Addict – ACE</w:t>
            </w:r>
          </w:p>
          <w:p w14:paraId="4A8E0F16" w14:textId="77777777" w:rsidR="002F72CB" w:rsidRPr="0002004C" w:rsidRDefault="002F72CB" w:rsidP="00171B3E">
            <w:pPr>
              <w:jc w:val="center"/>
              <w:rPr>
                <w:sz w:val="16"/>
                <w:szCs w:val="16"/>
              </w:rPr>
            </w:pPr>
            <w:r w:rsidRPr="0002004C">
              <w:rPr>
                <w:sz w:val="16"/>
                <w:szCs w:val="16"/>
              </w:rPr>
              <w:t>(n=63)</w:t>
            </w:r>
          </w:p>
        </w:tc>
        <w:tc>
          <w:tcPr>
            <w:tcW w:w="1177" w:type="dxa"/>
          </w:tcPr>
          <w:p w14:paraId="46E5A4AB" w14:textId="77777777" w:rsidR="002F72CB" w:rsidRPr="0002004C" w:rsidRDefault="002F72CB" w:rsidP="00171B3E">
            <w:pPr>
              <w:jc w:val="center"/>
              <w:rPr>
                <w:sz w:val="16"/>
                <w:szCs w:val="16"/>
              </w:rPr>
            </w:pPr>
            <w:r w:rsidRPr="0002004C">
              <w:rPr>
                <w:sz w:val="16"/>
                <w:szCs w:val="16"/>
              </w:rPr>
              <w:t>Jane – SUD – Tough</w:t>
            </w:r>
          </w:p>
          <w:p w14:paraId="72EB209D" w14:textId="77777777" w:rsidR="002F72CB" w:rsidRPr="0002004C" w:rsidRDefault="002F72CB" w:rsidP="00171B3E">
            <w:pPr>
              <w:jc w:val="center"/>
              <w:rPr>
                <w:sz w:val="16"/>
                <w:szCs w:val="16"/>
              </w:rPr>
            </w:pPr>
            <w:r w:rsidRPr="0002004C">
              <w:rPr>
                <w:sz w:val="16"/>
                <w:szCs w:val="16"/>
              </w:rPr>
              <w:t>(n=63)</w:t>
            </w:r>
          </w:p>
        </w:tc>
        <w:tc>
          <w:tcPr>
            <w:tcW w:w="1176" w:type="dxa"/>
          </w:tcPr>
          <w:p w14:paraId="414F27D6" w14:textId="77777777" w:rsidR="002F72CB" w:rsidRPr="0002004C" w:rsidRDefault="002F72CB" w:rsidP="00171B3E">
            <w:pPr>
              <w:jc w:val="center"/>
              <w:rPr>
                <w:sz w:val="16"/>
                <w:szCs w:val="16"/>
              </w:rPr>
            </w:pPr>
            <w:r w:rsidRPr="0002004C">
              <w:rPr>
                <w:sz w:val="16"/>
                <w:szCs w:val="16"/>
              </w:rPr>
              <w:t>Jane – SUD – ACE</w:t>
            </w:r>
          </w:p>
          <w:p w14:paraId="14B81FE0" w14:textId="77777777" w:rsidR="002F72CB" w:rsidRPr="0002004C" w:rsidRDefault="002F72CB" w:rsidP="00171B3E">
            <w:pPr>
              <w:jc w:val="center"/>
              <w:rPr>
                <w:sz w:val="16"/>
                <w:szCs w:val="16"/>
              </w:rPr>
            </w:pPr>
            <w:r w:rsidRPr="0002004C">
              <w:rPr>
                <w:sz w:val="16"/>
                <w:szCs w:val="16"/>
              </w:rPr>
              <w:t>(n=62)</w:t>
            </w:r>
          </w:p>
        </w:tc>
        <w:tc>
          <w:tcPr>
            <w:tcW w:w="1177" w:type="dxa"/>
          </w:tcPr>
          <w:p w14:paraId="76AB93C3" w14:textId="77777777" w:rsidR="002F72CB" w:rsidRPr="0002004C" w:rsidRDefault="002F72CB" w:rsidP="00171B3E">
            <w:pPr>
              <w:jc w:val="center"/>
              <w:rPr>
                <w:sz w:val="16"/>
                <w:szCs w:val="16"/>
              </w:rPr>
            </w:pPr>
            <w:r w:rsidRPr="0002004C">
              <w:rPr>
                <w:sz w:val="16"/>
                <w:szCs w:val="16"/>
              </w:rPr>
              <w:t>John – Addict – Tough</w:t>
            </w:r>
          </w:p>
          <w:p w14:paraId="2F50934E" w14:textId="77777777" w:rsidR="002F72CB" w:rsidRPr="0002004C" w:rsidRDefault="002F72CB" w:rsidP="00171B3E">
            <w:pPr>
              <w:jc w:val="center"/>
              <w:rPr>
                <w:sz w:val="16"/>
                <w:szCs w:val="16"/>
              </w:rPr>
            </w:pPr>
            <w:r w:rsidRPr="0002004C">
              <w:rPr>
                <w:sz w:val="16"/>
                <w:szCs w:val="16"/>
              </w:rPr>
              <w:t>(n=63)</w:t>
            </w:r>
          </w:p>
        </w:tc>
        <w:tc>
          <w:tcPr>
            <w:tcW w:w="1177" w:type="dxa"/>
          </w:tcPr>
          <w:p w14:paraId="412FEDBA" w14:textId="77777777" w:rsidR="002F72CB" w:rsidRPr="0002004C" w:rsidRDefault="002F72CB" w:rsidP="00171B3E">
            <w:pPr>
              <w:jc w:val="center"/>
              <w:rPr>
                <w:sz w:val="16"/>
                <w:szCs w:val="16"/>
              </w:rPr>
            </w:pPr>
            <w:r w:rsidRPr="0002004C">
              <w:rPr>
                <w:sz w:val="16"/>
                <w:szCs w:val="16"/>
              </w:rPr>
              <w:t>John – Addict – ACE</w:t>
            </w:r>
          </w:p>
          <w:p w14:paraId="66BFE2F7" w14:textId="77777777" w:rsidR="002F72CB" w:rsidRPr="0002004C" w:rsidRDefault="002F72CB" w:rsidP="00171B3E">
            <w:pPr>
              <w:jc w:val="center"/>
              <w:rPr>
                <w:sz w:val="16"/>
                <w:szCs w:val="16"/>
              </w:rPr>
            </w:pPr>
            <w:r w:rsidRPr="0002004C">
              <w:rPr>
                <w:sz w:val="16"/>
                <w:szCs w:val="16"/>
              </w:rPr>
              <w:t>(n=64)</w:t>
            </w:r>
          </w:p>
        </w:tc>
        <w:tc>
          <w:tcPr>
            <w:tcW w:w="1176" w:type="dxa"/>
          </w:tcPr>
          <w:p w14:paraId="6A731B3C" w14:textId="77777777" w:rsidR="002F72CB" w:rsidRPr="0002004C" w:rsidRDefault="002F72CB" w:rsidP="00171B3E">
            <w:pPr>
              <w:jc w:val="center"/>
              <w:rPr>
                <w:sz w:val="16"/>
                <w:szCs w:val="16"/>
              </w:rPr>
            </w:pPr>
            <w:r w:rsidRPr="0002004C">
              <w:rPr>
                <w:sz w:val="16"/>
                <w:szCs w:val="16"/>
              </w:rPr>
              <w:t>John – SUD – Tough</w:t>
            </w:r>
          </w:p>
          <w:p w14:paraId="5CE8B026" w14:textId="77777777" w:rsidR="002F72CB" w:rsidRPr="0002004C" w:rsidRDefault="002F72CB" w:rsidP="00171B3E">
            <w:pPr>
              <w:jc w:val="center"/>
              <w:rPr>
                <w:sz w:val="16"/>
                <w:szCs w:val="16"/>
              </w:rPr>
            </w:pPr>
            <w:r w:rsidRPr="0002004C">
              <w:rPr>
                <w:sz w:val="16"/>
                <w:szCs w:val="16"/>
              </w:rPr>
              <w:t>(n=61)</w:t>
            </w:r>
          </w:p>
        </w:tc>
        <w:tc>
          <w:tcPr>
            <w:tcW w:w="1177" w:type="dxa"/>
          </w:tcPr>
          <w:p w14:paraId="65BA9C76" w14:textId="77777777" w:rsidR="002F72CB" w:rsidRPr="0002004C" w:rsidRDefault="002F72CB" w:rsidP="00171B3E">
            <w:pPr>
              <w:jc w:val="center"/>
              <w:rPr>
                <w:sz w:val="16"/>
                <w:szCs w:val="16"/>
              </w:rPr>
            </w:pPr>
            <w:r w:rsidRPr="0002004C">
              <w:rPr>
                <w:sz w:val="16"/>
                <w:szCs w:val="16"/>
              </w:rPr>
              <w:t>John – SUD – ACE</w:t>
            </w:r>
          </w:p>
          <w:p w14:paraId="431141F8" w14:textId="77777777" w:rsidR="002F72CB" w:rsidRPr="0002004C" w:rsidRDefault="002F72CB" w:rsidP="00171B3E">
            <w:pPr>
              <w:jc w:val="center"/>
              <w:rPr>
                <w:sz w:val="16"/>
                <w:szCs w:val="16"/>
              </w:rPr>
            </w:pPr>
            <w:r w:rsidRPr="0002004C">
              <w:rPr>
                <w:sz w:val="16"/>
                <w:szCs w:val="16"/>
              </w:rPr>
              <w:t>(n=61)</w:t>
            </w:r>
          </w:p>
        </w:tc>
        <w:tc>
          <w:tcPr>
            <w:tcW w:w="1177" w:type="dxa"/>
          </w:tcPr>
          <w:p w14:paraId="081C9E8A" w14:textId="77777777" w:rsidR="002F72CB" w:rsidRPr="0002004C" w:rsidRDefault="002F72CB" w:rsidP="00171B3E">
            <w:pPr>
              <w:jc w:val="center"/>
              <w:rPr>
                <w:sz w:val="16"/>
                <w:szCs w:val="16"/>
              </w:rPr>
            </w:pPr>
            <w:r w:rsidRPr="0002004C">
              <w:rPr>
                <w:sz w:val="16"/>
                <w:szCs w:val="16"/>
              </w:rPr>
              <w:t>All participants</w:t>
            </w:r>
          </w:p>
          <w:p w14:paraId="4CFAC6A2" w14:textId="77777777" w:rsidR="002F72CB" w:rsidRPr="0002004C" w:rsidRDefault="002F72CB" w:rsidP="00171B3E">
            <w:pPr>
              <w:jc w:val="center"/>
              <w:rPr>
                <w:sz w:val="16"/>
                <w:szCs w:val="16"/>
              </w:rPr>
            </w:pPr>
            <w:r w:rsidRPr="0002004C">
              <w:rPr>
                <w:sz w:val="16"/>
                <w:szCs w:val="16"/>
              </w:rPr>
              <w:t>(N = 502)</w:t>
            </w:r>
          </w:p>
        </w:tc>
        <w:tc>
          <w:tcPr>
            <w:tcW w:w="1177" w:type="dxa"/>
          </w:tcPr>
          <w:p w14:paraId="4BA31F06" w14:textId="77777777" w:rsidR="002F72CB" w:rsidRPr="0002004C" w:rsidRDefault="002F72CB" w:rsidP="00171B3E">
            <w:pPr>
              <w:jc w:val="center"/>
              <w:rPr>
                <w:sz w:val="16"/>
                <w:szCs w:val="16"/>
              </w:rPr>
            </w:pPr>
            <w:r w:rsidRPr="0002004C">
              <w:rPr>
                <w:sz w:val="16"/>
                <w:szCs w:val="16"/>
              </w:rPr>
              <w:t>Between group difference (p value)</w:t>
            </w:r>
          </w:p>
        </w:tc>
      </w:tr>
      <w:tr w:rsidR="002F72CB" w:rsidRPr="0002004C" w14:paraId="148B852E" w14:textId="77777777" w:rsidTr="00171B3E">
        <w:tc>
          <w:tcPr>
            <w:tcW w:w="3504" w:type="dxa"/>
          </w:tcPr>
          <w:p w14:paraId="6DB8EF02" w14:textId="77777777" w:rsidR="002F72CB" w:rsidRPr="0002004C" w:rsidRDefault="002F72CB" w:rsidP="00171B3E">
            <w:pPr>
              <w:rPr>
                <w:sz w:val="16"/>
                <w:szCs w:val="16"/>
              </w:rPr>
            </w:pPr>
            <w:r w:rsidRPr="0002004C">
              <w:rPr>
                <w:sz w:val="16"/>
                <w:szCs w:val="16"/>
              </w:rPr>
              <w:t>Age</w:t>
            </w:r>
          </w:p>
        </w:tc>
        <w:tc>
          <w:tcPr>
            <w:tcW w:w="1176" w:type="dxa"/>
          </w:tcPr>
          <w:p w14:paraId="6AB61942" w14:textId="77777777" w:rsidR="002F72CB" w:rsidRPr="0002004C" w:rsidRDefault="002F72CB" w:rsidP="00171B3E">
            <w:pPr>
              <w:jc w:val="center"/>
              <w:rPr>
                <w:sz w:val="16"/>
                <w:szCs w:val="16"/>
              </w:rPr>
            </w:pPr>
            <w:r w:rsidRPr="0002004C">
              <w:rPr>
                <w:sz w:val="16"/>
                <w:szCs w:val="16"/>
              </w:rPr>
              <w:t xml:space="preserve">37.9 </w:t>
            </w:r>
            <w:r w:rsidRPr="0002004C">
              <w:rPr>
                <w:sz w:val="16"/>
                <w:szCs w:val="16"/>
              </w:rPr>
              <w:sym w:font="Symbol" w:char="F0B1"/>
            </w:r>
            <w:r w:rsidRPr="0002004C">
              <w:rPr>
                <w:sz w:val="16"/>
                <w:szCs w:val="16"/>
              </w:rPr>
              <w:t xml:space="preserve"> 14.0</w:t>
            </w:r>
          </w:p>
        </w:tc>
        <w:tc>
          <w:tcPr>
            <w:tcW w:w="1177" w:type="dxa"/>
          </w:tcPr>
          <w:p w14:paraId="66F3EACA" w14:textId="77777777" w:rsidR="002F72CB" w:rsidRPr="0002004C" w:rsidRDefault="002F72CB" w:rsidP="00171B3E">
            <w:pPr>
              <w:jc w:val="center"/>
              <w:rPr>
                <w:sz w:val="16"/>
                <w:szCs w:val="16"/>
              </w:rPr>
            </w:pPr>
            <w:r w:rsidRPr="0002004C">
              <w:rPr>
                <w:sz w:val="16"/>
                <w:szCs w:val="16"/>
              </w:rPr>
              <w:t xml:space="preserve">37.4 </w:t>
            </w:r>
            <w:r w:rsidRPr="0002004C">
              <w:rPr>
                <w:sz w:val="16"/>
                <w:szCs w:val="16"/>
              </w:rPr>
              <w:sym w:font="Symbol" w:char="F0B1"/>
            </w:r>
            <w:r w:rsidRPr="0002004C">
              <w:rPr>
                <w:sz w:val="16"/>
                <w:szCs w:val="16"/>
              </w:rPr>
              <w:t xml:space="preserve"> 13.3</w:t>
            </w:r>
          </w:p>
        </w:tc>
        <w:tc>
          <w:tcPr>
            <w:tcW w:w="1177" w:type="dxa"/>
          </w:tcPr>
          <w:p w14:paraId="36834437" w14:textId="77777777" w:rsidR="002F72CB" w:rsidRPr="0002004C" w:rsidRDefault="002F72CB" w:rsidP="00171B3E">
            <w:pPr>
              <w:jc w:val="center"/>
              <w:rPr>
                <w:sz w:val="16"/>
                <w:szCs w:val="16"/>
              </w:rPr>
            </w:pPr>
            <w:r w:rsidRPr="0002004C">
              <w:rPr>
                <w:sz w:val="16"/>
                <w:szCs w:val="16"/>
              </w:rPr>
              <w:t xml:space="preserve">35.2 </w:t>
            </w:r>
            <w:r w:rsidRPr="0002004C">
              <w:rPr>
                <w:sz w:val="16"/>
                <w:szCs w:val="16"/>
              </w:rPr>
              <w:sym w:font="Symbol" w:char="F0B1"/>
            </w:r>
            <w:r w:rsidRPr="0002004C">
              <w:rPr>
                <w:sz w:val="16"/>
                <w:szCs w:val="16"/>
              </w:rPr>
              <w:t xml:space="preserve"> 13.8</w:t>
            </w:r>
          </w:p>
        </w:tc>
        <w:tc>
          <w:tcPr>
            <w:tcW w:w="1176" w:type="dxa"/>
          </w:tcPr>
          <w:p w14:paraId="64DCBCFB" w14:textId="77777777" w:rsidR="002F72CB" w:rsidRPr="0002004C" w:rsidRDefault="002F72CB" w:rsidP="00171B3E">
            <w:pPr>
              <w:jc w:val="center"/>
              <w:rPr>
                <w:sz w:val="16"/>
                <w:szCs w:val="16"/>
              </w:rPr>
            </w:pPr>
            <w:r w:rsidRPr="0002004C">
              <w:rPr>
                <w:sz w:val="16"/>
                <w:szCs w:val="16"/>
              </w:rPr>
              <w:t xml:space="preserve">36.9 </w:t>
            </w:r>
            <w:r w:rsidRPr="0002004C">
              <w:rPr>
                <w:sz w:val="16"/>
                <w:szCs w:val="16"/>
              </w:rPr>
              <w:sym w:font="Symbol" w:char="F0B1"/>
            </w:r>
            <w:r w:rsidRPr="0002004C">
              <w:rPr>
                <w:sz w:val="16"/>
                <w:szCs w:val="16"/>
              </w:rPr>
              <w:t xml:space="preserve"> 14.0</w:t>
            </w:r>
          </w:p>
        </w:tc>
        <w:tc>
          <w:tcPr>
            <w:tcW w:w="1177" w:type="dxa"/>
          </w:tcPr>
          <w:p w14:paraId="034AE292" w14:textId="77777777" w:rsidR="002F72CB" w:rsidRPr="0002004C" w:rsidRDefault="002F72CB" w:rsidP="00171B3E">
            <w:pPr>
              <w:jc w:val="center"/>
              <w:rPr>
                <w:sz w:val="16"/>
                <w:szCs w:val="16"/>
              </w:rPr>
            </w:pPr>
            <w:r w:rsidRPr="0002004C">
              <w:rPr>
                <w:sz w:val="16"/>
                <w:szCs w:val="16"/>
              </w:rPr>
              <w:t xml:space="preserve">36.7 </w:t>
            </w:r>
            <w:r w:rsidRPr="0002004C">
              <w:rPr>
                <w:sz w:val="16"/>
                <w:szCs w:val="16"/>
              </w:rPr>
              <w:sym w:font="Symbol" w:char="F0B1"/>
            </w:r>
            <w:r w:rsidRPr="0002004C">
              <w:rPr>
                <w:sz w:val="16"/>
                <w:szCs w:val="16"/>
              </w:rPr>
              <w:t xml:space="preserve"> 14.9</w:t>
            </w:r>
          </w:p>
        </w:tc>
        <w:tc>
          <w:tcPr>
            <w:tcW w:w="1177" w:type="dxa"/>
          </w:tcPr>
          <w:p w14:paraId="6AE2B867" w14:textId="77777777" w:rsidR="002F72CB" w:rsidRPr="0002004C" w:rsidRDefault="002F72CB" w:rsidP="00171B3E">
            <w:pPr>
              <w:jc w:val="center"/>
              <w:rPr>
                <w:sz w:val="16"/>
                <w:szCs w:val="16"/>
              </w:rPr>
            </w:pPr>
            <w:r w:rsidRPr="0002004C">
              <w:rPr>
                <w:sz w:val="16"/>
                <w:szCs w:val="16"/>
              </w:rPr>
              <w:t xml:space="preserve">36.5 </w:t>
            </w:r>
            <w:r w:rsidRPr="0002004C">
              <w:rPr>
                <w:sz w:val="16"/>
                <w:szCs w:val="16"/>
              </w:rPr>
              <w:sym w:font="Symbol" w:char="F0B1"/>
            </w:r>
            <w:r w:rsidRPr="0002004C">
              <w:rPr>
                <w:sz w:val="16"/>
                <w:szCs w:val="16"/>
              </w:rPr>
              <w:t xml:space="preserve"> 12.6</w:t>
            </w:r>
          </w:p>
        </w:tc>
        <w:tc>
          <w:tcPr>
            <w:tcW w:w="1176" w:type="dxa"/>
          </w:tcPr>
          <w:p w14:paraId="16C93E8F" w14:textId="77777777" w:rsidR="002F72CB" w:rsidRPr="0002004C" w:rsidRDefault="002F72CB" w:rsidP="00171B3E">
            <w:pPr>
              <w:jc w:val="center"/>
              <w:rPr>
                <w:sz w:val="16"/>
                <w:szCs w:val="16"/>
              </w:rPr>
            </w:pPr>
            <w:r w:rsidRPr="0002004C">
              <w:rPr>
                <w:sz w:val="16"/>
                <w:szCs w:val="16"/>
              </w:rPr>
              <w:t xml:space="preserve">34.8 </w:t>
            </w:r>
            <w:r w:rsidRPr="0002004C">
              <w:rPr>
                <w:sz w:val="16"/>
                <w:szCs w:val="16"/>
              </w:rPr>
              <w:sym w:font="Symbol" w:char="F0B1"/>
            </w:r>
            <w:r w:rsidRPr="0002004C">
              <w:rPr>
                <w:sz w:val="16"/>
                <w:szCs w:val="16"/>
              </w:rPr>
              <w:t xml:space="preserve"> 11.8</w:t>
            </w:r>
          </w:p>
        </w:tc>
        <w:tc>
          <w:tcPr>
            <w:tcW w:w="1177" w:type="dxa"/>
          </w:tcPr>
          <w:p w14:paraId="4171B729" w14:textId="77777777" w:rsidR="002F72CB" w:rsidRPr="0002004C" w:rsidRDefault="002F72CB" w:rsidP="00171B3E">
            <w:pPr>
              <w:jc w:val="center"/>
              <w:rPr>
                <w:sz w:val="16"/>
                <w:szCs w:val="16"/>
              </w:rPr>
            </w:pPr>
            <w:r w:rsidRPr="0002004C">
              <w:rPr>
                <w:sz w:val="16"/>
                <w:szCs w:val="16"/>
              </w:rPr>
              <w:t xml:space="preserve">36.8 </w:t>
            </w:r>
            <w:r w:rsidRPr="0002004C">
              <w:rPr>
                <w:sz w:val="16"/>
                <w:szCs w:val="16"/>
              </w:rPr>
              <w:sym w:font="Symbol" w:char="F0B1"/>
            </w:r>
            <w:r w:rsidRPr="0002004C">
              <w:rPr>
                <w:sz w:val="16"/>
                <w:szCs w:val="16"/>
              </w:rPr>
              <w:t xml:space="preserve"> 13.5</w:t>
            </w:r>
          </w:p>
        </w:tc>
        <w:tc>
          <w:tcPr>
            <w:tcW w:w="1177" w:type="dxa"/>
          </w:tcPr>
          <w:p w14:paraId="428C771C" w14:textId="77777777" w:rsidR="002F72CB" w:rsidRPr="0002004C" w:rsidRDefault="002F72CB" w:rsidP="00171B3E">
            <w:pPr>
              <w:jc w:val="center"/>
              <w:rPr>
                <w:sz w:val="16"/>
                <w:szCs w:val="16"/>
              </w:rPr>
            </w:pPr>
            <w:r w:rsidRPr="0002004C">
              <w:rPr>
                <w:sz w:val="16"/>
                <w:szCs w:val="16"/>
              </w:rPr>
              <w:t xml:space="preserve">36.5 </w:t>
            </w:r>
            <w:r w:rsidRPr="0002004C">
              <w:rPr>
                <w:sz w:val="16"/>
                <w:szCs w:val="16"/>
              </w:rPr>
              <w:sym w:font="Symbol" w:char="F0B1"/>
            </w:r>
            <w:r w:rsidRPr="0002004C">
              <w:rPr>
                <w:sz w:val="16"/>
                <w:szCs w:val="16"/>
              </w:rPr>
              <w:t xml:space="preserve"> </w:t>
            </w:r>
          </w:p>
          <w:p w14:paraId="21C2577F" w14:textId="77777777" w:rsidR="002F72CB" w:rsidRPr="0002004C" w:rsidRDefault="002F72CB" w:rsidP="00171B3E">
            <w:pPr>
              <w:jc w:val="center"/>
              <w:rPr>
                <w:sz w:val="16"/>
                <w:szCs w:val="16"/>
              </w:rPr>
            </w:pPr>
            <w:r w:rsidRPr="0002004C">
              <w:rPr>
                <w:sz w:val="16"/>
                <w:szCs w:val="16"/>
              </w:rPr>
              <w:t>13.5</w:t>
            </w:r>
          </w:p>
        </w:tc>
        <w:tc>
          <w:tcPr>
            <w:tcW w:w="1177" w:type="dxa"/>
          </w:tcPr>
          <w:p w14:paraId="37A37350" w14:textId="77777777" w:rsidR="002F72CB" w:rsidRPr="0002004C" w:rsidRDefault="002F72CB" w:rsidP="00171B3E">
            <w:pPr>
              <w:jc w:val="center"/>
              <w:rPr>
                <w:sz w:val="16"/>
                <w:szCs w:val="16"/>
              </w:rPr>
            </w:pPr>
            <w:r w:rsidRPr="0002004C">
              <w:rPr>
                <w:sz w:val="16"/>
                <w:szCs w:val="16"/>
              </w:rPr>
              <w:t>F</w:t>
            </w:r>
            <w:r w:rsidRPr="0002004C">
              <w:rPr>
                <w:sz w:val="16"/>
                <w:szCs w:val="16"/>
                <w:vertAlign w:val="subscript"/>
              </w:rPr>
              <w:t>7,210</w:t>
            </w:r>
            <w:r w:rsidRPr="0002004C">
              <w:rPr>
                <w:sz w:val="16"/>
                <w:szCs w:val="16"/>
              </w:rPr>
              <w:t>= .39 (.909)</w:t>
            </w:r>
          </w:p>
        </w:tc>
      </w:tr>
      <w:tr w:rsidR="002F72CB" w:rsidRPr="0002004C" w14:paraId="72D83F39" w14:textId="77777777" w:rsidTr="00171B3E">
        <w:tc>
          <w:tcPr>
            <w:tcW w:w="3504" w:type="dxa"/>
          </w:tcPr>
          <w:p w14:paraId="4780E344" w14:textId="77777777" w:rsidR="002F72CB" w:rsidRPr="0002004C" w:rsidRDefault="002F72CB" w:rsidP="00171B3E">
            <w:pPr>
              <w:rPr>
                <w:sz w:val="16"/>
                <w:szCs w:val="16"/>
              </w:rPr>
            </w:pPr>
            <w:r w:rsidRPr="0002004C">
              <w:rPr>
                <w:sz w:val="16"/>
                <w:szCs w:val="16"/>
              </w:rPr>
              <w:t>Female (%)</w:t>
            </w:r>
          </w:p>
        </w:tc>
        <w:tc>
          <w:tcPr>
            <w:tcW w:w="1176" w:type="dxa"/>
          </w:tcPr>
          <w:p w14:paraId="369B9254" w14:textId="77777777" w:rsidR="002F72CB" w:rsidRPr="0002004C" w:rsidRDefault="002F72CB" w:rsidP="00171B3E">
            <w:pPr>
              <w:jc w:val="center"/>
              <w:rPr>
                <w:sz w:val="16"/>
                <w:szCs w:val="16"/>
              </w:rPr>
            </w:pPr>
            <w:r w:rsidRPr="0002004C">
              <w:rPr>
                <w:sz w:val="16"/>
                <w:szCs w:val="16"/>
              </w:rPr>
              <w:t>47.7</w:t>
            </w:r>
          </w:p>
        </w:tc>
        <w:tc>
          <w:tcPr>
            <w:tcW w:w="1177" w:type="dxa"/>
          </w:tcPr>
          <w:p w14:paraId="09496634" w14:textId="77777777" w:rsidR="002F72CB" w:rsidRPr="0002004C" w:rsidRDefault="002F72CB" w:rsidP="00171B3E">
            <w:pPr>
              <w:jc w:val="center"/>
              <w:rPr>
                <w:sz w:val="16"/>
                <w:szCs w:val="16"/>
              </w:rPr>
            </w:pPr>
            <w:r w:rsidRPr="0002004C">
              <w:rPr>
                <w:sz w:val="16"/>
                <w:szCs w:val="16"/>
              </w:rPr>
              <w:t>57.1</w:t>
            </w:r>
          </w:p>
        </w:tc>
        <w:tc>
          <w:tcPr>
            <w:tcW w:w="1177" w:type="dxa"/>
          </w:tcPr>
          <w:p w14:paraId="5FE28984" w14:textId="77777777" w:rsidR="002F72CB" w:rsidRPr="0002004C" w:rsidRDefault="002F72CB" w:rsidP="00171B3E">
            <w:pPr>
              <w:jc w:val="center"/>
              <w:rPr>
                <w:sz w:val="16"/>
                <w:szCs w:val="16"/>
              </w:rPr>
            </w:pPr>
            <w:r w:rsidRPr="0002004C">
              <w:rPr>
                <w:sz w:val="16"/>
                <w:szCs w:val="16"/>
              </w:rPr>
              <w:t>58.7</w:t>
            </w:r>
          </w:p>
        </w:tc>
        <w:tc>
          <w:tcPr>
            <w:tcW w:w="1176" w:type="dxa"/>
          </w:tcPr>
          <w:p w14:paraId="10C288BD" w14:textId="77777777" w:rsidR="002F72CB" w:rsidRPr="0002004C" w:rsidRDefault="002F72CB" w:rsidP="00171B3E">
            <w:pPr>
              <w:jc w:val="center"/>
              <w:rPr>
                <w:sz w:val="16"/>
                <w:szCs w:val="16"/>
              </w:rPr>
            </w:pPr>
            <w:r w:rsidRPr="0002004C">
              <w:rPr>
                <w:sz w:val="16"/>
                <w:szCs w:val="16"/>
              </w:rPr>
              <w:t>48.4</w:t>
            </w:r>
          </w:p>
        </w:tc>
        <w:tc>
          <w:tcPr>
            <w:tcW w:w="1177" w:type="dxa"/>
          </w:tcPr>
          <w:p w14:paraId="120470D6" w14:textId="77777777" w:rsidR="002F72CB" w:rsidRPr="0002004C" w:rsidRDefault="002F72CB" w:rsidP="00171B3E">
            <w:pPr>
              <w:jc w:val="center"/>
              <w:rPr>
                <w:sz w:val="16"/>
                <w:szCs w:val="16"/>
              </w:rPr>
            </w:pPr>
            <w:r w:rsidRPr="0002004C">
              <w:rPr>
                <w:sz w:val="16"/>
                <w:szCs w:val="16"/>
              </w:rPr>
              <w:t>60.3</w:t>
            </w:r>
          </w:p>
        </w:tc>
        <w:tc>
          <w:tcPr>
            <w:tcW w:w="1177" w:type="dxa"/>
          </w:tcPr>
          <w:p w14:paraId="4F6981BB" w14:textId="77777777" w:rsidR="002F72CB" w:rsidRPr="0002004C" w:rsidRDefault="002F72CB" w:rsidP="00171B3E">
            <w:pPr>
              <w:jc w:val="center"/>
              <w:rPr>
                <w:sz w:val="16"/>
                <w:szCs w:val="16"/>
              </w:rPr>
            </w:pPr>
            <w:r w:rsidRPr="0002004C">
              <w:rPr>
                <w:sz w:val="16"/>
                <w:szCs w:val="16"/>
              </w:rPr>
              <w:t>48.4</w:t>
            </w:r>
          </w:p>
        </w:tc>
        <w:tc>
          <w:tcPr>
            <w:tcW w:w="1176" w:type="dxa"/>
          </w:tcPr>
          <w:p w14:paraId="1DA2C16C" w14:textId="77777777" w:rsidR="002F72CB" w:rsidRPr="0002004C" w:rsidRDefault="002F72CB" w:rsidP="00171B3E">
            <w:pPr>
              <w:jc w:val="center"/>
              <w:rPr>
                <w:sz w:val="16"/>
                <w:szCs w:val="16"/>
              </w:rPr>
            </w:pPr>
            <w:r w:rsidRPr="0002004C">
              <w:rPr>
                <w:sz w:val="16"/>
                <w:szCs w:val="16"/>
              </w:rPr>
              <w:t>57.4</w:t>
            </w:r>
          </w:p>
        </w:tc>
        <w:tc>
          <w:tcPr>
            <w:tcW w:w="1177" w:type="dxa"/>
          </w:tcPr>
          <w:p w14:paraId="07E30196" w14:textId="77777777" w:rsidR="002F72CB" w:rsidRPr="0002004C" w:rsidRDefault="002F72CB" w:rsidP="00171B3E">
            <w:pPr>
              <w:jc w:val="center"/>
              <w:rPr>
                <w:sz w:val="16"/>
                <w:szCs w:val="16"/>
              </w:rPr>
            </w:pPr>
            <w:r w:rsidRPr="0002004C">
              <w:rPr>
                <w:sz w:val="16"/>
                <w:szCs w:val="16"/>
              </w:rPr>
              <w:t>45.9</w:t>
            </w:r>
          </w:p>
        </w:tc>
        <w:tc>
          <w:tcPr>
            <w:tcW w:w="1177" w:type="dxa"/>
          </w:tcPr>
          <w:p w14:paraId="2AC0978F" w14:textId="77777777" w:rsidR="002F72CB" w:rsidRPr="0002004C" w:rsidRDefault="002F72CB" w:rsidP="00171B3E">
            <w:pPr>
              <w:jc w:val="center"/>
              <w:rPr>
                <w:sz w:val="16"/>
                <w:szCs w:val="16"/>
              </w:rPr>
            </w:pPr>
            <w:r w:rsidRPr="0002004C">
              <w:rPr>
                <w:sz w:val="16"/>
                <w:szCs w:val="16"/>
              </w:rPr>
              <w:t>53.0</w:t>
            </w:r>
          </w:p>
        </w:tc>
        <w:tc>
          <w:tcPr>
            <w:tcW w:w="1177" w:type="dxa"/>
          </w:tcPr>
          <w:p w14:paraId="3983080A" w14:textId="77777777" w:rsidR="002F72CB" w:rsidRPr="0002004C" w:rsidRDefault="002F72CB" w:rsidP="00171B3E">
            <w:pPr>
              <w:jc w:val="center"/>
              <w:rPr>
                <w:sz w:val="16"/>
                <w:szCs w:val="16"/>
              </w:rPr>
            </w:pPr>
            <w:r w:rsidRPr="0002004C">
              <w:rPr>
                <w:rFonts w:ascii="Symbol" w:hAnsi="Symbol" w:cs="Arial"/>
                <w:sz w:val="16"/>
                <w:szCs w:val="16"/>
              </w:rPr>
              <w:t></w:t>
            </w:r>
            <w:r w:rsidRPr="0002004C">
              <w:rPr>
                <w:sz w:val="16"/>
                <w:szCs w:val="16"/>
                <w:vertAlign w:val="superscript"/>
              </w:rPr>
              <w:t>2</w:t>
            </w:r>
            <w:r w:rsidRPr="0002004C">
              <w:rPr>
                <w:sz w:val="16"/>
                <w:szCs w:val="16"/>
                <w:vertAlign w:val="subscript"/>
              </w:rPr>
              <w:t>7</w:t>
            </w:r>
            <w:r w:rsidRPr="0002004C">
              <w:rPr>
                <w:rFonts w:ascii="Arial" w:hAnsi="Arial" w:cs="Arial"/>
                <w:sz w:val="16"/>
                <w:szCs w:val="16"/>
              </w:rPr>
              <w:t xml:space="preserve"> </w:t>
            </w:r>
            <w:r w:rsidRPr="0002004C">
              <w:rPr>
                <w:sz w:val="16"/>
                <w:szCs w:val="16"/>
              </w:rPr>
              <w:t>= 6.11 (.527)</w:t>
            </w:r>
          </w:p>
        </w:tc>
      </w:tr>
      <w:tr w:rsidR="002F72CB" w:rsidRPr="0002004C" w14:paraId="1CEA8888" w14:textId="77777777" w:rsidTr="00171B3E">
        <w:tc>
          <w:tcPr>
            <w:tcW w:w="3504" w:type="dxa"/>
          </w:tcPr>
          <w:p w14:paraId="6CFE5482" w14:textId="77777777" w:rsidR="002F72CB" w:rsidRPr="0002004C" w:rsidRDefault="002F72CB" w:rsidP="00171B3E">
            <w:pPr>
              <w:rPr>
                <w:sz w:val="16"/>
                <w:szCs w:val="16"/>
              </w:rPr>
            </w:pPr>
            <w:r w:rsidRPr="0002004C">
              <w:rPr>
                <w:sz w:val="16"/>
                <w:szCs w:val="16"/>
              </w:rPr>
              <w:t>Degree or above (%)</w:t>
            </w:r>
          </w:p>
        </w:tc>
        <w:tc>
          <w:tcPr>
            <w:tcW w:w="1176" w:type="dxa"/>
          </w:tcPr>
          <w:p w14:paraId="73FCE128" w14:textId="77777777" w:rsidR="002F72CB" w:rsidRPr="0002004C" w:rsidRDefault="002F72CB" w:rsidP="00171B3E">
            <w:pPr>
              <w:jc w:val="center"/>
              <w:rPr>
                <w:sz w:val="16"/>
                <w:szCs w:val="16"/>
              </w:rPr>
            </w:pPr>
            <w:r w:rsidRPr="0002004C">
              <w:rPr>
                <w:sz w:val="16"/>
                <w:szCs w:val="16"/>
              </w:rPr>
              <w:t>68.8</w:t>
            </w:r>
          </w:p>
        </w:tc>
        <w:tc>
          <w:tcPr>
            <w:tcW w:w="1177" w:type="dxa"/>
          </w:tcPr>
          <w:p w14:paraId="4756A4F5" w14:textId="77777777" w:rsidR="002F72CB" w:rsidRPr="0002004C" w:rsidRDefault="002F72CB" w:rsidP="00171B3E">
            <w:pPr>
              <w:jc w:val="center"/>
              <w:rPr>
                <w:sz w:val="16"/>
                <w:szCs w:val="16"/>
              </w:rPr>
            </w:pPr>
            <w:r w:rsidRPr="0002004C">
              <w:rPr>
                <w:sz w:val="16"/>
                <w:szCs w:val="16"/>
              </w:rPr>
              <w:t>66.7</w:t>
            </w:r>
          </w:p>
        </w:tc>
        <w:tc>
          <w:tcPr>
            <w:tcW w:w="1177" w:type="dxa"/>
          </w:tcPr>
          <w:p w14:paraId="6203145B" w14:textId="77777777" w:rsidR="002F72CB" w:rsidRPr="0002004C" w:rsidRDefault="002F72CB" w:rsidP="00171B3E">
            <w:pPr>
              <w:jc w:val="center"/>
              <w:rPr>
                <w:sz w:val="16"/>
                <w:szCs w:val="16"/>
              </w:rPr>
            </w:pPr>
            <w:r w:rsidRPr="0002004C">
              <w:rPr>
                <w:sz w:val="16"/>
                <w:szCs w:val="16"/>
              </w:rPr>
              <w:t>61.9</w:t>
            </w:r>
          </w:p>
        </w:tc>
        <w:tc>
          <w:tcPr>
            <w:tcW w:w="1176" w:type="dxa"/>
          </w:tcPr>
          <w:p w14:paraId="2B30E098" w14:textId="77777777" w:rsidR="002F72CB" w:rsidRPr="0002004C" w:rsidRDefault="002F72CB" w:rsidP="00171B3E">
            <w:pPr>
              <w:jc w:val="center"/>
              <w:rPr>
                <w:sz w:val="16"/>
                <w:szCs w:val="16"/>
              </w:rPr>
            </w:pPr>
            <w:r w:rsidRPr="0002004C">
              <w:rPr>
                <w:sz w:val="16"/>
                <w:szCs w:val="16"/>
              </w:rPr>
              <w:t>66.1</w:t>
            </w:r>
          </w:p>
        </w:tc>
        <w:tc>
          <w:tcPr>
            <w:tcW w:w="1177" w:type="dxa"/>
          </w:tcPr>
          <w:p w14:paraId="0D24F286" w14:textId="77777777" w:rsidR="002F72CB" w:rsidRPr="0002004C" w:rsidRDefault="002F72CB" w:rsidP="00171B3E">
            <w:pPr>
              <w:jc w:val="center"/>
              <w:rPr>
                <w:sz w:val="16"/>
                <w:szCs w:val="16"/>
              </w:rPr>
            </w:pPr>
            <w:r w:rsidRPr="0002004C">
              <w:rPr>
                <w:sz w:val="16"/>
                <w:szCs w:val="16"/>
              </w:rPr>
              <w:t>66.7</w:t>
            </w:r>
          </w:p>
        </w:tc>
        <w:tc>
          <w:tcPr>
            <w:tcW w:w="1177" w:type="dxa"/>
          </w:tcPr>
          <w:p w14:paraId="5D78C735" w14:textId="77777777" w:rsidR="002F72CB" w:rsidRPr="0002004C" w:rsidRDefault="002F72CB" w:rsidP="00171B3E">
            <w:pPr>
              <w:jc w:val="center"/>
              <w:rPr>
                <w:sz w:val="16"/>
                <w:szCs w:val="16"/>
              </w:rPr>
            </w:pPr>
            <w:r w:rsidRPr="0002004C">
              <w:rPr>
                <w:sz w:val="16"/>
                <w:szCs w:val="16"/>
              </w:rPr>
              <w:t>65.1</w:t>
            </w:r>
          </w:p>
        </w:tc>
        <w:tc>
          <w:tcPr>
            <w:tcW w:w="1176" w:type="dxa"/>
          </w:tcPr>
          <w:p w14:paraId="7D7F35DC" w14:textId="77777777" w:rsidR="002F72CB" w:rsidRPr="0002004C" w:rsidRDefault="002F72CB" w:rsidP="00171B3E">
            <w:pPr>
              <w:jc w:val="center"/>
              <w:rPr>
                <w:sz w:val="16"/>
                <w:szCs w:val="16"/>
              </w:rPr>
            </w:pPr>
            <w:r w:rsidRPr="0002004C">
              <w:rPr>
                <w:sz w:val="16"/>
                <w:szCs w:val="16"/>
              </w:rPr>
              <w:t>54.1</w:t>
            </w:r>
          </w:p>
        </w:tc>
        <w:tc>
          <w:tcPr>
            <w:tcW w:w="1177" w:type="dxa"/>
          </w:tcPr>
          <w:p w14:paraId="1442318F" w14:textId="77777777" w:rsidR="002F72CB" w:rsidRPr="0002004C" w:rsidRDefault="002F72CB" w:rsidP="00171B3E">
            <w:pPr>
              <w:jc w:val="center"/>
              <w:rPr>
                <w:sz w:val="16"/>
                <w:szCs w:val="16"/>
              </w:rPr>
            </w:pPr>
            <w:r w:rsidRPr="0002004C">
              <w:rPr>
                <w:sz w:val="16"/>
                <w:szCs w:val="16"/>
              </w:rPr>
              <w:t>60.7</w:t>
            </w:r>
          </w:p>
        </w:tc>
        <w:tc>
          <w:tcPr>
            <w:tcW w:w="1177" w:type="dxa"/>
          </w:tcPr>
          <w:p w14:paraId="4A73FF82" w14:textId="77777777" w:rsidR="002F72CB" w:rsidRPr="0002004C" w:rsidRDefault="002F72CB" w:rsidP="00171B3E">
            <w:pPr>
              <w:jc w:val="center"/>
              <w:rPr>
                <w:sz w:val="16"/>
                <w:szCs w:val="16"/>
              </w:rPr>
            </w:pPr>
            <w:r w:rsidRPr="0002004C">
              <w:rPr>
                <w:sz w:val="16"/>
                <w:szCs w:val="16"/>
              </w:rPr>
              <w:t>63.8</w:t>
            </w:r>
          </w:p>
        </w:tc>
        <w:tc>
          <w:tcPr>
            <w:tcW w:w="1177" w:type="dxa"/>
          </w:tcPr>
          <w:p w14:paraId="5F1DFFC8" w14:textId="77777777" w:rsidR="002F72CB" w:rsidRPr="0002004C" w:rsidRDefault="002F72CB" w:rsidP="00171B3E">
            <w:pPr>
              <w:jc w:val="center"/>
              <w:rPr>
                <w:sz w:val="16"/>
                <w:szCs w:val="16"/>
              </w:rPr>
            </w:pPr>
            <w:r w:rsidRPr="0002004C">
              <w:rPr>
                <w:rFonts w:ascii="Symbol" w:hAnsi="Symbol" w:cs="Arial"/>
                <w:sz w:val="16"/>
                <w:szCs w:val="16"/>
              </w:rPr>
              <w:t></w:t>
            </w:r>
            <w:r w:rsidRPr="0002004C">
              <w:rPr>
                <w:sz w:val="16"/>
                <w:szCs w:val="16"/>
                <w:vertAlign w:val="superscript"/>
              </w:rPr>
              <w:t>2</w:t>
            </w:r>
            <w:r w:rsidRPr="0002004C">
              <w:rPr>
                <w:sz w:val="16"/>
                <w:szCs w:val="16"/>
                <w:vertAlign w:val="subscript"/>
              </w:rPr>
              <w:t>7</w:t>
            </w:r>
            <w:r w:rsidRPr="0002004C">
              <w:rPr>
                <w:sz w:val="16"/>
                <w:szCs w:val="16"/>
              </w:rPr>
              <w:t xml:space="preserve"> = 4.16 (.761)</w:t>
            </w:r>
          </w:p>
        </w:tc>
      </w:tr>
      <w:tr w:rsidR="002F72CB" w:rsidRPr="0002004C" w14:paraId="166AEF46" w14:textId="77777777" w:rsidTr="00171B3E">
        <w:tc>
          <w:tcPr>
            <w:tcW w:w="3504" w:type="dxa"/>
          </w:tcPr>
          <w:p w14:paraId="6C8479F5" w14:textId="77777777" w:rsidR="002F72CB" w:rsidRPr="0002004C" w:rsidRDefault="002F72CB" w:rsidP="00171B3E">
            <w:pPr>
              <w:rPr>
                <w:sz w:val="16"/>
                <w:szCs w:val="16"/>
              </w:rPr>
            </w:pPr>
            <w:r w:rsidRPr="0002004C">
              <w:rPr>
                <w:sz w:val="16"/>
                <w:szCs w:val="16"/>
              </w:rPr>
              <w:t>White/White British (%)</w:t>
            </w:r>
          </w:p>
        </w:tc>
        <w:tc>
          <w:tcPr>
            <w:tcW w:w="1176" w:type="dxa"/>
          </w:tcPr>
          <w:p w14:paraId="3147A0D1" w14:textId="77777777" w:rsidR="002F72CB" w:rsidRPr="0002004C" w:rsidRDefault="002F72CB" w:rsidP="00171B3E">
            <w:pPr>
              <w:jc w:val="center"/>
              <w:rPr>
                <w:sz w:val="16"/>
                <w:szCs w:val="16"/>
              </w:rPr>
            </w:pPr>
            <w:r w:rsidRPr="0002004C">
              <w:rPr>
                <w:sz w:val="16"/>
                <w:szCs w:val="16"/>
              </w:rPr>
              <w:t>93.8</w:t>
            </w:r>
          </w:p>
        </w:tc>
        <w:tc>
          <w:tcPr>
            <w:tcW w:w="1177" w:type="dxa"/>
          </w:tcPr>
          <w:p w14:paraId="23F152A9" w14:textId="77777777" w:rsidR="002F72CB" w:rsidRPr="0002004C" w:rsidRDefault="002F72CB" w:rsidP="00171B3E">
            <w:pPr>
              <w:jc w:val="center"/>
              <w:rPr>
                <w:sz w:val="16"/>
                <w:szCs w:val="16"/>
              </w:rPr>
            </w:pPr>
            <w:r w:rsidRPr="0002004C">
              <w:rPr>
                <w:sz w:val="16"/>
                <w:szCs w:val="16"/>
              </w:rPr>
              <w:t>93.7</w:t>
            </w:r>
          </w:p>
        </w:tc>
        <w:tc>
          <w:tcPr>
            <w:tcW w:w="1177" w:type="dxa"/>
          </w:tcPr>
          <w:p w14:paraId="7BFCE3F9" w14:textId="77777777" w:rsidR="002F72CB" w:rsidRPr="0002004C" w:rsidRDefault="002F72CB" w:rsidP="00171B3E">
            <w:pPr>
              <w:jc w:val="center"/>
              <w:rPr>
                <w:sz w:val="16"/>
                <w:szCs w:val="16"/>
              </w:rPr>
            </w:pPr>
            <w:r w:rsidRPr="0002004C">
              <w:rPr>
                <w:sz w:val="16"/>
                <w:szCs w:val="16"/>
              </w:rPr>
              <w:t>87.3</w:t>
            </w:r>
          </w:p>
        </w:tc>
        <w:tc>
          <w:tcPr>
            <w:tcW w:w="1176" w:type="dxa"/>
          </w:tcPr>
          <w:p w14:paraId="2FC2CBB5" w14:textId="77777777" w:rsidR="002F72CB" w:rsidRPr="0002004C" w:rsidRDefault="002F72CB" w:rsidP="00171B3E">
            <w:pPr>
              <w:jc w:val="center"/>
              <w:rPr>
                <w:sz w:val="16"/>
                <w:szCs w:val="16"/>
              </w:rPr>
            </w:pPr>
            <w:r w:rsidRPr="0002004C">
              <w:rPr>
                <w:sz w:val="16"/>
                <w:szCs w:val="16"/>
              </w:rPr>
              <w:t>91.5</w:t>
            </w:r>
          </w:p>
        </w:tc>
        <w:tc>
          <w:tcPr>
            <w:tcW w:w="1177" w:type="dxa"/>
          </w:tcPr>
          <w:p w14:paraId="5F0DA928" w14:textId="77777777" w:rsidR="002F72CB" w:rsidRPr="0002004C" w:rsidRDefault="002F72CB" w:rsidP="00171B3E">
            <w:pPr>
              <w:jc w:val="center"/>
              <w:rPr>
                <w:sz w:val="16"/>
                <w:szCs w:val="16"/>
              </w:rPr>
            </w:pPr>
            <w:r w:rsidRPr="0002004C">
              <w:rPr>
                <w:sz w:val="16"/>
                <w:szCs w:val="16"/>
              </w:rPr>
              <w:t>92.1</w:t>
            </w:r>
          </w:p>
        </w:tc>
        <w:tc>
          <w:tcPr>
            <w:tcW w:w="1177" w:type="dxa"/>
          </w:tcPr>
          <w:p w14:paraId="2A1F4B89" w14:textId="77777777" w:rsidR="002F72CB" w:rsidRPr="0002004C" w:rsidRDefault="002F72CB" w:rsidP="00171B3E">
            <w:pPr>
              <w:jc w:val="center"/>
              <w:rPr>
                <w:sz w:val="16"/>
                <w:szCs w:val="16"/>
              </w:rPr>
            </w:pPr>
            <w:r w:rsidRPr="0002004C">
              <w:rPr>
                <w:sz w:val="16"/>
                <w:szCs w:val="16"/>
              </w:rPr>
              <w:t>93.7</w:t>
            </w:r>
          </w:p>
        </w:tc>
        <w:tc>
          <w:tcPr>
            <w:tcW w:w="1176" w:type="dxa"/>
          </w:tcPr>
          <w:p w14:paraId="0DA17EBF" w14:textId="77777777" w:rsidR="002F72CB" w:rsidRPr="0002004C" w:rsidRDefault="002F72CB" w:rsidP="00171B3E">
            <w:pPr>
              <w:jc w:val="center"/>
              <w:rPr>
                <w:sz w:val="16"/>
                <w:szCs w:val="16"/>
              </w:rPr>
            </w:pPr>
            <w:r w:rsidRPr="0002004C">
              <w:rPr>
                <w:sz w:val="16"/>
                <w:szCs w:val="16"/>
              </w:rPr>
              <w:t>96.7</w:t>
            </w:r>
          </w:p>
        </w:tc>
        <w:tc>
          <w:tcPr>
            <w:tcW w:w="1177" w:type="dxa"/>
          </w:tcPr>
          <w:p w14:paraId="07880CCE" w14:textId="77777777" w:rsidR="002F72CB" w:rsidRPr="0002004C" w:rsidRDefault="002F72CB" w:rsidP="00171B3E">
            <w:pPr>
              <w:jc w:val="center"/>
              <w:rPr>
                <w:sz w:val="16"/>
                <w:szCs w:val="16"/>
              </w:rPr>
            </w:pPr>
            <w:r w:rsidRPr="0002004C">
              <w:rPr>
                <w:sz w:val="16"/>
                <w:szCs w:val="16"/>
              </w:rPr>
              <w:t>90.2</w:t>
            </w:r>
          </w:p>
        </w:tc>
        <w:tc>
          <w:tcPr>
            <w:tcW w:w="1177" w:type="dxa"/>
          </w:tcPr>
          <w:p w14:paraId="095FDCC8" w14:textId="77777777" w:rsidR="002F72CB" w:rsidRPr="0002004C" w:rsidRDefault="002F72CB" w:rsidP="00171B3E">
            <w:pPr>
              <w:jc w:val="center"/>
              <w:rPr>
                <w:sz w:val="16"/>
                <w:szCs w:val="16"/>
              </w:rPr>
            </w:pPr>
            <w:r w:rsidRPr="0002004C">
              <w:rPr>
                <w:sz w:val="16"/>
                <w:szCs w:val="16"/>
              </w:rPr>
              <w:t>92.4</w:t>
            </w:r>
          </w:p>
        </w:tc>
        <w:tc>
          <w:tcPr>
            <w:tcW w:w="1177" w:type="dxa"/>
          </w:tcPr>
          <w:p w14:paraId="3DA5A2FF" w14:textId="77777777" w:rsidR="002F72CB" w:rsidRPr="0002004C" w:rsidRDefault="002F72CB" w:rsidP="00171B3E">
            <w:pPr>
              <w:jc w:val="center"/>
              <w:rPr>
                <w:sz w:val="16"/>
                <w:szCs w:val="16"/>
              </w:rPr>
            </w:pPr>
            <w:r w:rsidRPr="0002004C">
              <w:rPr>
                <w:rFonts w:ascii="Symbol" w:hAnsi="Symbol" w:cs="Arial"/>
                <w:sz w:val="16"/>
                <w:szCs w:val="16"/>
              </w:rPr>
              <w:t></w:t>
            </w:r>
            <w:r w:rsidRPr="0002004C">
              <w:rPr>
                <w:sz w:val="16"/>
                <w:szCs w:val="16"/>
                <w:vertAlign w:val="superscript"/>
              </w:rPr>
              <w:t>2</w:t>
            </w:r>
            <w:r w:rsidRPr="0002004C">
              <w:rPr>
                <w:sz w:val="16"/>
                <w:szCs w:val="16"/>
                <w:vertAlign w:val="subscript"/>
              </w:rPr>
              <w:t>7</w:t>
            </w:r>
            <w:r w:rsidRPr="0002004C">
              <w:rPr>
                <w:sz w:val="16"/>
                <w:szCs w:val="16"/>
              </w:rPr>
              <w:t xml:space="preserve"> = 4.55 (.714)</w:t>
            </w:r>
          </w:p>
        </w:tc>
      </w:tr>
      <w:tr w:rsidR="002F72CB" w:rsidRPr="0002004C" w14:paraId="79C7E1D3" w14:textId="77777777" w:rsidTr="00171B3E">
        <w:tc>
          <w:tcPr>
            <w:tcW w:w="3504" w:type="dxa"/>
          </w:tcPr>
          <w:p w14:paraId="1F6A13B8" w14:textId="77777777" w:rsidR="002F72CB" w:rsidRPr="0002004C" w:rsidRDefault="002F72CB" w:rsidP="00171B3E">
            <w:pPr>
              <w:rPr>
                <w:sz w:val="16"/>
                <w:szCs w:val="16"/>
              </w:rPr>
            </w:pPr>
            <w:r w:rsidRPr="0002004C">
              <w:rPr>
                <w:sz w:val="16"/>
                <w:szCs w:val="16"/>
              </w:rPr>
              <w:t>Employment (full/part time) (%)</w:t>
            </w:r>
          </w:p>
        </w:tc>
        <w:tc>
          <w:tcPr>
            <w:tcW w:w="1176" w:type="dxa"/>
          </w:tcPr>
          <w:p w14:paraId="438331AA" w14:textId="77777777" w:rsidR="002F72CB" w:rsidRPr="0002004C" w:rsidRDefault="002F72CB" w:rsidP="00171B3E">
            <w:pPr>
              <w:jc w:val="center"/>
              <w:rPr>
                <w:sz w:val="16"/>
                <w:szCs w:val="16"/>
              </w:rPr>
            </w:pPr>
            <w:r w:rsidRPr="0002004C">
              <w:rPr>
                <w:sz w:val="16"/>
                <w:szCs w:val="16"/>
              </w:rPr>
              <w:t>67.8</w:t>
            </w:r>
          </w:p>
        </w:tc>
        <w:tc>
          <w:tcPr>
            <w:tcW w:w="1177" w:type="dxa"/>
          </w:tcPr>
          <w:p w14:paraId="1B152CF6" w14:textId="77777777" w:rsidR="002F72CB" w:rsidRPr="0002004C" w:rsidRDefault="002F72CB" w:rsidP="00171B3E">
            <w:pPr>
              <w:jc w:val="center"/>
              <w:rPr>
                <w:sz w:val="16"/>
                <w:szCs w:val="16"/>
              </w:rPr>
            </w:pPr>
            <w:r w:rsidRPr="0002004C">
              <w:rPr>
                <w:sz w:val="16"/>
                <w:szCs w:val="16"/>
              </w:rPr>
              <w:t>60.3</w:t>
            </w:r>
          </w:p>
        </w:tc>
        <w:tc>
          <w:tcPr>
            <w:tcW w:w="1177" w:type="dxa"/>
          </w:tcPr>
          <w:p w14:paraId="166AA9EB" w14:textId="77777777" w:rsidR="002F72CB" w:rsidRPr="0002004C" w:rsidRDefault="002F72CB" w:rsidP="00171B3E">
            <w:pPr>
              <w:jc w:val="center"/>
              <w:rPr>
                <w:sz w:val="16"/>
                <w:szCs w:val="16"/>
              </w:rPr>
            </w:pPr>
            <w:r w:rsidRPr="0002004C">
              <w:rPr>
                <w:sz w:val="16"/>
                <w:szCs w:val="16"/>
              </w:rPr>
              <w:t>61.9</w:t>
            </w:r>
          </w:p>
        </w:tc>
        <w:tc>
          <w:tcPr>
            <w:tcW w:w="1176" w:type="dxa"/>
          </w:tcPr>
          <w:p w14:paraId="150559F7" w14:textId="77777777" w:rsidR="002F72CB" w:rsidRPr="0002004C" w:rsidRDefault="002F72CB" w:rsidP="00171B3E">
            <w:pPr>
              <w:jc w:val="center"/>
              <w:rPr>
                <w:sz w:val="16"/>
                <w:szCs w:val="16"/>
              </w:rPr>
            </w:pPr>
            <w:r w:rsidRPr="0002004C">
              <w:rPr>
                <w:sz w:val="16"/>
                <w:szCs w:val="16"/>
              </w:rPr>
              <w:t>56.5</w:t>
            </w:r>
          </w:p>
        </w:tc>
        <w:tc>
          <w:tcPr>
            <w:tcW w:w="1177" w:type="dxa"/>
          </w:tcPr>
          <w:p w14:paraId="0959180C" w14:textId="77777777" w:rsidR="002F72CB" w:rsidRPr="0002004C" w:rsidRDefault="002F72CB" w:rsidP="00171B3E">
            <w:pPr>
              <w:jc w:val="center"/>
              <w:rPr>
                <w:sz w:val="16"/>
                <w:szCs w:val="16"/>
              </w:rPr>
            </w:pPr>
            <w:r w:rsidRPr="0002004C">
              <w:rPr>
                <w:sz w:val="16"/>
                <w:szCs w:val="16"/>
              </w:rPr>
              <w:t>62.9</w:t>
            </w:r>
          </w:p>
        </w:tc>
        <w:tc>
          <w:tcPr>
            <w:tcW w:w="1177" w:type="dxa"/>
          </w:tcPr>
          <w:p w14:paraId="39FC4A7E" w14:textId="77777777" w:rsidR="002F72CB" w:rsidRPr="0002004C" w:rsidRDefault="002F72CB" w:rsidP="00171B3E">
            <w:pPr>
              <w:jc w:val="center"/>
              <w:rPr>
                <w:sz w:val="16"/>
                <w:szCs w:val="16"/>
              </w:rPr>
            </w:pPr>
            <w:r w:rsidRPr="0002004C">
              <w:rPr>
                <w:sz w:val="16"/>
                <w:szCs w:val="16"/>
              </w:rPr>
              <w:t>58.7</w:t>
            </w:r>
          </w:p>
        </w:tc>
        <w:tc>
          <w:tcPr>
            <w:tcW w:w="1176" w:type="dxa"/>
          </w:tcPr>
          <w:p w14:paraId="1EC29E37" w14:textId="77777777" w:rsidR="002F72CB" w:rsidRPr="0002004C" w:rsidRDefault="002F72CB" w:rsidP="00171B3E">
            <w:pPr>
              <w:jc w:val="center"/>
              <w:rPr>
                <w:sz w:val="16"/>
                <w:szCs w:val="16"/>
              </w:rPr>
            </w:pPr>
            <w:r w:rsidRPr="0002004C">
              <w:rPr>
                <w:sz w:val="16"/>
                <w:szCs w:val="16"/>
              </w:rPr>
              <w:t>60.7</w:t>
            </w:r>
          </w:p>
        </w:tc>
        <w:tc>
          <w:tcPr>
            <w:tcW w:w="1177" w:type="dxa"/>
          </w:tcPr>
          <w:p w14:paraId="2B3C60AD" w14:textId="77777777" w:rsidR="002F72CB" w:rsidRPr="0002004C" w:rsidRDefault="002F72CB" w:rsidP="00171B3E">
            <w:pPr>
              <w:jc w:val="center"/>
              <w:rPr>
                <w:sz w:val="16"/>
                <w:szCs w:val="16"/>
              </w:rPr>
            </w:pPr>
            <w:r w:rsidRPr="0002004C">
              <w:rPr>
                <w:sz w:val="16"/>
                <w:szCs w:val="16"/>
              </w:rPr>
              <w:t>50.8</w:t>
            </w:r>
          </w:p>
        </w:tc>
        <w:tc>
          <w:tcPr>
            <w:tcW w:w="1177" w:type="dxa"/>
          </w:tcPr>
          <w:p w14:paraId="46558545" w14:textId="77777777" w:rsidR="002F72CB" w:rsidRPr="0002004C" w:rsidRDefault="002F72CB" w:rsidP="00171B3E">
            <w:pPr>
              <w:jc w:val="center"/>
              <w:rPr>
                <w:sz w:val="16"/>
                <w:szCs w:val="16"/>
              </w:rPr>
            </w:pPr>
            <w:r w:rsidRPr="0002004C">
              <w:rPr>
                <w:sz w:val="16"/>
                <w:szCs w:val="16"/>
              </w:rPr>
              <w:t>59.4</w:t>
            </w:r>
          </w:p>
        </w:tc>
        <w:tc>
          <w:tcPr>
            <w:tcW w:w="1177" w:type="dxa"/>
          </w:tcPr>
          <w:p w14:paraId="59E6794A" w14:textId="77777777" w:rsidR="002F72CB" w:rsidRPr="0002004C" w:rsidRDefault="002F72CB" w:rsidP="00171B3E">
            <w:pPr>
              <w:jc w:val="center"/>
              <w:rPr>
                <w:sz w:val="16"/>
                <w:szCs w:val="16"/>
              </w:rPr>
            </w:pPr>
            <w:r w:rsidRPr="0002004C">
              <w:rPr>
                <w:rFonts w:ascii="Symbol" w:hAnsi="Symbol" w:cs="Arial"/>
                <w:sz w:val="16"/>
                <w:szCs w:val="16"/>
              </w:rPr>
              <w:t></w:t>
            </w:r>
            <w:r w:rsidRPr="0002004C">
              <w:rPr>
                <w:sz w:val="16"/>
                <w:szCs w:val="16"/>
                <w:vertAlign w:val="superscript"/>
              </w:rPr>
              <w:t>2</w:t>
            </w:r>
            <w:r w:rsidRPr="0002004C">
              <w:rPr>
                <w:sz w:val="16"/>
                <w:szCs w:val="16"/>
                <w:vertAlign w:val="subscript"/>
              </w:rPr>
              <w:t>7</w:t>
            </w:r>
            <w:r w:rsidRPr="0002004C">
              <w:rPr>
                <w:sz w:val="16"/>
                <w:szCs w:val="16"/>
              </w:rPr>
              <w:t xml:space="preserve"> = 2.66 (.915)</w:t>
            </w:r>
          </w:p>
        </w:tc>
      </w:tr>
      <w:tr w:rsidR="002F72CB" w:rsidRPr="0002004C" w14:paraId="5769F10A" w14:textId="77777777" w:rsidTr="00171B3E">
        <w:tc>
          <w:tcPr>
            <w:tcW w:w="3504" w:type="dxa"/>
          </w:tcPr>
          <w:p w14:paraId="042F429C" w14:textId="77777777" w:rsidR="002F72CB" w:rsidRPr="0002004C" w:rsidRDefault="002F72CB" w:rsidP="00171B3E">
            <w:pPr>
              <w:rPr>
                <w:sz w:val="16"/>
                <w:szCs w:val="16"/>
              </w:rPr>
            </w:pPr>
            <w:r w:rsidRPr="0002004C">
              <w:rPr>
                <w:sz w:val="16"/>
                <w:szCs w:val="16"/>
              </w:rPr>
              <w:t>Voting preference (%)</w:t>
            </w:r>
          </w:p>
        </w:tc>
        <w:tc>
          <w:tcPr>
            <w:tcW w:w="1176" w:type="dxa"/>
          </w:tcPr>
          <w:p w14:paraId="241AFDF7" w14:textId="77777777" w:rsidR="002F72CB" w:rsidRPr="0002004C" w:rsidRDefault="002F72CB" w:rsidP="00171B3E">
            <w:pPr>
              <w:jc w:val="center"/>
              <w:rPr>
                <w:sz w:val="16"/>
                <w:szCs w:val="16"/>
              </w:rPr>
            </w:pPr>
          </w:p>
        </w:tc>
        <w:tc>
          <w:tcPr>
            <w:tcW w:w="1177" w:type="dxa"/>
          </w:tcPr>
          <w:p w14:paraId="3A8DB569" w14:textId="77777777" w:rsidR="002F72CB" w:rsidRPr="0002004C" w:rsidRDefault="002F72CB" w:rsidP="00171B3E">
            <w:pPr>
              <w:jc w:val="center"/>
              <w:rPr>
                <w:sz w:val="16"/>
                <w:szCs w:val="16"/>
              </w:rPr>
            </w:pPr>
          </w:p>
        </w:tc>
        <w:tc>
          <w:tcPr>
            <w:tcW w:w="1177" w:type="dxa"/>
          </w:tcPr>
          <w:p w14:paraId="69755E53" w14:textId="77777777" w:rsidR="002F72CB" w:rsidRPr="0002004C" w:rsidRDefault="002F72CB" w:rsidP="00171B3E">
            <w:pPr>
              <w:jc w:val="center"/>
              <w:rPr>
                <w:sz w:val="16"/>
                <w:szCs w:val="16"/>
              </w:rPr>
            </w:pPr>
          </w:p>
        </w:tc>
        <w:tc>
          <w:tcPr>
            <w:tcW w:w="1176" w:type="dxa"/>
          </w:tcPr>
          <w:p w14:paraId="56B0868B" w14:textId="77777777" w:rsidR="002F72CB" w:rsidRPr="0002004C" w:rsidRDefault="002F72CB" w:rsidP="00171B3E">
            <w:pPr>
              <w:jc w:val="center"/>
              <w:rPr>
                <w:sz w:val="16"/>
                <w:szCs w:val="16"/>
              </w:rPr>
            </w:pPr>
          </w:p>
        </w:tc>
        <w:tc>
          <w:tcPr>
            <w:tcW w:w="1177" w:type="dxa"/>
          </w:tcPr>
          <w:p w14:paraId="4D266E05" w14:textId="77777777" w:rsidR="002F72CB" w:rsidRPr="0002004C" w:rsidRDefault="002F72CB" w:rsidP="00171B3E">
            <w:pPr>
              <w:jc w:val="center"/>
              <w:rPr>
                <w:sz w:val="16"/>
                <w:szCs w:val="16"/>
              </w:rPr>
            </w:pPr>
          </w:p>
        </w:tc>
        <w:tc>
          <w:tcPr>
            <w:tcW w:w="1177" w:type="dxa"/>
          </w:tcPr>
          <w:p w14:paraId="56578264" w14:textId="77777777" w:rsidR="002F72CB" w:rsidRPr="0002004C" w:rsidRDefault="002F72CB" w:rsidP="00171B3E">
            <w:pPr>
              <w:jc w:val="center"/>
              <w:rPr>
                <w:sz w:val="16"/>
                <w:szCs w:val="16"/>
              </w:rPr>
            </w:pPr>
          </w:p>
        </w:tc>
        <w:tc>
          <w:tcPr>
            <w:tcW w:w="1176" w:type="dxa"/>
          </w:tcPr>
          <w:p w14:paraId="76322897" w14:textId="77777777" w:rsidR="002F72CB" w:rsidRPr="0002004C" w:rsidRDefault="002F72CB" w:rsidP="00171B3E">
            <w:pPr>
              <w:jc w:val="center"/>
              <w:rPr>
                <w:sz w:val="16"/>
                <w:szCs w:val="16"/>
              </w:rPr>
            </w:pPr>
          </w:p>
        </w:tc>
        <w:tc>
          <w:tcPr>
            <w:tcW w:w="1177" w:type="dxa"/>
          </w:tcPr>
          <w:p w14:paraId="7D4C2921" w14:textId="77777777" w:rsidR="002F72CB" w:rsidRPr="0002004C" w:rsidRDefault="002F72CB" w:rsidP="00171B3E">
            <w:pPr>
              <w:jc w:val="center"/>
              <w:rPr>
                <w:sz w:val="16"/>
                <w:szCs w:val="16"/>
              </w:rPr>
            </w:pPr>
          </w:p>
        </w:tc>
        <w:tc>
          <w:tcPr>
            <w:tcW w:w="1177" w:type="dxa"/>
          </w:tcPr>
          <w:p w14:paraId="6DD2D5FD" w14:textId="77777777" w:rsidR="002F72CB" w:rsidRPr="0002004C" w:rsidRDefault="002F72CB" w:rsidP="00171B3E">
            <w:pPr>
              <w:jc w:val="center"/>
              <w:rPr>
                <w:sz w:val="16"/>
                <w:szCs w:val="16"/>
              </w:rPr>
            </w:pPr>
          </w:p>
        </w:tc>
        <w:tc>
          <w:tcPr>
            <w:tcW w:w="1177" w:type="dxa"/>
          </w:tcPr>
          <w:p w14:paraId="4C68469E" w14:textId="77777777" w:rsidR="002F72CB" w:rsidRPr="0002004C" w:rsidRDefault="002F72CB" w:rsidP="00171B3E">
            <w:pPr>
              <w:jc w:val="center"/>
              <w:rPr>
                <w:sz w:val="16"/>
                <w:szCs w:val="16"/>
              </w:rPr>
            </w:pPr>
          </w:p>
        </w:tc>
      </w:tr>
      <w:tr w:rsidR="002F72CB" w:rsidRPr="0002004C" w14:paraId="2F099FC3" w14:textId="77777777" w:rsidTr="00171B3E">
        <w:tc>
          <w:tcPr>
            <w:tcW w:w="3504" w:type="dxa"/>
          </w:tcPr>
          <w:p w14:paraId="1650FE14" w14:textId="77777777" w:rsidR="002F72CB" w:rsidRPr="0002004C" w:rsidRDefault="002F72CB" w:rsidP="00171B3E">
            <w:pPr>
              <w:jc w:val="right"/>
              <w:rPr>
                <w:i/>
                <w:iCs/>
                <w:sz w:val="16"/>
                <w:szCs w:val="16"/>
              </w:rPr>
            </w:pPr>
            <w:r w:rsidRPr="0002004C">
              <w:rPr>
                <w:i/>
                <w:iCs/>
                <w:sz w:val="16"/>
                <w:szCs w:val="16"/>
              </w:rPr>
              <w:t xml:space="preserve">Left wing </w:t>
            </w:r>
          </w:p>
        </w:tc>
        <w:tc>
          <w:tcPr>
            <w:tcW w:w="1176" w:type="dxa"/>
            <w:shd w:val="clear" w:color="auto" w:fill="auto"/>
          </w:tcPr>
          <w:p w14:paraId="3C2FF8E4" w14:textId="77777777" w:rsidR="002F72CB" w:rsidRPr="0002004C" w:rsidRDefault="002F72CB" w:rsidP="00171B3E">
            <w:pPr>
              <w:jc w:val="center"/>
              <w:rPr>
                <w:sz w:val="16"/>
                <w:szCs w:val="16"/>
              </w:rPr>
            </w:pPr>
            <w:r w:rsidRPr="0002004C">
              <w:rPr>
                <w:sz w:val="16"/>
                <w:szCs w:val="16"/>
              </w:rPr>
              <w:t>87.5</w:t>
            </w:r>
          </w:p>
        </w:tc>
        <w:tc>
          <w:tcPr>
            <w:tcW w:w="1177" w:type="dxa"/>
            <w:shd w:val="clear" w:color="auto" w:fill="auto"/>
          </w:tcPr>
          <w:p w14:paraId="176C2270" w14:textId="77777777" w:rsidR="002F72CB" w:rsidRPr="0002004C" w:rsidRDefault="002F72CB" w:rsidP="00171B3E">
            <w:pPr>
              <w:jc w:val="center"/>
              <w:rPr>
                <w:sz w:val="16"/>
                <w:szCs w:val="16"/>
              </w:rPr>
            </w:pPr>
            <w:r w:rsidRPr="0002004C">
              <w:rPr>
                <w:sz w:val="16"/>
                <w:szCs w:val="16"/>
              </w:rPr>
              <w:t>68.4</w:t>
            </w:r>
          </w:p>
        </w:tc>
        <w:tc>
          <w:tcPr>
            <w:tcW w:w="1177" w:type="dxa"/>
          </w:tcPr>
          <w:p w14:paraId="2A71F3D6" w14:textId="77777777" w:rsidR="002F72CB" w:rsidRPr="0002004C" w:rsidRDefault="002F72CB" w:rsidP="00171B3E">
            <w:pPr>
              <w:jc w:val="center"/>
              <w:rPr>
                <w:sz w:val="16"/>
                <w:szCs w:val="16"/>
              </w:rPr>
            </w:pPr>
            <w:r w:rsidRPr="0002004C">
              <w:rPr>
                <w:sz w:val="16"/>
                <w:szCs w:val="16"/>
              </w:rPr>
              <w:t>75.0</w:t>
            </w:r>
          </w:p>
        </w:tc>
        <w:tc>
          <w:tcPr>
            <w:tcW w:w="1176" w:type="dxa"/>
          </w:tcPr>
          <w:p w14:paraId="70A427B7" w14:textId="77777777" w:rsidR="002F72CB" w:rsidRPr="0002004C" w:rsidRDefault="002F72CB" w:rsidP="00171B3E">
            <w:pPr>
              <w:jc w:val="center"/>
              <w:rPr>
                <w:sz w:val="16"/>
                <w:szCs w:val="16"/>
              </w:rPr>
            </w:pPr>
            <w:r w:rsidRPr="0002004C">
              <w:rPr>
                <w:sz w:val="16"/>
                <w:szCs w:val="16"/>
              </w:rPr>
              <w:t>73.1</w:t>
            </w:r>
          </w:p>
        </w:tc>
        <w:tc>
          <w:tcPr>
            <w:tcW w:w="1177" w:type="dxa"/>
          </w:tcPr>
          <w:p w14:paraId="6494828D" w14:textId="77777777" w:rsidR="002F72CB" w:rsidRPr="0002004C" w:rsidRDefault="002F72CB" w:rsidP="00171B3E">
            <w:pPr>
              <w:jc w:val="center"/>
              <w:rPr>
                <w:sz w:val="16"/>
                <w:szCs w:val="16"/>
              </w:rPr>
            </w:pPr>
            <w:r w:rsidRPr="0002004C">
              <w:rPr>
                <w:sz w:val="16"/>
                <w:szCs w:val="16"/>
              </w:rPr>
              <w:t>77.4</w:t>
            </w:r>
          </w:p>
        </w:tc>
        <w:tc>
          <w:tcPr>
            <w:tcW w:w="1177" w:type="dxa"/>
          </w:tcPr>
          <w:p w14:paraId="30614ACB" w14:textId="77777777" w:rsidR="002F72CB" w:rsidRPr="0002004C" w:rsidRDefault="002F72CB" w:rsidP="00171B3E">
            <w:pPr>
              <w:jc w:val="center"/>
              <w:rPr>
                <w:sz w:val="16"/>
                <w:szCs w:val="16"/>
              </w:rPr>
            </w:pPr>
            <w:r w:rsidRPr="0002004C">
              <w:rPr>
                <w:sz w:val="16"/>
                <w:szCs w:val="16"/>
              </w:rPr>
              <w:t>57.4</w:t>
            </w:r>
          </w:p>
        </w:tc>
        <w:tc>
          <w:tcPr>
            <w:tcW w:w="1176" w:type="dxa"/>
          </w:tcPr>
          <w:p w14:paraId="1F7F12FB" w14:textId="77777777" w:rsidR="002F72CB" w:rsidRPr="0002004C" w:rsidRDefault="002F72CB" w:rsidP="00171B3E">
            <w:pPr>
              <w:jc w:val="center"/>
              <w:rPr>
                <w:sz w:val="16"/>
                <w:szCs w:val="16"/>
              </w:rPr>
            </w:pPr>
            <w:r w:rsidRPr="0002004C">
              <w:rPr>
                <w:sz w:val="16"/>
                <w:szCs w:val="16"/>
              </w:rPr>
              <w:t>88.5</w:t>
            </w:r>
          </w:p>
        </w:tc>
        <w:tc>
          <w:tcPr>
            <w:tcW w:w="1177" w:type="dxa"/>
          </w:tcPr>
          <w:p w14:paraId="6907FABA" w14:textId="77777777" w:rsidR="002F72CB" w:rsidRPr="0002004C" w:rsidRDefault="002F72CB" w:rsidP="00171B3E">
            <w:pPr>
              <w:jc w:val="center"/>
              <w:rPr>
                <w:sz w:val="16"/>
                <w:szCs w:val="16"/>
              </w:rPr>
            </w:pPr>
            <w:r w:rsidRPr="0002004C">
              <w:rPr>
                <w:sz w:val="16"/>
                <w:szCs w:val="16"/>
              </w:rPr>
              <w:t>79.6</w:t>
            </w:r>
          </w:p>
        </w:tc>
        <w:tc>
          <w:tcPr>
            <w:tcW w:w="1177" w:type="dxa"/>
          </w:tcPr>
          <w:p w14:paraId="722A9FB6" w14:textId="77777777" w:rsidR="002F72CB" w:rsidRPr="0002004C" w:rsidRDefault="002F72CB" w:rsidP="00171B3E">
            <w:pPr>
              <w:jc w:val="center"/>
              <w:rPr>
                <w:sz w:val="16"/>
                <w:szCs w:val="16"/>
              </w:rPr>
            </w:pPr>
            <w:r w:rsidRPr="0002004C">
              <w:rPr>
                <w:sz w:val="16"/>
                <w:szCs w:val="16"/>
              </w:rPr>
              <w:t>75.8</w:t>
            </w:r>
          </w:p>
        </w:tc>
        <w:tc>
          <w:tcPr>
            <w:tcW w:w="1177" w:type="dxa"/>
          </w:tcPr>
          <w:p w14:paraId="683E09C4" w14:textId="77777777" w:rsidR="002F72CB" w:rsidRPr="0002004C" w:rsidRDefault="002F72CB" w:rsidP="00171B3E">
            <w:pPr>
              <w:jc w:val="center"/>
              <w:rPr>
                <w:sz w:val="16"/>
                <w:szCs w:val="16"/>
              </w:rPr>
            </w:pPr>
            <w:r w:rsidRPr="0002004C">
              <w:rPr>
                <w:rFonts w:ascii="Symbol" w:hAnsi="Symbol" w:cs="Arial"/>
                <w:sz w:val="16"/>
                <w:szCs w:val="16"/>
              </w:rPr>
              <w:t></w:t>
            </w:r>
            <w:r w:rsidRPr="0002004C">
              <w:rPr>
                <w:sz w:val="16"/>
                <w:szCs w:val="16"/>
                <w:vertAlign w:val="superscript"/>
              </w:rPr>
              <w:t>2</w:t>
            </w:r>
            <w:r w:rsidRPr="0002004C">
              <w:rPr>
                <w:sz w:val="16"/>
                <w:szCs w:val="16"/>
                <w:vertAlign w:val="subscript"/>
              </w:rPr>
              <w:t>7</w:t>
            </w:r>
            <w:r w:rsidRPr="0002004C">
              <w:rPr>
                <w:sz w:val="16"/>
                <w:szCs w:val="16"/>
              </w:rPr>
              <w:t xml:space="preserve"> = 2.96 (.889)</w:t>
            </w:r>
          </w:p>
        </w:tc>
      </w:tr>
      <w:tr w:rsidR="002F72CB" w:rsidRPr="0002004C" w14:paraId="0D4FCF68" w14:textId="77777777" w:rsidTr="00171B3E">
        <w:tc>
          <w:tcPr>
            <w:tcW w:w="3504" w:type="dxa"/>
          </w:tcPr>
          <w:p w14:paraId="1F42C379" w14:textId="77777777" w:rsidR="002F72CB" w:rsidRPr="0002004C" w:rsidRDefault="002F72CB" w:rsidP="00171B3E">
            <w:pPr>
              <w:jc w:val="right"/>
              <w:rPr>
                <w:i/>
                <w:iCs/>
                <w:sz w:val="16"/>
                <w:szCs w:val="16"/>
              </w:rPr>
            </w:pPr>
            <w:r w:rsidRPr="0002004C">
              <w:rPr>
                <w:i/>
                <w:iCs/>
                <w:sz w:val="16"/>
                <w:szCs w:val="16"/>
              </w:rPr>
              <w:t xml:space="preserve">Centre </w:t>
            </w:r>
          </w:p>
        </w:tc>
        <w:tc>
          <w:tcPr>
            <w:tcW w:w="1176" w:type="dxa"/>
            <w:shd w:val="clear" w:color="auto" w:fill="auto"/>
          </w:tcPr>
          <w:p w14:paraId="5F51C54F" w14:textId="77777777" w:rsidR="002F72CB" w:rsidRPr="0002004C" w:rsidRDefault="002F72CB" w:rsidP="00171B3E">
            <w:pPr>
              <w:jc w:val="center"/>
              <w:rPr>
                <w:sz w:val="16"/>
                <w:szCs w:val="16"/>
              </w:rPr>
            </w:pPr>
            <w:r w:rsidRPr="0002004C">
              <w:rPr>
                <w:sz w:val="16"/>
                <w:szCs w:val="16"/>
              </w:rPr>
              <w:t>10.7</w:t>
            </w:r>
          </w:p>
        </w:tc>
        <w:tc>
          <w:tcPr>
            <w:tcW w:w="1177" w:type="dxa"/>
            <w:shd w:val="clear" w:color="auto" w:fill="auto"/>
          </w:tcPr>
          <w:p w14:paraId="5F0B450F" w14:textId="77777777" w:rsidR="002F72CB" w:rsidRPr="0002004C" w:rsidRDefault="002F72CB" w:rsidP="00171B3E">
            <w:pPr>
              <w:jc w:val="center"/>
              <w:rPr>
                <w:sz w:val="16"/>
                <w:szCs w:val="16"/>
              </w:rPr>
            </w:pPr>
            <w:r w:rsidRPr="0002004C">
              <w:rPr>
                <w:sz w:val="16"/>
                <w:szCs w:val="16"/>
              </w:rPr>
              <w:t>19.3</w:t>
            </w:r>
          </w:p>
        </w:tc>
        <w:tc>
          <w:tcPr>
            <w:tcW w:w="1177" w:type="dxa"/>
          </w:tcPr>
          <w:p w14:paraId="4E6536BA" w14:textId="77777777" w:rsidR="002F72CB" w:rsidRPr="0002004C" w:rsidRDefault="002F72CB" w:rsidP="00171B3E">
            <w:pPr>
              <w:jc w:val="center"/>
              <w:rPr>
                <w:sz w:val="16"/>
                <w:szCs w:val="16"/>
              </w:rPr>
            </w:pPr>
            <w:r w:rsidRPr="0002004C">
              <w:rPr>
                <w:sz w:val="16"/>
                <w:szCs w:val="16"/>
              </w:rPr>
              <w:t>21.2</w:t>
            </w:r>
          </w:p>
        </w:tc>
        <w:tc>
          <w:tcPr>
            <w:tcW w:w="1176" w:type="dxa"/>
          </w:tcPr>
          <w:p w14:paraId="1BF15517" w14:textId="77777777" w:rsidR="002F72CB" w:rsidRPr="0002004C" w:rsidRDefault="002F72CB" w:rsidP="00171B3E">
            <w:pPr>
              <w:jc w:val="center"/>
              <w:rPr>
                <w:sz w:val="16"/>
                <w:szCs w:val="16"/>
              </w:rPr>
            </w:pPr>
            <w:r w:rsidRPr="0002004C">
              <w:rPr>
                <w:sz w:val="16"/>
                <w:szCs w:val="16"/>
              </w:rPr>
              <w:t>17.3</w:t>
            </w:r>
          </w:p>
        </w:tc>
        <w:tc>
          <w:tcPr>
            <w:tcW w:w="1177" w:type="dxa"/>
          </w:tcPr>
          <w:p w14:paraId="145A0CD4" w14:textId="77777777" w:rsidR="002F72CB" w:rsidRPr="0002004C" w:rsidRDefault="002F72CB" w:rsidP="00171B3E">
            <w:pPr>
              <w:jc w:val="center"/>
              <w:rPr>
                <w:sz w:val="16"/>
                <w:szCs w:val="16"/>
              </w:rPr>
            </w:pPr>
            <w:r w:rsidRPr="0002004C">
              <w:rPr>
                <w:sz w:val="16"/>
                <w:szCs w:val="16"/>
              </w:rPr>
              <w:t>18.9</w:t>
            </w:r>
          </w:p>
        </w:tc>
        <w:tc>
          <w:tcPr>
            <w:tcW w:w="1177" w:type="dxa"/>
          </w:tcPr>
          <w:p w14:paraId="5DAAE0B4" w14:textId="77777777" w:rsidR="002F72CB" w:rsidRPr="0002004C" w:rsidRDefault="002F72CB" w:rsidP="00171B3E">
            <w:pPr>
              <w:jc w:val="center"/>
              <w:rPr>
                <w:sz w:val="16"/>
                <w:szCs w:val="16"/>
              </w:rPr>
            </w:pPr>
            <w:r w:rsidRPr="0002004C">
              <w:rPr>
                <w:sz w:val="16"/>
                <w:szCs w:val="16"/>
              </w:rPr>
              <w:t>25.9</w:t>
            </w:r>
          </w:p>
        </w:tc>
        <w:tc>
          <w:tcPr>
            <w:tcW w:w="1176" w:type="dxa"/>
          </w:tcPr>
          <w:p w14:paraId="7F7B425D" w14:textId="77777777" w:rsidR="002F72CB" w:rsidRPr="0002004C" w:rsidRDefault="002F72CB" w:rsidP="00171B3E">
            <w:pPr>
              <w:jc w:val="center"/>
              <w:rPr>
                <w:sz w:val="16"/>
                <w:szCs w:val="16"/>
              </w:rPr>
            </w:pPr>
            <w:r w:rsidRPr="0002004C">
              <w:rPr>
                <w:sz w:val="16"/>
                <w:szCs w:val="16"/>
              </w:rPr>
              <w:t>7.7</w:t>
            </w:r>
          </w:p>
        </w:tc>
        <w:tc>
          <w:tcPr>
            <w:tcW w:w="1177" w:type="dxa"/>
          </w:tcPr>
          <w:p w14:paraId="36ADD5FC" w14:textId="77777777" w:rsidR="002F72CB" w:rsidRPr="0002004C" w:rsidRDefault="002F72CB" w:rsidP="00171B3E">
            <w:pPr>
              <w:jc w:val="center"/>
              <w:rPr>
                <w:sz w:val="16"/>
                <w:szCs w:val="16"/>
              </w:rPr>
            </w:pPr>
            <w:r w:rsidRPr="0002004C">
              <w:rPr>
                <w:sz w:val="16"/>
                <w:szCs w:val="16"/>
              </w:rPr>
              <w:t>13.0</w:t>
            </w:r>
          </w:p>
        </w:tc>
        <w:tc>
          <w:tcPr>
            <w:tcW w:w="1177" w:type="dxa"/>
          </w:tcPr>
          <w:p w14:paraId="45F6E31D" w14:textId="77777777" w:rsidR="002F72CB" w:rsidRPr="0002004C" w:rsidRDefault="002F72CB" w:rsidP="00171B3E">
            <w:pPr>
              <w:jc w:val="center"/>
              <w:rPr>
                <w:sz w:val="16"/>
                <w:szCs w:val="16"/>
              </w:rPr>
            </w:pPr>
            <w:r w:rsidRPr="0002004C">
              <w:rPr>
                <w:sz w:val="16"/>
                <w:szCs w:val="16"/>
              </w:rPr>
              <w:t>16.7</w:t>
            </w:r>
          </w:p>
        </w:tc>
        <w:tc>
          <w:tcPr>
            <w:tcW w:w="1177" w:type="dxa"/>
          </w:tcPr>
          <w:p w14:paraId="2B739CB6" w14:textId="77777777" w:rsidR="002F72CB" w:rsidRPr="0002004C" w:rsidRDefault="002F72CB" w:rsidP="00171B3E">
            <w:pPr>
              <w:jc w:val="center"/>
              <w:rPr>
                <w:sz w:val="16"/>
                <w:szCs w:val="16"/>
              </w:rPr>
            </w:pPr>
            <w:r w:rsidRPr="0002004C">
              <w:rPr>
                <w:rFonts w:ascii="Symbol" w:hAnsi="Symbol" w:cs="Arial"/>
                <w:sz w:val="16"/>
                <w:szCs w:val="16"/>
              </w:rPr>
              <w:t></w:t>
            </w:r>
            <w:r w:rsidRPr="0002004C">
              <w:rPr>
                <w:sz w:val="16"/>
                <w:szCs w:val="16"/>
                <w:vertAlign w:val="superscript"/>
              </w:rPr>
              <w:t>2</w:t>
            </w:r>
            <w:r w:rsidRPr="0002004C">
              <w:rPr>
                <w:sz w:val="16"/>
                <w:szCs w:val="16"/>
                <w:vertAlign w:val="subscript"/>
              </w:rPr>
              <w:t>7</w:t>
            </w:r>
            <w:r w:rsidRPr="0002004C">
              <w:rPr>
                <w:sz w:val="16"/>
                <w:szCs w:val="16"/>
              </w:rPr>
              <w:t xml:space="preserve"> = 2.70 (.911)</w:t>
            </w:r>
          </w:p>
        </w:tc>
      </w:tr>
      <w:tr w:rsidR="002F72CB" w:rsidRPr="0002004C" w14:paraId="0671CAA6" w14:textId="77777777" w:rsidTr="00171B3E">
        <w:tc>
          <w:tcPr>
            <w:tcW w:w="3504" w:type="dxa"/>
          </w:tcPr>
          <w:p w14:paraId="49D481BA" w14:textId="77777777" w:rsidR="002F72CB" w:rsidRPr="0002004C" w:rsidRDefault="002F72CB" w:rsidP="00171B3E">
            <w:pPr>
              <w:jc w:val="right"/>
              <w:rPr>
                <w:i/>
                <w:iCs/>
                <w:sz w:val="16"/>
                <w:szCs w:val="16"/>
              </w:rPr>
            </w:pPr>
            <w:r w:rsidRPr="0002004C">
              <w:rPr>
                <w:i/>
                <w:iCs/>
                <w:sz w:val="16"/>
                <w:szCs w:val="16"/>
              </w:rPr>
              <w:t xml:space="preserve">Right wing </w:t>
            </w:r>
          </w:p>
        </w:tc>
        <w:tc>
          <w:tcPr>
            <w:tcW w:w="1176" w:type="dxa"/>
            <w:shd w:val="clear" w:color="auto" w:fill="auto"/>
          </w:tcPr>
          <w:p w14:paraId="78819834" w14:textId="77777777" w:rsidR="002F72CB" w:rsidRPr="0002004C" w:rsidRDefault="002F72CB" w:rsidP="00171B3E">
            <w:pPr>
              <w:jc w:val="center"/>
              <w:rPr>
                <w:sz w:val="16"/>
                <w:szCs w:val="16"/>
              </w:rPr>
            </w:pPr>
            <w:r w:rsidRPr="0002004C">
              <w:rPr>
                <w:sz w:val="16"/>
                <w:szCs w:val="16"/>
              </w:rPr>
              <w:t>1.8</w:t>
            </w:r>
          </w:p>
        </w:tc>
        <w:tc>
          <w:tcPr>
            <w:tcW w:w="1177" w:type="dxa"/>
            <w:shd w:val="clear" w:color="auto" w:fill="auto"/>
          </w:tcPr>
          <w:p w14:paraId="1EB908B7" w14:textId="77777777" w:rsidR="002F72CB" w:rsidRPr="0002004C" w:rsidRDefault="002F72CB" w:rsidP="00171B3E">
            <w:pPr>
              <w:jc w:val="center"/>
              <w:rPr>
                <w:sz w:val="16"/>
                <w:szCs w:val="16"/>
              </w:rPr>
            </w:pPr>
            <w:r w:rsidRPr="0002004C">
              <w:rPr>
                <w:sz w:val="16"/>
                <w:szCs w:val="16"/>
              </w:rPr>
              <w:t>12.3</w:t>
            </w:r>
          </w:p>
        </w:tc>
        <w:tc>
          <w:tcPr>
            <w:tcW w:w="1177" w:type="dxa"/>
          </w:tcPr>
          <w:p w14:paraId="3B9017D7" w14:textId="77777777" w:rsidR="002F72CB" w:rsidRPr="0002004C" w:rsidRDefault="002F72CB" w:rsidP="00171B3E">
            <w:pPr>
              <w:jc w:val="center"/>
              <w:rPr>
                <w:sz w:val="16"/>
                <w:szCs w:val="16"/>
              </w:rPr>
            </w:pPr>
            <w:r w:rsidRPr="0002004C">
              <w:rPr>
                <w:sz w:val="16"/>
                <w:szCs w:val="16"/>
              </w:rPr>
              <w:t>3.8</w:t>
            </w:r>
          </w:p>
        </w:tc>
        <w:tc>
          <w:tcPr>
            <w:tcW w:w="1176" w:type="dxa"/>
          </w:tcPr>
          <w:p w14:paraId="21EF7843" w14:textId="77777777" w:rsidR="002F72CB" w:rsidRPr="0002004C" w:rsidRDefault="002F72CB" w:rsidP="00171B3E">
            <w:pPr>
              <w:jc w:val="center"/>
              <w:rPr>
                <w:sz w:val="16"/>
                <w:szCs w:val="16"/>
              </w:rPr>
            </w:pPr>
            <w:r w:rsidRPr="0002004C">
              <w:rPr>
                <w:sz w:val="16"/>
                <w:szCs w:val="16"/>
              </w:rPr>
              <w:t>9.6</w:t>
            </w:r>
          </w:p>
        </w:tc>
        <w:tc>
          <w:tcPr>
            <w:tcW w:w="1177" w:type="dxa"/>
          </w:tcPr>
          <w:p w14:paraId="7AE55E0E" w14:textId="77777777" w:rsidR="002F72CB" w:rsidRPr="0002004C" w:rsidRDefault="002F72CB" w:rsidP="00171B3E">
            <w:pPr>
              <w:jc w:val="center"/>
              <w:rPr>
                <w:sz w:val="16"/>
                <w:szCs w:val="16"/>
              </w:rPr>
            </w:pPr>
            <w:r w:rsidRPr="0002004C">
              <w:rPr>
                <w:sz w:val="16"/>
                <w:szCs w:val="16"/>
              </w:rPr>
              <w:t>3.8</w:t>
            </w:r>
          </w:p>
        </w:tc>
        <w:tc>
          <w:tcPr>
            <w:tcW w:w="1177" w:type="dxa"/>
          </w:tcPr>
          <w:p w14:paraId="4C56365F" w14:textId="77777777" w:rsidR="002F72CB" w:rsidRPr="0002004C" w:rsidRDefault="002F72CB" w:rsidP="00171B3E">
            <w:pPr>
              <w:jc w:val="center"/>
              <w:rPr>
                <w:sz w:val="16"/>
                <w:szCs w:val="16"/>
              </w:rPr>
            </w:pPr>
            <w:r w:rsidRPr="0002004C">
              <w:rPr>
                <w:sz w:val="16"/>
                <w:szCs w:val="16"/>
              </w:rPr>
              <w:t>16.7</w:t>
            </w:r>
          </w:p>
        </w:tc>
        <w:tc>
          <w:tcPr>
            <w:tcW w:w="1176" w:type="dxa"/>
          </w:tcPr>
          <w:p w14:paraId="2270BAF2" w14:textId="77777777" w:rsidR="002F72CB" w:rsidRPr="0002004C" w:rsidRDefault="002F72CB" w:rsidP="00171B3E">
            <w:pPr>
              <w:jc w:val="center"/>
              <w:rPr>
                <w:sz w:val="16"/>
                <w:szCs w:val="16"/>
              </w:rPr>
            </w:pPr>
            <w:r w:rsidRPr="0002004C">
              <w:rPr>
                <w:sz w:val="16"/>
                <w:szCs w:val="16"/>
              </w:rPr>
              <w:t>3.8</w:t>
            </w:r>
          </w:p>
        </w:tc>
        <w:tc>
          <w:tcPr>
            <w:tcW w:w="1177" w:type="dxa"/>
          </w:tcPr>
          <w:p w14:paraId="59C0A6FC" w14:textId="77777777" w:rsidR="002F72CB" w:rsidRPr="0002004C" w:rsidRDefault="002F72CB" w:rsidP="00171B3E">
            <w:pPr>
              <w:jc w:val="center"/>
              <w:rPr>
                <w:sz w:val="16"/>
                <w:szCs w:val="16"/>
              </w:rPr>
            </w:pPr>
            <w:r w:rsidRPr="0002004C">
              <w:rPr>
                <w:sz w:val="16"/>
                <w:szCs w:val="16"/>
              </w:rPr>
              <w:t>7.4</w:t>
            </w:r>
          </w:p>
        </w:tc>
        <w:tc>
          <w:tcPr>
            <w:tcW w:w="1177" w:type="dxa"/>
          </w:tcPr>
          <w:p w14:paraId="4ED2FFEA" w14:textId="77777777" w:rsidR="002F72CB" w:rsidRPr="0002004C" w:rsidRDefault="002F72CB" w:rsidP="00171B3E">
            <w:pPr>
              <w:jc w:val="center"/>
              <w:rPr>
                <w:sz w:val="16"/>
                <w:szCs w:val="16"/>
              </w:rPr>
            </w:pPr>
            <w:r w:rsidRPr="0002004C">
              <w:rPr>
                <w:sz w:val="16"/>
                <w:szCs w:val="16"/>
              </w:rPr>
              <w:t>7.4</w:t>
            </w:r>
          </w:p>
        </w:tc>
        <w:tc>
          <w:tcPr>
            <w:tcW w:w="1177" w:type="dxa"/>
          </w:tcPr>
          <w:p w14:paraId="0FB0A334" w14:textId="77777777" w:rsidR="002F72CB" w:rsidRPr="0002004C" w:rsidRDefault="002F72CB" w:rsidP="00171B3E">
            <w:pPr>
              <w:jc w:val="center"/>
              <w:rPr>
                <w:sz w:val="16"/>
                <w:szCs w:val="16"/>
              </w:rPr>
            </w:pPr>
            <w:r w:rsidRPr="0002004C">
              <w:rPr>
                <w:rFonts w:ascii="Symbol" w:hAnsi="Symbol" w:cs="Arial"/>
                <w:sz w:val="16"/>
                <w:szCs w:val="16"/>
              </w:rPr>
              <w:t></w:t>
            </w:r>
            <w:r w:rsidRPr="0002004C">
              <w:rPr>
                <w:sz w:val="16"/>
                <w:szCs w:val="16"/>
                <w:vertAlign w:val="superscript"/>
              </w:rPr>
              <w:t>2</w:t>
            </w:r>
            <w:r w:rsidRPr="0002004C">
              <w:rPr>
                <w:sz w:val="16"/>
                <w:szCs w:val="16"/>
                <w:vertAlign w:val="subscript"/>
              </w:rPr>
              <w:t>7</w:t>
            </w:r>
            <w:r w:rsidRPr="0002004C">
              <w:rPr>
                <w:sz w:val="16"/>
                <w:szCs w:val="16"/>
              </w:rPr>
              <w:t xml:space="preserve"> = 3.52 (.8.33)</w:t>
            </w:r>
          </w:p>
        </w:tc>
      </w:tr>
      <w:tr w:rsidR="002F72CB" w:rsidRPr="0002004C" w14:paraId="485E6D0F" w14:textId="77777777" w:rsidTr="00171B3E">
        <w:tc>
          <w:tcPr>
            <w:tcW w:w="3504" w:type="dxa"/>
          </w:tcPr>
          <w:p w14:paraId="56780417" w14:textId="77777777" w:rsidR="002F72CB" w:rsidRPr="0002004C" w:rsidRDefault="002F72CB" w:rsidP="00171B3E">
            <w:pPr>
              <w:rPr>
                <w:sz w:val="16"/>
                <w:szCs w:val="16"/>
              </w:rPr>
            </w:pPr>
            <w:r w:rsidRPr="0002004C">
              <w:rPr>
                <w:sz w:val="16"/>
                <w:szCs w:val="16"/>
              </w:rPr>
              <w:t>Received drug treatment - Family member/close friend (%)</w:t>
            </w:r>
          </w:p>
        </w:tc>
        <w:tc>
          <w:tcPr>
            <w:tcW w:w="1176" w:type="dxa"/>
          </w:tcPr>
          <w:p w14:paraId="5541D2A0" w14:textId="77777777" w:rsidR="002F72CB" w:rsidRPr="0002004C" w:rsidRDefault="002F72CB" w:rsidP="00171B3E">
            <w:pPr>
              <w:jc w:val="center"/>
              <w:rPr>
                <w:sz w:val="16"/>
                <w:szCs w:val="16"/>
              </w:rPr>
            </w:pPr>
            <w:r w:rsidRPr="0002004C">
              <w:rPr>
                <w:sz w:val="16"/>
                <w:szCs w:val="16"/>
              </w:rPr>
              <w:t>36.9</w:t>
            </w:r>
          </w:p>
        </w:tc>
        <w:tc>
          <w:tcPr>
            <w:tcW w:w="1177" w:type="dxa"/>
          </w:tcPr>
          <w:p w14:paraId="593A3005" w14:textId="77777777" w:rsidR="002F72CB" w:rsidRPr="0002004C" w:rsidRDefault="002F72CB" w:rsidP="00171B3E">
            <w:pPr>
              <w:jc w:val="center"/>
              <w:rPr>
                <w:sz w:val="16"/>
                <w:szCs w:val="16"/>
              </w:rPr>
            </w:pPr>
            <w:r w:rsidRPr="0002004C">
              <w:rPr>
                <w:sz w:val="16"/>
                <w:szCs w:val="16"/>
              </w:rPr>
              <w:t>34.9</w:t>
            </w:r>
          </w:p>
        </w:tc>
        <w:tc>
          <w:tcPr>
            <w:tcW w:w="1177" w:type="dxa"/>
          </w:tcPr>
          <w:p w14:paraId="28511F3D" w14:textId="77777777" w:rsidR="002F72CB" w:rsidRPr="0002004C" w:rsidRDefault="002F72CB" w:rsidP="00171B3E">
            <w:pPr>
              <w:jc w:val="center"/>
              <w:rPr>
                <w:sz w:val="16"/>
                <w:szCs w:val="16"/>
              </w:rPr>
            </w:pPr>
            <w:r w:rsidRPr="0002004C">
              <w:rPr>
                <w:sz w:val="16"/>
                <w:szCs w:val="16"/>
              </w:rPr>
              <w:t>41.2</w:t>
            </w:r>
          </w:p>
        </w:tc>
        <w:tc>
          <w:tcPr>
            <w:tcW w:w="1176" w:type="dxa"/>
          </w:tcPr>
          <w:p w14:paraId="4B281E75" w14:textId="77777777" w:rsidR="002F72CB" w:rsidRPr="0002004C" w:rsidRDefault="002F72CB" w:rsidP="00171B3E">
            <w:pPr>
              <w:jc w:val="center"/>
              <w:rPr>
                <w:sz w:val="16"/>
                <w:szCs w:val="16"/>
              </w:rPr>
            </w:pPr>
            <w:r w:rsidRPr="0002004C">
              <w:rPr>
                <w:sz w:val="16"/>
                <w:szCs w:val="16"/>
              </w:rPr>
              <w:t>33.9</w:t>
            </w:r>
          </w:p>
        </w:tc>
        <w:tc>
          <w:tcPr>
            <w:tcW w:w="1177" w:type="dxa"/>
          </w:tcPr>
          <w:p w14:paraId="5D254A4A" w14:textId="77777777" w:rsidR="002F72CB" w:rsidRPr="0002004C" w:rsidRDefault="002F72CB" w:rsidP="00171B3E">
            <w:pPr>
              <w:jc w:val="center"/>
              <w:rPr>
                <w:sz w:val="16"/>
                <w:szCs w:val="16"/>
              </w:rPr>
            </w:pPr>
            <w:r w:rsidRPr="0002004C">
              <w:rPr>
                <w:sz w:val="16"/>
                <w:szCs w:val="16"/>
              </w:rPr>
              <w:t>39.7</w:t>
            </w:r>
          </w:p>
        </w:tc>
        <w:tc>
          <w:tcPr>
            <w:tcW w:w="1177" w:type="dxa"/>
          </w:tcPr>
          <w:p w14:paraId="7A9FE646" w14:textId="77777777" w:rsidR="002F72CB" w:rsidRPr="0002004C" w:rsidRDefault="002F72CB" w:rsidP="00171B3E">
            <w:pPr>
              <w:jc w:val="center"/>
              <w:rPr>
                <w:sz w:val="16"/>
                <w:szCs w:val="16"/>
              </w:rPr>
            </w:pPr>
            <w:r w:rsidRPr="0002004C">
              <w:rPr>
                <w:sz w:val="16"/>
                <w:szCs w:val="16"/>
              </w:rPr>
              <w:t>51.6</w:t>
            </w:r>
          </w:p>
        </w:tc>
        <w:tc>
          <w:tcPr>
            <w:tcW w:w="1176" w:type="dxa"/>
          </w:tcPr>
          <w:p w14:paraId="6352131F" w14:textId="77777777" w:rsidR="002F72CB" w:rsidRPr="0002004C" w:rsidRDefault="002F72CB" w:rsidP="00171B3E">
            <w:pPr>
              <w:jc w:val="center"/>
              <w:rPr>
                <w:sz w:val="16"/>
                <w:szCs w:val="16"/>
              </w:rPr>
            </w:pPr>
            <w:r w:rsidRPr="0002004C">
              <w:rPr>
                <w:sz w:val="16"/>
                <w:szCs w:val="16"/>
              </w:rPr>
              <w:t>39.3</w:t>
            </w:r>
          </w:p>
        </w:tc>
        <w:tc>
          <w:tcPr>
            <w:tcW w:w="1177" w:type="dxa"/>
          </w:tcPr>
          <w:p w14:paraId="5EB48AAA" w14:textId="77777777" w:rsidR="002F72CB" w:rsidRPr="0002004C" w:rsidRDefault="002F72CB" w:rsidP="00171B3E">
            <w:pPr>
              <w:jc w:val="center"/>
              <w:rPr>
                <w:sz w:val="16"/>
                <w:szCs w:val="16"/>
              </w:rPr>
            </w:pPr>
            <w:r w:rsidRPr="0002004C">
              <w:rPr>
                <w:sz w:val="16"/>
                <w:szCs w:val="16"/>
              </w:rPr>
              <w:t>42.6</w:t>
            </w:r>
          </w:p>
        </w:tc>
        <w:tc>
          <w:tcPr>
            <w:tcW w:w="1177" w:type="dxa"/>
          </w:tcPr>
          <w:p w14:paraId="4F388601" w14:textId="77777777" w:rsidR="002F72CB" w:rsidRPr="0002004C" w:rsidRDefault="002F72CB" w:rsidP="00171B3E">
            <w:pPr>
              <w:jc w:val="center"/>
              <w:rPr>
                <w:sz w:val="16"/>
                <w:szCs w:val="16"/>
              </w:rPr>
            </w:pPr>
            <w:r w:rsidRPr="0002004C">
              <w:rPr>
                <w:sz w:val="16"/>
                <w:szCs w:val="16"/>
              </w:rPr>
              <w:t>40.0</w:t>
            </w:r>
          </w:p>
        </w:tc>
        <w:tc>
          <w:tcPr>
            <w:tcW w:w="1177" w:type="dxa"/>
          </w:tcPr>
          <w:p w14:paraId="4679C3EE" w14:textId="77777777" w:rsidR="002F72CB" w:rsidRPr="0002004C" w:rsidRDefault="002F72CB" w:rsidP="00171B3E">
            <w:pPr>
              <w:jc w:val="center"/>
              <w:rPr>
                <w:sz w:val="16"/>
                <w:szCs w:val="16"/>
              </w:rPr>
            </w:pPr>
            <w:r w:rsidRPr="0002004C">
              <w:rPr>
                <w:rFonts w:ascii="Symbol" w:hAnsi="Symbol" w:cs="Arial"/>
                <w:sz w:val="16"/>
                <w:szCs w:val="16"/>
              </w:rPr>
              <w:t></w:t>
            </w:r>
            <w:r w:rsidRPr="0002004C">
              <w:rPr>
                <w:sz w:val="16"/>
                <w:szCs w:val="16"/>
                <w:vertAlign w:val="superscript"/>
              </w:rPr>
              <w:t>2</w:t>
            </w:r>
            <w:r w:rsidRPr="0002004C">
              <w:rPr>
                <w:sz w:val="16"/>
                <w:szCs w:val="16"/>
                <w:vertAlign w:val="subscript"/>
              </w:rPr>
              <w:t>7</w:t>
            </w:r>
            <w:r w:rsidRPr="0002004C">
              <w:rPr>
                <w:sz w:val="16"/>
                <w:szCs w:val="16"/>
              </w:rPr>
              <w:t xml:space="preserve"> = 7.43 (.386)</w:t>
            </w:r>
          </w:p>
        </w:tc>
      </w:tr>
      <w:tr w:rsidR="002F72CB" w:rsidRPr="0002004C" w14:paraId="5B5DC765" w14:textId="77777777" w:rsidTr="00171B3E">
        <w:tc>
          <w:tcPr>
            <w:tcW w:w="3504" w:type="dxa"/>
          </w:tcPr>
          <w:p w14:paraId="698AABFE" w14:textId="77777777" w:rsidR="002F72CB" w:rsidRPr="0002004C" w:rsidRDefault="002F72CB" w:rsidP="00171B3E">
            <w:pPr>
              <w:rPr>
                <w:sz w:val="16"/>
                <w:szCs w:val="16"/>
              </w:rPr>
            </w:pPr>
            <w:r w:rsidRPr="0002004C">
              <w:rPr>
                <w:sz w:val="16"/>
                <w:szCs w:val="16"/>
              </w:rPr>
              <w:t>Received drug treatment - self (%)</w:t>
            </w:r>
          </w:p>
        </w:tc>
        <w:tc>
          <w:tcPr>
            <w:tcW w:w="1176" w:type="dxa"/>
          </w:tcPr>
          <w:p w14:paraId="07F51D6C" w14:textId="77777777" w:rsidR="002F72CB" w:rsidRPr="0002004C" w:rsidRDefault="002F72CB" w:rsidP="00171B3E">
            <w:pPr>
              <w:jc w:val="center"/>
              <w:rPr>
                <w:sz w:val="16"/>
                <w:szCs w:val="16"/>
              </w:rPr>
            </w:pPr>
            <w:r w:rsidRPr="0002004C">
              <w:rPr>
                <w:sz w:val="16"/>
                <w:szCs w:val="16"/>
              </w:rPr>
              <w:t>7.7</w:t>
            </w:r>
          </w:p>
        </w:tc>
        <w:tc>
          <w:tcPr>
            <w:tcW w:w="1177" w:type="dxa"/>
          </w:tcPr>
          <w:p w14:paraId="61766C28" w14:textId="77777777" w:rsidR="002F72CB" w:rsidRPr="0002004C" w:rsidRDefault="002F72CB" w:rsidP="00171B3E">
            <w:pPr>
              <w:jc w:val="center"/>
              <w:rPr>
                <w:sz w:val="16"/>
                <w:szCs w:val="16"/>
              </w:rPr>
            </w:pPr>
            <w:r w:rsidRPr="0002004C">
              <w:rPr>
                <w:sz w:val="16"/>
                <w:szCs w:val="16"/>
              </w:rPr>
              <w:t>4.8</w:t>
            </w:r>
          </w:p>
        </w:tc>
        <w:tc>
          <w:tcPr>
            <w:tcW w:w="1177" w:type="dxa"/>
          </w:tcPr>
          <w:p w14:paraId="17203604" w14:textId="77777777" w:rsidR="002F72CB" w:rsidRPr="0002004C" w:rsidRDefault="002F72CB" w:rsidP="00171B3E">
            <w:pPr>
              <w:jc w:val="center"/>
              <w:rPr>
                <w:sz w:val="16"/>
                <w:szCs w:val="16"/>
              </w:rPr>
            </w:pPr>
            <w:r w:rsidRPr="0002004C">
              <w:rPr>
                <w:sz w:val="16"/>
                <w:szCs w:val="16"/>
              </w:rPr>
              <w:t>6.3</w:t>
            </w:r>
          </w:p>
        </w:tc>
        <w:tc>
          <w:tcPr>
            <w:tcW w:w="1176" w:type="dxa"/>
          </w:tcPr>
          <w:p w14:paraId="49C4F81E" w14:textId="77777777" w:rsidR="002F72CB" w:rsidRPr="0002004C" w:rsidRDefault="002F72CB" w:rsidP="00171B3E">
            <w:pPr>
              <w:jc w:val="center"/>
              <w:rPr>
                <w:sz w:val="16"/>
                <w:szCs w:val="16"/>
              </w:rPr>
            </w:pPr>
            <w:r w:rsidRPr="0002004C">
              <w:rPr>
                <w:sz w:val="16"/>
                <w:szCs w:val="16"/>
              </w:rPr>
              <w:t>3.2</w:t>
            </w:r>
          </w:p>
        </w:tc>
        <w:tc>
          <w:tcPr>
            <w:tcW w:w="1177" w:type="dxa"/>
          </w:tcPr>
          <w:p w14:paraId="246F6760" w14:textId="77777777" w:rsidR="002F72CB" w:rsidRPr="0002004C" w:rsidRDefault="002F72CB" w:rsidP="00171B3E">
            <w:pPr>
              <w:jc w:val="center"/>
              <w:rPr>
                <w:sz w:val="16"/>
                <w:szCs w:val="16"/>
              </w:rPr>
            </w:pPr>
            <w:r w:rsidRPr="0002004C">
              <w:rPr>
                <w:sz w:val="16"/>
                <w:szCs w:val="16"/>
              </w:rPr>
              <w:t>9.5</w:t>
            </w:r>
          </w:p>
        </w:tc>
        <w:tc>
          <w:tcPr>
            <w:tcW w:w="1177" w:type="dxa"/>
          </w:tcPr>
          <w:p w14:paraId="60DD847F" w14:textId="77777777" w:rsidR="002F72CB" w:rsidRPr="0002004C" w:rsidRDefault="002F72CB" w:rsidP="00171B3E">
            <w:pPr>
              <w:jc w:val="center"/>
              <w:rPr>
                <w:sz w:val="16"/>
                <w:szCs w:val="16"/>
              </w:rPr>
            </w:pPr>
            <w:r w:rsidRPr="0002004C">
              <w:rPr>
                <w:sz w:val="16"/>
                <w:szCs w:val="16"/>
              </w:rPr>
              <w:t>6.3</w:t>
            </w:r>
          </w:p>
        </w:tc>
        <w:tc>
          <w:tcPr>
            <w:tcW w:w="1176" w:type="dxa"/>
          </w:tcPr>
          <w:p w14:paraId="2D30E5F0" w14:textId="77777777" w:rsidR="002F72CB" w:rsidRPr="0002004C" w:rsidRDefault="002F72CB" w:rsidP="00171B3E">
            <w:pPr>
              <w:jc w:val="center"/>
              <w:rPr>
                <w:sz w:val="16"/>
                <w:szCs w:val="16"/>
              </w:rPr>
            </w:pPr>
            <w:r w:rsidRPr="0002004C">
              <w:rPr>
                <w:sz w:val="16"/>
                <w:szCs w:val="16"/>
              </w:rPr>
              <w:t>7.2</w:t>
            </w:r>
          </w:p>
        </w:tc>
        <w:tc>
          <w:tcPr>
            <w:tcW w:w="1177" w:type="dxa"/>
          </w:tcPr>
          <w:p w14:paraId="47F1EDF2" w14:textId="77777777" w:rsidR="002F72CB" w:rsidRPr="0002004C" w:rsidRDefault="002F72CB" w:rsidP="00171B3E">
            <w:pPr>
              <w:jc w:val="center"/>
              <w:rPr>
                <w:sz w:val="16"/>
                <w:szCs w:val="16"/>
              </w:rPr>
            </w:pPr>
            <w:r w:rsidRPr="0002004C">
              <w:rPr>
                <w:sz w:val="16"/>
                <w:szCs w:val="16"/>
              </w:rPr>
              <w:t>9.8</w:t>
            </w:r>
          </w:p>
        </w:tc>
        <w:tc>
          <w:tcPr>
            <w:tcW w:w="1177" w:type="dxa"/>
          </w:tcPr>
          <w:p w14:paraId="27423AE0" w14:textId="77777777" w:rsidR="002F72CB" w:rsidRPr="0002004C" w:rsidRDefault="002F72CB" w:rsidP="00171B3E">
            <w:pPr>
              <w:jc w:val="center"/>
              <w:rPr>
                <w:sz w:val="16"/>
                <w:szCs w:val="16"/>
              </w:rPr>
            </w:pPr>
            <w:r w:rsidRPr="0002004C">
              <w:rPr>
                <w:sz w:val="16"/>
                <w:szCs w:val="16"/>
              </w:rPr>
              <w:t>8.0</w:t>
            </w:r>
          </w:p>
        </w:tc>
        <w:tc>
          <w:tcPr>
            <w:tcW w:w="1177" w:type="dxa"/>
          </w:tcPr>
          <w:p w14:paraId="32D974AC" w14:textId="77777777" w:rsidR="002F72CB" w:rsidRPr="0002004C" w:rsidRDefault="002F72CB" w:rsidP="00171B3E">
            <w:pPr>
              <w:jc w:val="center"/>
              <w:rPr>
                <w:sz w:val="16"/>
                <w:szCs w:val="16"/>
              </w:rPr>
            </w:pPr>
            <w:r w:rsidRPr="0002004C">
              <w:rPr>
                <w:rFonts w:ascii="Symbol" w:hAnsi="Symbol" w:cs="Arial"/>
                <w:sz w:val="16"/>
                <w:szCs w:val="16"/>
              </w:rPr>
              <w:t></w:t>
            </w:r>
            <w:r w:rsidRPr="0002004C">
              <w:rPr>
                <w:sz w:val="16"/>
                <w:szCs w:val="16"/>
                <w:vertAlign w:val="superscript"/>
              </w:rPr>
              <w:t>2</w:t>
            </w:r>
            <w:r w:rsidRPr="0002004C">
              <w:rPr>
                <w:sz w:val="16"/>
                <w:szCs w:val="16"/>
                <w:vertAlign w:val="subscript"/>
              </w:rPr>
              <w:t>7</w:t>
            </w:r>
            <w:r w:rsidRPr="0002004C">
              <w:rPr>
                <w:sz w:val="16"/>
                <w:szCs w:val="16"/>
              </w:rPr>
              <w:t xml:space="preserve"> = 9.67 (.208)</w:t>
            </w:r>
          </w:p>
        </w:tc>
      </w:tr>
      <w:tr w:rsidR="002F72CB" w:rsidRPr="0002004C" w14:paraId="6AB5E323" w14:textId="77777777" w:rsidTr="00171B3E">
        <w:tc>
          <w:tcPr>
            <w:tcW w:w="3504" w:type="dxa"/>
          </w:tcPr>
          <w:p w14:paraId="37B75086" w14:textId="77777777" w:rsidR="002F72CB" w:rsidRPr="0002004C" w:rsidRDefault="002F72CB" w:rsidP="00171B3E">
            <w:pPr>
              <w:rPr>
                <w:sz w:val="16"/>
                <w:szCs w:val="16"/>
              </w:rPr>
            </w:pPr>
            <w:r w:rsidRPr="0002004C">
              <w:rPr>
                <w:sz w:val="16"/>
                <w:szCs w:val="16"/>
              </w:rPr>
              <w:t>Lifetime use of drugs (%)</w:t>
            </w:r>
          </w:p>
        </w:tc>
        <w:tc>
          <w:tcPr>
            <w:tcW w:w="1176" w:type="dxa"/>
          </w:tcPr>
          <w:p w14:paraId="0E98EE90" w14:textId="77777777" w:rsidR="002F72CB" w:rsidRPr="0002004C" w:rsidRDefault="002F72CB" w:rsidP="00171B3E">
            <w:pPr>
              <w:jc w:val="center"/>
              <w:rPr>
                <w:sz w:val="16"/>
                <w:szCs w:val="16"/>
              </w:rPr>
            </w:pPr>
          </w:p>
        </w:tc>
        <w:tc>
          <w:tcPr>
            <w:tcW w:w="1177" w:type="dxa"/>
          </w:tcPr>
          <w:p w14:paraId="1C04C18A" w14:textId="77777777" w:rsidR="002F72CB" w:rsidRPr="0002004C" w:rsidRDefault="002F72CB" w:rsidP="00171B3E">
            <w:pPr>
              <w:jc w:val="center"/>
              <w:rPr>
                <w:sz w:val="16"/>
                <w:szCs w:val="16"/>
              </w:rPr>
            </w:pPr>
          </w:p>
        </w:tc>
        <w:tc>
          <w:tcPr>
            <w:tcW w:w="1177" w:type="dxa"/>
          </w:tcPr>
          <w:p w14:paraId="7D817996" w14:textId="77777777" w:rsidR="002F72CB" w:rsidRPr="0002004C" w:rsidRDefault="002F72CB" w:rsidP="00171B3E">
            <w:pPr>
              <w:jc w:val="center"/>
              <w:rPr>
                <w:sz w:val="16"/>
                <w:szCs w:val="16"/>
              </w:rPr>
            </w:pPr>
          </w:p>
        </w:tc>
        <w:tc>
          <w:tcPr>
            <w:tcW w:w="1176" w:type="dxa"/>
          </w:tcPr>
          <w:p w14:paraId="6B226102" w14:textId="77777777" w:rsidR="002F72CB" w:rsidRPr="0002004C" w:rsidRDefault="002F72CB" w:rsidP="00171B3E">
            <w:pPr>
              <w:jc w:val="center"/>
              <w:rPr>
                <w:sz w:val="16"/>
                <w:szCs w:val="16"/>
              </w:rPr>
            </w:pPr>
          </w:p>
        </w:tc>
        <w:tc>
          <w:tcPr>
            <w:tcW w:w="1177" w:type="dxa"/>
          </w:tcPr>
          <w:p w14:paraId="20F06AC3" w14:textId="77777777" w:rsidR="002F72CB" w:rsidRPr="0002004C" w:rsidRDefault="002F72CB" w:rsidP="00171B3E">
            <w:pPr>
              <w:jc w:val="center"/>
              <w:rPr>
                <w:sz w:val="16"/>
                <w:szCs w:val="16"/>
              </w:rPr>
            </w:pPr>
          </w:p>
        </w:tc>
        <w:tc>
          <w:tcPr>
            <w:tcW w:w="1177" w:type="dxa"/>
          </w:tcPr>
          <w:p w14:paraId="423C7702" w14:textId="77777777" w:rsidR="002F72CB" w:rsidRPr="0002004C" w:rsidRDefault="002F72CB" w:rsidP="00171B3E">
            <w:pPr>
              <w:jc w:val="center"/>
              <w:rPr>
                <w:sz w:val="16"/>
                <w:szCs w:val="16"/>
              </w:rPr>
            </w:pPr>
          </w:p>
        </w:tc>
        <w:tc>
          <w:tcPr>
            <w:tcW w:w="1176" w:type="dxa"/>
          </w:tcPr>
          <w:p w14:paraId="24AE5C19" w14:textId="77777777" w:rsidR="002F72CB" w:rsidRPr="0002004C" w:rsidRDefault="002F72CB" w:rsidP="00171B3E">
            <w:pPr>
              <w:jc w:val="center"/>
              <w:rPr>
                <w:sz w:val="16"/>
                <w:szCs w:val="16"/>
              </w:rPr>
            </w:pPr>
          </w:p>
        </w:tc>
        <w:tc>
          <w:tcPr>
            <w:tcW w:w="1177" w:type="dxa"/>
          </w:tcPr>
          <w:p w14:paraId="500FF2CA" w14:textId="77777777" w:rsidR="002F72CB" w:rsidRPr="0002004C" w:rsidRDefault="002F72CB" w:rsidP="00171B3E">
            <w:pPr>
              <w:jc w:val="center"/>
              <w:rPr>
                <w:sz w:val="16"/>
                <w:szCs w:val="16"/>
              </w:rPr>
            </w:pPr>
          </w:p>
        </w:tc>
        <w:tc>
          <w:tcPr>
            <w:tcW w:w="1177" w:type="dxa"/>
          </w:tcPr>
          <w:p w14:paraId="0EE202B5" w14:textId="77777777" w:rsidR="002F72CB" w:rsidRPr="0002004C" w:rsidRDefault="002F72CB" w:rsidP="00171B3E">
            <w:pPr>
              <w:jc w:val="center"/>
              <w:rPr>
                <w:sz w:val="16"/>
                <w:szCs w:val="16"/>
              </w:rPr>
            </w:pPr>
          </w:p>
        </w:tc>
        <w:tc>
          <w:tcPr>
            <w:tcW w:w="1177" w:type="dxa"/>
          </w:tcPr>
          <w:p w14:paraId="0F8E8CA2" w14:textId="77777777" w:rsidR="002F72CB" w:rsidRPr="0002004C" w:rsidRDefault="002F72CB" w:rsidP="00171B3E">
            <w:pPr>
              <w:jc w:val="center"/>
              <w:rPr>
                <w:sz w:val="16"/>
                <w:szCs w:val="16"/>
              </w:rPr>
            </w:pPr>
          </w:p>
        </w:tc>
      </w:tr>
      <w:tr w:rsidR="002F72CB" w:rsidRPr="0002004C" w14:paraId="048CA2DE" w14:textId="77777777" w:rsidTr="00171B3E">
        <w:tc>
          <w:tcPr>
            <w:tcW w:w="3504" w:type="dxa"/>
          </w:tcPr>
          <w:p w14:paraId="5ED7B012" w14:textId="77777777" w:rsidR="002F72CB" w:rsidRPr="0002004C" w:rsidRDefault="002F72CB" w:rsidP="00171B3E">
            <w:pPr>
              <w:jc w:val="right"/>
              <w:rPr>
                <w:i/>
                <w:iCs/>
                <w:sz w:val="16"/>
                <w:szCs w:val="16"/>
              </w:rPr>
            </w:pPr>
            <w:r w:rsidRPr="0002004C">
              <w:rPr>
                <w:i/>
                <w:iCs/>
                <w:sz w:val="16"/>
                <w:szCs w:val="16"/>
              </w:rPr>
              <w:t>Amphetamines</w:t>
            </w:r>
          </w:p>
        </w:tc>
        <w:tc>
          <w:tcPr>
            <w:tcW w:w="1176" w:type="dxa"/>
          </w:tcPr>
          <w:p w14:paraId="138A9422" w14:textId="77777777" w:rsidR="002F72CB" w:rsidRPr="0002004C" w:rsidRDefault="002F72CB" w:rsidP="00171B3E">
            <w:pPr>
              <w:jc w:val="center"/>
              <w:rPr>
                <w:sz w:val="16"/>
                <w:szCs w:val="16"/>
              </w:rPr>
            </w:pPr>
            <w:r w:rsidRPr="0002004C">
              <w:rPr>
                <w:color w:val="000000"/>
                <w:sz w:val="16"/>
                <w:szCs w:val="16"/>
              </w:rPr>
              <w:t>38.5</w:t>
            </w:r>
          </w:p>
        </w:tc>
        <w:tc>
          <w:tcPr>
            <w:tcW w:w="1177" w:type="dxa"/>
          </w:tcPr>
          <w:p w14:paraId="46619DEA" w14:textId="77777777" w:rsidR="002F72CB" w:rsidRPr="0002004C" w:rsidRDefault="002F72CB" w:rsidP="00171B3E">
            <w:pPr>
              <w:jc w:val="center"/>
              <w:rPr>
                <w:sz w:val="16"/>
                <w:szCs w:val="16"/>
              </w:rPr>
            </w:pPr>
            <w:r w:rsidRPr="0002004C">
              <w:rPr>
                <w:color w:val="000000"/>
                <w:sz w:val="16"/>
                <w:szCs w:val="16"/>
              </w:rPr>
              <w:t>34.9</w:t>
            </w:r>
          </w:p>
        </w:tc>
        <w:tc>
          <w:tcPr>
            <w:tcW w:w="1177" w:type="dxa"/>
          </w:tcPr>
          <w:p w14:paraId="29F3F160" w14:textId="77777777" w:rsidR="002F72CB" w:rsidRPr="0002004C" w:rsidRDefault="002F72CB" w:rsidP="00171B3E">
            <w:pPr>
              <w:jc w:val="center"/>
              <w:rPr>
                <w:sz w:val="16"/>
                <w:szCs w:val="16"/>
              </w:rPr>
            </w:pPr>
            <w:r w:rsidRPr="0002004C">
              <w:rPr>
                <w:color w:val="000000"/>
                <w:sz w:val="16"/>
                <w:szCs w:val="16"/>
              </w:rPr>
              <w:t>36.5</w:t>
            </w:r>
          </w:p>
        </w:tc>
        <w:tc>
          <w:tcPr>
            <w:tcW w:w="1176" w:type="dxa"/>
          </w:tcPr>
          <w:p w14:paraId="0E7FC1C6" w14:textId="77777777" w:rsidR="002F72CB" w:rsidRPr="0002004C" w:rsidRDefault="002F72CB" w:rsidP="00171B3E">
            <w:pPr>
              <w:jc w:val="center"/>
              <w:rPr>
                <w:sz w:val="16"/>
                <w:szCs w:val="16"/>
              </w:rPr>
            </w:pPr>
            <w:r w:rsidRPr="0002004C">
              <w:rPr>
                <w:color w:val="000000"/>
                <w:sz w:val="16"/>
                <w:szCs w:val="16"/>
              </w:rPr>
              <w:t>41.9</w:t>
            </w:r>
          </w:p>
        </w:tc>
        <w:tc>
          <w:tcPr>
            <w:tcW w:w="1177" w:type="dxa"/>
          </w:tcPr>
          <w:p w14:paraId="563990DC" w14:textId="77777777" w:rsidR="002F72CB" w:rsidRPr="0002004C" w:rsidRDefault="002F72CB" w:rsidP="00171B3E">
            <w:pPr>
              <w:jc w:val="center"/>
              <w:rPr>
                <w:sz w:val="16"/>
                <w:szCs w:val="16"/>
              </w:rPr>
            </w:pPr>
            <w:r w:rsidRPr="0002004C">
              <w:rPr>
                <w:color w:val="000000"/>
                <w:sz w:val="16"/>
                <w:szCs w:val="16"/>
              </w:rPr>
              <w:t>39.7</w:t>
            </w:r>
          </w:p>
        </w:tc>
        <w:tc>
          <w:tcPr>
            <w:tcW w:w="1177" w:type="dxa"/>
          </w:tcPr>
          <w:p w14:paraId="79773025" w14:textId="77777777" w:rsidR="002F72CB" w:rsidRPr="0002004C" w:rsidRDefault="002F72CB" w:rsidP="00171B3E">
            <w:pPr>
              <w:jc w:val="center"/>
              <w:rPr>
                <w:sz w:val="16"/>
                <w:szCs w:val="16"/>
              </w:rPr>
            </w:pPr>
            <w:r w:rsidRPr="0002004C">
              <w:rPr>
                <w:color w:val="000000"/>
                <w:sz w:val="16"/>
                <w:szCs w:val="16"/>
              </w:rPr>
              <w:t>35.9</w:t>
            </w:r>
          </w:p>
        </w:tc>
        <w:tc>
          <w:tcPr>
            <w:tcW w:w="1176" w:type="dxa"/>
          </w:tcPr>
          <w:p w14:paraId="6C7EEEAE" w14:textId="77777777" w:rsidR="002F72CB" w:rsidRPr="0002004C" w:rsidRDefault="002F72CB" w:rsidP="00171B3E">
            <w:pPr>
              <w:jc w:val="center"/>
              <w:rPr>
                <w:sz w:val="16"/>
                <w:szCs w:val="16"/>
              </w:rPr>
            </w:pPr>
            <w:r w:rsidRPr="0002004C">
              <w:rPr>
                <w:color w:val="000000"/>
                <w:sz w:val="16"/>
                <w:szCs w:val="16"/>
              </w:rPr>
              <w:t>41.0</w:t>
            </w:r>
          </w:p>
        </w:tc>
        <w:tc>
          <w:tcPr>
            <w:tcW w:w="1177" w:type="dxa"/>
          </w:tcPr>
          <w:p w14:paraId="5C977123" w14:textId="77777777" w:rsidR="002F72CB" w:rsidRPr="0002004C" w:rsidRDefault="002F72CB" w:rsidP="00171B3E">
            <w:pPr>
              <w:jc w:val="center"/>
              <w:rPr>
                <w:sz w:val="16"/>
                <w:szCs w:val="16"/>
              </w:rPr>
            </w:pPr>
            <w:r w:rsidRPr="0002004C">
              <w:rPr>
                <w:color w:val="000000"/>
                <w:sz w:val="16"/>
                <w:szCs w:val="16"/>
              </w:rPr>
              <w:t>44.3</w:t>
            </w:r>
          </w:p>
        </w:tc>
        <w:tc>
          <w:tcPr>
            <w:tcW w:w="1177" w:type="dxa"/>
          </w:tcPr>
          <w:p w14:paraId="38DC2328" w14:textId="77777777" w:rsidR="002F72CB" w:rsidRPr="0002004C" w:rsidRDefault="002F72CB" w:rsidP="00171B3E">
            <w:pPr>
              <w:jc w:val="center"/>
              <w:rPr>
                <w:sz w:val="16"/>
                <w:szCs w:val="16"/>
              </w:rPr>
            </w:pPr>
            <w:r w:rsidRPr="0002004C">
              <w:rPr>
                <w:color w:val="000000"/>
                <w:sz w:val="16"/>
                <w:szCs w:val="16"/>
              </w:rPr>
              <w:t>39.0</w:t>
            </w:r>
          </w:p>
        </w:tc>
        <w:tc>
          <w:tcPr>
            <w:tcW w:w="1177" w:type="dxa"/>
          </w:tcPr>
          <w:p w14:paraId="703D8E65" w14:textId="77777777" w:rsidR="002F72CB" w:rsidRPr="0002004C" w:rsidRDefault="002F72CB" w:rsidP="00171B3E">
            <w:pPr>
              <w:jc w:val="center"/>
              <w:rPr>
                <w:color w:val="000000"/>
                <w:sz w:val="16"/>
                <w:szCs w:val="16"/>
              </w:rPr>
            </w:pPr>
            <w:r w:rsidRPr="0002004C">
              <w:rPr>
                <w:rFonts w:ascii="Symbol" w:hAnsi="Symbol" w:cs="Arial"/>
                <w:sz w:val="16"/>
                <w:szCs w:val="16"/>
              </w:rPr>
              <w:t></w:t>
            </w:r>
            <w:r w:rsidRPr="0002004C">
              <w:rPr>
                <w:sz w:val="16"/>
                <w:szCs w:val="16"/>
                <w:vertAlign w:val="superscript"/>
              </w:rPr>
              <w:t>2</w:t>
            </w:r>
            <w:r w:rsidRPr="0002004C">
              <w:rPr>
                <w:sz w:val="16"/>
                <w:szCs w:val="16"/>
                <w:vertAlign w:val="subscript"/>
              </w:rPr>
              <w:t>7</w:t>
            </w:r>
            <w:r w:rsidRPr="0002004C">
              <w:rPr>
                <w:sz w:val="16"/>
                <w:szCs w:val="16"/>
              </w:rPr>
              <w:t xml:space="preserve"> = 1.93 (.964)</w:t>
            </w:r>
          </w:p>
        </w:tc>
      </w:tr>
      <w:tr w:rsidR="002F72CB" w:rsidRPr="0002004C" w14:paraId="1BE1AE09" w14:textId="77777777" w:rsidTr="00171B3E">
        <w:tc>
          <w:tcPr>
            <w:tcW w:w="3504" w:type="dxa"/>
          </w:tcPr>
          <w:p w14:paraId="2250E0F6" w14:textId="77777777" w:rsidR="002F72CB" w:rsidRPr="0002004C" w:rsidRDefault="002F72CB" w:rsidP="00171B3E">
            <w:pPr>
              <w:jc w:val="right"/>
              <w:rPr>
                <w:i/>
                <w:iCs/>
                <w:sz w:val="16"/>
                <w:szCs w:val="16"/>
              </w:rPr>
            </w:pPr>
            <w:r w:rsidRPr="0002004C">
              <w:rPr>
                <w:i/>
                <w:iCs/>
                <w:sz w:val="16"/>
                <w:szCs w:val="16"/>
              </w:rPr>
              <w:t>Alcohol</w:t>
            </w:r>
          </w:p>
        </w:tc>
        <w:tc>
          <w:tcPr>
            <w:tcW w:w="1176" w:type="dxa"/>
          </w:tcPr>
          <w:p w14:paraId="13D30DB1" w14:textId="77777777" w:rsidR="002F72CB" w:rsidRPr="0002004C" w:rsidRDefault="002F72CB" w:rsidP="00171B3E">
            <w:pPr>
              <w:jc w:val="center"/>
              <w:rPr>
                <w:sz w:val="16"/>
                <w:szCs w:val="16"/>
              </w:rPr>
            </w:pPr>
            <w:r w:rsidRPr="0002004C">
              <w:rPr>
                <w:color w:val="000000"/>
                <w:sz w:val="16"/>
                <w:szCs w:val="16"/>
              </w:rPr>
              <w:t>98.5</w:t>
            </w:r>
          </w:p>
        </w:tc>
        <w:tc>
          <w:tcPr>
            <w:tcW w:w="1177" w:type="dxa"/>
          </w:tcPr>
          <w:p w14:paraId="22C10E5A" w14:textId="77777777" w:rsidR="002F72CB" w:rsidRPr="0002004C" w:rsidRDefault="002F72CB" w:rsidP="00171B3E">
            <w:pPr>
              <w:jc w:val="center"/>
              <w:rPr>
                <w:sz w:val="16"/>
                <w:szCs w:val="16"/>
              </w:rPr>
            </w:pPr>
            <w:r w:rsidRPr="0002004C">
              <w:rPr>
                <w:color w:val="000000"/>
                <w:sz w:val="16"/>
                <w:szCs w:val="16"/>
              </w:rPr>
              <w:t>92.1</w:t>
            </w:r>
          </w:p>
        </w:tc>
        <w:tc>
          <w:tcPr>
            <w:tcW w:w="1177" w:type="dxa"/>
          </w:tcPr>
          <w:p w14:paraId="63505E5F" w14:textId="77777777" w:rsidR="002F72CB" w:rsidRPr="0002004C" w:rsidRDefault="002F72CB" w:rsidP="00171B3E">
            <w:pPr>
              <w:jc w:val="center"/>
              <w:rPr>
                <w:sz w:val="16"/>
                <w:szCs w:val="16"/>
              </w:rPr>
            </w:pPr>
            <w:r w:rsidRPr="0002004C">
              <w:rPr>
                <w:color w:val="000000"/>
                <w:sz w:val="16"/>
                <w:szCs w:val="16"/>
              </w:rPr>
              <w:t>87.3</w:t>
            </w:r>
          </w:p>
        </w:tc>
        <w:tc>
          <w:tcPr>
            <w:tcW w:w="1176" w:type="dxa"/>
          </w:tcPr>
          <w:p w14:paraId="1D414DE3" w14:textId="77777777" w:rsidR="002F72CB" w:rsidRPr="0002004C" w:rsidRDefault="002F72CB" w:rsidP="00171B3E">
            <w:pPr>
              <w:jc w:val="center"/>
              <w:rPr>
                <w:sz w:val="16"/>
                <w:szCs w:val="16"/>
              </w:rPr>
            </w:pPr>
            <w:r w:rsidRPr="0002004C">
              <w:rPr>
                <w:color w:val="000000"/>
                <w:sz w:val="16"/>
                <w:szCs w:val="16"/>
              </w:rPr>
              <w:t>93.5</w:t>
            </w:r>
          </w:p>
        </w:tc>
        <w:tc>
          <w:tcPr>
            <w:tcW w:w="1177" w:type="dxa"/>
          </w:tcPr>
          <w:p w14:paraId="6D55BC1A" w14:textId="77777777" w:rsidR="002F72CB" w:rsidRPr="0002004C" w:rsidRDefault="002F72CB" w:rsidP="00171B3E">
            <w:pPr>
              <w:jc w:val="center"/>
              <w:rPr>
                <w:sz w:val="16"/>
                <w:szCs w:val="16"/>
              </w:rPr>
            </w:pPr>
            <w:r w:rsidRPr="0002004C">
              <w:rPr>
                <w:color w:val="000000"/>
                <w:sz w:val="16"/>
                <w:szCs w:val="16"/>
              </w:rPr>
              <w:t>92.1</w:t>
            </w:r>
          </w:p>
        </w:tc>
        <w:tc>
          <w:tcPr>
            <w:tcW w:w="1177" w:type="dxa"/>
          </w:tcPr>
          <w:p w14:paraId="0D1E2BF5" w14:textId="77777777" w:rsidR="002F72CB" w:rsidRPr="0002004C" w:rsidRDefault="002F72CB" w:rsidP="00171B3E">
            <w:pPr>
              <w:jc w:val="center"/>
              <w:rPr>
                <w:sz w:val="16"/>
                <w:szCs w:val="16"/>
              </w:rPr>
            </w:pPr>
            <w:r w:rsidRPr="0002004C">
              <w:rPr>
                <w:color w:val="000000"/>
                <w:sz w:val="16"/>
                <w:szCs w:val="16"/>
              </w:rPr>
              <w:t>89.1</w:t>
            </w:r>
          </w:p>
        </w:tc>
        <w:tc>
          <w:tcPr>
            <w:tcW w:w="1176" w:type="dxa"/>
          </w:tcPr>
          <w:p w14:paraId="598908E1" w14:textId="77777777" w:rsidR="002F72CB" w:rsidRPr="0002004C" w:rsidRDefault="002F72CB" w:rsidP="00171B3E">
            <w:pPr>
              <w:jc w:val="center"/>
              <w:rPr>
                <w:sz w:val="16"/>
                <w:szCs w:val="16"/>
              </w:rPr>
            </w:pPr>
            <w:r w:rsidRPr="0002004C">
              <w:rPr>
                <w:color w:val="000000"/>
                <w:sz w:val="16"/>
                <w:szCs w:val="16"/>
              </w:rPr>
              <w:t>91.8</w:t>
            </w:r>
          </w:p>
        </w:tc>
        <w:tc>
          <w:tcPr>
            <w:tcW w:w="1177" w:type="dxa"/>
          </w:tcPr>
          <w:p w14:paraId="79268663" w14:textId="77777777" w:rsidR="002F72CB" w:rsidRPr="0002004C" w:rsidRDefault="002F72CB" w:rsidP="00171B3E">
            <w:pPr>
              <w:jc w:val="center"/>
              <w:rPr>
                <w:sz w:val="16"/>
                <w:szCs w:val="16"/>
              </w:rPr>
            </w:pPr>
            <w:r w:rsidRPr="0002004C">
              <w:rPr>
                <w:color w:val="000000"/>
                <w:sz w:val="16"/>
                <w:szCs w:val="16"/>
              </w:rPr>
              <w:t>96.7</w:t>
            </w:r>
          </w:p>
        </w:tc>
        <w:tc>
          <w:tcPr>
            <w:tcW w:w="1177" w:type="dxa"/>
          </w:tcPr>
          <w:p w14:paraId="55FE7E52" w14:textId="77777777" w:rsidR="002F72CB" w:rsidRPr="0002004C" w:rsidRDefault="002F72CB" w:rsidP="00171B3E">
            <w:pPr>
              <w:jc w:val="center"/>
              <w:rPr>
                <w:sz w:val="16"/>
                <w:szCs w:val="16"/>
              </w:rPr>
            </w:pPr>
            <w:r w:rsidRPr="0002004C">
              <w:rPr>
                <w:color w:val="000000"/>
                <w:sz w:val="16"/>
                <w:szCs w:val="16"/>
              </w:rPr>
              <w:t>92.6</w:t>
            </w:r>
          </w:p>
        </w:tc>
        <w:tc>
          <w:tcPr>
            <w:tcW w:w="1177" w:type="dxa"/>
          </w:tcPr>
          <w:p w14:paraId="1F410175" w14:textId="77777777" w:rsidR="002F72CB" w:rsidRPr="0002004C" w:rsidRDefault="002F72CB" w:rsidP="00171B3E">
            <w:pPr>
              <w:jc w:val="center"/>
              <w:rPr>
                <w:color w:val="000000"/>
                <w:sz w:val="16"/>
                <w:szCs w:val="16"/>
              </w:rPr>
            </w:pPr>
            <w:r w:rsidRPr="0002004C">
              <w:rPr>
                <w:rFonts w:ascii="Symbol" w:hAnsi="Symbol" w:cs="Arial"/>
                <w:sz w:val="16"/>
                <w:szCs w:val="16"/>
              </w:rPr>
              <w:t></w:t>
            </w:r>
            <w:r w:rsidRPr="0002004C">
              <w:rPr>
                <w:sz w:val="16"/>
                <w:szCs w:val="16"/>
                <w:vertAlign w:val="superscript"/>
              </w:rPr>
              <w:t>2</w:t>
            </w:r>
            <w:r w:rsidRPr="0002004C">
              <w:rPr>
                <w:sz w:val="16"/>
                <w:szCs w:val="16"/>
                <w:vertAlign w:val="subscript"/>
              </w:rPr>
              <w:t>7</w:t>
            </w:r>
            <w:r w:rsidRPr="0002004C">
              <w:rPr>
                <w:sz w:val="16"/>
                <w:szCs w:val="16"/>
              </w:rPr>
              <w:t xml:space="preserve"> = 2.94 (.891)</w:t>
            </w:r>
          </w:p>
        </w:tc>
      </w:tr>
      <w:tr w:rsidR="002F72CB" w:rsidRPr="0002004C" w14:paraId="1329647B" w14:textId="77777777" w:rsidTr="00171B3E">
        <w:tc>
          <w:tcPr>
            <w:tcW w:w="3504" w:type="dxa"/>
          </w:tcPr>
          <w:p w14:paraId="3BDE6284" w14:textId="77777777" w:rsidR="002F72CB" w:rsidRPr="0002004C" w:rsidRDefault="002F72CB" w:rsidP="00171B3E">
            <w:pPr>
              <w:jc w:val="right"/>
              <w:rPr>
                <w:i/>
                <w:iCs/>
                <w:sz w:val="16"/>
                <w:szCs w:val="16"/>
              </w:rPr>
            </w:pPr>
            <w:r w:rsidRPr="0002004C">
              <w:rPr>
                <w:i/>
                <w:iCs/>
                <w:sz w:val="16"/>
                <w:szCs w:val="16"/>
              </w:rPr>
              <w:t>Cannabis</w:t>
            </w:r>
          </w:p>
        </w:tc>
        <w:tc>
          <w:tcPr>
            <w:tcW w:w="1176" w:type="dxa"/>
          </w:tcPr>
          <w:p w14:paraId="5D763439" w14:textId="77777777" w:rsidR="002F72CB" w:rsidRPr="0002004C" w:rsidRDefault="002F72CB" w:rsidP="00171B3E">
            <w:pPr>
              <w:jc w:val="center"/>
              <w:rPr>
                <w:sz w:val="16"/>
                <w:szCs w:val="16"/>
              </w:rPr>
            </w:pPr>
            <w:r w:rsidRPr="0002004C">
              <w:rPr>
                <w:color w:val="000000"/>
                <w:sz w:val="16"/>
                <w:szCs w:val="16"/>
              </w:rPr>
              <w:t>81.5</w:t>
            </w:r>
          </w:p>
        </w:tc>
        <w:tc>
          <w:tcPr>
            <w:tcW w:w="1177" w:type="dxa"/>
          </w:tcPr>
          <w:p w14:paraId="1ABE597C" w14:textId="77777777" w:rsidR="002F72CB" w:rsidRPr="0002004C" w:rsidRDefault="002F72CB" w:rsidP="00171B3E">
            <w:pPr>
              <w:jc w:val="center"/>
              <w:rPr>
                <w:sz w:val="16"/>
                <w:szCs w:val="16"/>
              </w:rPr>
            </w:pPr>
            <w:r w:rsidRPr="0002004C">
              <w:rPr>
                <w:color w:val="000000"/>
                <w:sz w:val="16"/>
                <w:szCs w:val="16"/>
              </w:rPr>
              <w:t>77.8</w:t>
            </w:r>
          </w:p>
        </w:tc>
        <w:tc>
          <w:tcPr>
            <w:tcW w:w="1177" w:type="dxa"/>
          </w:tcPr>
          <w:p w14:paraId="137B974E" w14:textId="77777777" w:rsidR="002F72CB" w:rsidRPr="0002004C" w:rsidRDefault="002F72CB" w:rsidP="00171B3E">
            <w:pPr>
              <w:jc w:val="center"/>
              <w:rPr>
                <w:sz w:val="16"/>
                <w:szCs w:val="16"/>
              </w:rPr>
            </w:pPr>
            <w:r w:rsidRPr="0002004C">
              <w:rPr>
                <w:color w:val="000000"/>
                <w:sz w:val="16"/>
                <w:szCs w:val="16"/>
              </w:rPr>
              <w:t>71.4</w:t>
            </w:r>
          </w:p>
        </w:tc>
        <w:tc>
          <w:tcPr>
            <w:tcW w:w="1176" w:type="dxa"/>
          </w:tcPr>
          <w:p w14:paraId="07685A17" w14:textId="77777777" w:rsidR="002F72CB" w:rsidRPr="0002004C" w:rsidRDefault="002F72CB" w:rsidP="00171B3E">
            <w:pPr>
              <w:jc w:val="center"/>
              <w:rPr>
                <w:sz w:val="16"/>
                <w:szCs w:val="16"/>
              </w:rPr>
            </w:pPr>
            <w:r w:rsidRPr="0002004C">
              <w:rPr>
                <w:color w:val="000000"/>
                <w:sz w:val="16"/>
                <w:szCs w:val="16"/>
              </w:rPr>
              <w:t>80.6</w:t>
            </w:r>
          </w:p>
        </w:tc>
        <w:tc>
          <w:tcPr>
            <w:tcW w:w="1177" w:type="dxa"/>
          </w:tcPr>
          <w:p w14:paraId="4954D429" w14:textId="77777777" w:rsidR="002F72CB" w:rsidRPr="0002004C" w:rsidRDefault="002F72CB" w:rsidP="00171B3E">
            <w:pPr>
              <w:jc w:val="center"/>
              <w:rPr>
                <w:sz w:val="16"/>
                <w:szCs w:val="16"/>
              </w:rPr>
            </w:pPr>
            <w:r w:rsidRPr="0002004C">
              <w:rPr>
                <w:color w:val="000000"/>
                <w:sz w:val="16"/>
                <w:szCs w:val="16"/>
              </w:rPr>
              <w:t>73.0</w:t>
            </w:r>
          </w:p>
        </w:tc>
        <w:tc>
          <w:tcPr>
            <w:tcW w:w="1177" w:type="dxa"/>
          </w:tcPr>
          <w:p w14:paraId="565BFE63" w14:textId="77777777" w:rsidR="002F72CB" w:rsidRPr="0002004C" w:rsidRDefault="002F72CB" w:rsidP="00171B3E">
            <w:pPr>
              <w:jc w:val="center"/>
              <w:rPr>
                <w:sz w:val="16"/>
                <w:szCs w:val="16"/>
              </w:rPr>
            </w:pPr>
            <w:r w:rsidRPr="0002004C">
              <w:rPr>
                <w:color w:val="000000"/>
                <w:sz w:val="16"/>
                <w:szCs w:val="16"/>
              </w:rPr>
              <w:t>75.0</w:t>
            </w:r>
          </w:p>
        </w:tc>
        <w:tc>
          <w:tcPr>
            <w:tcW w:w="1176" w:type="dxa"/>
          </w:tcPr>
          <w:p w14:paraId="223AFF79" w14:textId="77777777" w:rsidR="002F72CB" w:rsidRPr="0002004C" w:rsidRDefault="002F72CB" w:rsidP="00171B3E">
            <w:pPr>
              <w:jc w:val="center"/>
              <w:rPr>
                <w:sz w:val="16"/>
                <w:szCs w:val="16"/>
              </w:rPr>
            </w:pPr>
            <w:r w:rsidRPr="0002004C">
              <w:rPr>
                <w:color w:val="000000"/>
                <w:sz w:val="16"/>
                <w:szCs w:val="16"/>
              </w:rPr>
              <w:t>78.7</w:t>
            </w:r>
          </w:p>
        </w:tc>
        <w:tc>
          <w:tcPr>
            <w:tcW w:w="1177" w:type="dxa"/>
          </w:tcPr>
          <w:p w14:paraId="4C6780D3" w14:textId="77777777" w:rsidR="002F72CB" w:rsidRPr="0002004C" w:rsidRDefault="002F72CB" w:rsidP="00171B3E">
            <w:pPr>
              <w:jc w:val="center"/>
              <w:rPr>
                <w:sz w:val="16"/>
                <w:szCs w:val="16"/>
              </w:rPr>
            </w:pPr>
            <w:r w:rsidRPr="0002004C">
              <w:rPr>
                <w:color w:val="000000"/>
                <w:sz w:val="16"/>
                <w:szCs w:val="16"/>
              </w:rPr>
              <w:t>82.0</w:t>
            </w:r>
          </w:p>
        </w:tc>
        <w:tc>
          <w:tcPr>
            <w:tcW w:w="1177" w:type="dxa"/>
          </w:tcPr>
          <w:p w14:paraId="39C5FD83" w14:textId="77777777" w:rsidR="002F72CB" w:rsidRPr="0002004C" w:rsidRDefault="002F72CB" w:rsidP="00171B3E">
            <w:pPr>
              <w:jc w:val="center"/>
              <w:rPr>
                <w:sz w:val="16"/>
                <w:szCs w:val="16"/>
              </w:rPr>
            </w:pPr>
            <w:r w:rsidRPr="0002004C">
              <w:rPr>
                <w:color w:val="000000"/>
                <w:sz w:val="16"/>
                <w:szCs w:val="16"/>
              </w:rPr>
              <w:t>77.5</w:t>
            </w:r>
          </w:p>
        </w:tc>
        <w:tc>
          <w:tcPr>
            <w:tcW w:w="1177" w:type="dxa"/>
          </w:tcPr>
          <w:p w14:paraId="7B9B62C7" w14:textId="77777777" w:rsidR="002F72CB" w:rsidRPr="0002004C" w:rsidRDefault="002F72CB" w:rsidP="00171B3E">
            <w:pPr>
              <w:jc w:val="center"/>
              <w:rPr>
                <w:color w:val="000000"/>
                <w:sz w:val="16"/>
                <w:szCs w:val="16"/>
              </w:rPr>
            </w:pPr>
            <w:r w:rsidRPr="0002004C">
              <w:rPr>
                <w:rFonts w:ascii="Symbol" w:hAnsi="Symbol" w:cs="Arial"/>
                <w:sz w:val="16"/>
                <w:szCs w:val="16"/>
              </w:rPr>
              <w:t></w:t>
            </w:r>
            <w:r w:rsidRPr="0002004C">
              <w:rPr>
                <w:sz w:val="16"/>
                <w:szCs w:val="16"/>
                <w:vertAlign w:val="superscript"/>
              </w:rPr>
              <w:t>2</w:t>
            </w:r>
            <w:r w:rsidRPr="0002004C">
              <w:rPr>
                <w:sz w:val="16"/>
                <w:szCs w:val="16"/>
                <w:vertAlign w:val="subscript"/>
              </w:rPr>
              <w:t>7</w:t>
            </w:r>
            <w:r w:rsidRPr="0002004C">
              <w:rPr>
                <w:sz w:val="16"/>
                <w:szCs w:val="16"/>
              </w:rPr>
              <w:t xml:space="preserve"> = 2.21 (.783)</w:t>
            </w:r>
          </w:p>
        </w:tc>
      </w:tr>
      <w:tr w:rsidR="002F72CB" w:rsidRPr="0002004C" w14:paraId="19404F21" w14:textId="77777777" w:rsidTr="00171B3E">
        <w:tc>
          <w:tcPr>
            <w:tcW w:w="3504" w:type="dxa"/>
          </w:tcPr>
          <w:p w14:paraId="360083A6" w14:textId="77777777" w:rsidR="002F72CB" w:rsidRPr="0002004C" w:rsidRDefault="002F72CB" w:rsidP="00171B3E">
            <w:pPr>
              <w:jc w:val="right"/>
              <w:rPr>
                <w:i/>
                <w:iCs/>
                <w:sz w:val="16"/>
                <w:szCs w:val="16"/>
              </w:rPr>
            </w:pPr>
            <w:r w:rsidRPr="0002004C">
              <w:rPr>
                <w:i/>
                <w:iCs/>
                <w:sz w:val="16"/>
                <w:szCs w:val="16"/>
              </w:rPr>
              <w:t>Powdered cocaine</w:t>
            </w:r>
          </w:p>
        </w:tc>
        <w:tc>
          <w:tcPr>
            <w:tcW w:w="1176" w:type="dxa"/>
          </w:tcPr>
          <w:p w14:paraId="4CC73D4A" w14:textId="77777777" w:rsidR="002F72CB" w:rsidRPr="0002004C" w:rsidRDefault="002F72CB" w:rsidP="00171B3E">
            <w:pPr>
              <w:jc w:val="center"/>
              <w:rPr>
                <w:sz w:val="16"/>
                <w:szCs w:val="16"/>
              </w:rPr>
            </w:pPr>
            <w:r w:rsidRPr="0002004C">
              <w:rPr>
                <w:color w:val="000000"/>
                <w:sz w:val="16"/>
                <w:szCs w:val="16"/>
              </w:rPr>
              <w:t>41.5</w:t>
            </w:r>
          </w:p>
        </w:tc>
        <w:tc>
          <w:tcPr>
            <w:tcW w:w="1177" w:type="dxa"/>
          </w:tcPr>
          <w:p w14:paraId="12870C63" w14:textId="77777777" w:rsidR="002F72CB" w:rsidRPr="0002004C" w:rsidRDefault="002F72CB" w:rsidP="00171B3E">
            <w:pPr>
              <w:jc w:val="center"/>
              <w:rPr>
                <w:sz w:val="16"/>
                <w:szCs w:val="16"/>
              </w:rPr>
            </w:pPr>
            <w:r w:rsidRPr="0002004C">
              <w:rPr>
                <w:color w:val="000000"/>
                <w:sz w:val="16"/>
                <w:szCs w:val="16"/>
              </w:rPr>
              <w:t>52.4</w:t>
            </w:r>
          </w:p>
        </w:tc>
        <w:tc>
          <w:tcPr>
            <w:tcW w:w="1177" w:type="dxa"/>
          </w:tcPr>
          <w:p w14:paraId="61F2F6E6" w14:textId="77777777" w:rsidR="002F72CB" w:rsidRPr="0002004C" w:rsidRDefault="002F72CB" w:rsidP="00171B3E">
            <w:pPr>
              <w:jc w:val="center"/>
              <w:rPr>
                <w:sz w:val="16"/>
                <w:szCs w:val="16"/>
              </w:rPr>
            </w:pPr>
            <w:r w:rsidRPr="0002004C">
              <w:rPr>
                <w:color w:val="000000"/>
                <w:sz w:val="16"/>
                <w:szCs w:val="16"/>
              </w:rPr>
              <w:t>42.9</w:t>
            </w:r>
          </w:p>
        </w:tc>
        <w:tc>
          <w:tcPr>
            <w:tcW w:w="1176" w:type="dxa"/>
          </w:tcPr>
          <w:p w14:paraId="40F6B397" w14:textId="77777777" w:rsidR="002F72CB" w:rsidRPr="0002004C" w:rsidRDefault="002F72CB" w:rsidP="00171B3E">
            <w:pPr>
              <w:jc w:val="center"/>
              <w:rPr>
                <w:sz w:val="16"/>
                <w:szCs w:val="16"/>
              </w:rPr>
            </w:pPr>
            <w:r w:rsidRPr="0002004C">
              <w:rPr>
                <w:color w:val="000000"/>
                <w:sz w:val="16"/>
                <w:szCs w:val="16"/>
              </w:rPr>
              <w:t>56.5</w:t>
            </w:r>
          </w:p>
        </w:tc>
        <w:tc>
          <w:tcPr>
            <w:tcW w:w="1177" w:type="dxa"/>
          </w:tcPr>
          <w:p w14:paraId="5354801F" w14:textId="77777777" w:rsidR="002F72CB" w:rsidRPr="0002004C" w:rsidRDefault="002F72CB" w:rsidP="00171B3E">
            <w:pPr>
              <w:jc w:val="center"/>
              <w:rPr>
                <w:sz w:val="16"/>
                <w:szCs w:val="16"/>
              </w:rPr>
            </w:pPr>
            <w:r w:rsidRPr="0002004C">
              <w:rPr>
                <w:color w:val="000000"/>
                <w:sz w:val="16"/>
                <w:szCs w:val="16"/>
              </w:rPr>
              <w:t>50.8</w:t>
            </w:r>
          </w:p>
        </w:tc>
        <w:tc>
          <w:tcPr>
            <w:tcW w:w="1177" w:type="dxa"/>
          </w:tcPr>
          <w:p w14:paraId="6BC3FE0D" w14:textId="77777777" w:rsidR="002F72CB" w:rsidRPr="0002004C" w:rsidRDefault="002F72CB" w:rsidP="00171B3E">
            <w:pPr>
              <w:jc w:val="center"/>
              <w:rPr>
                <w:sz w:val="16"/>
                <w:szCs w:val="16"/>
              </w:rPr>
            </w:pPr>
            <w:r w:rsidRPr="0002004C">
              <w:rPr>
                <w:color w:val="000000"/>
                <w:sz w:val="16"/>
                <w:szCs w:val="16"/>
              </w:rPr>
              <w:t>48.4</w:t>
            </w:r>
          </w:p>
        </w:tc>
        <w:tc>
          <w:tcPr>
            <w:tcW w:w="1176" w:type="dxa"/>
          </w:tcPr>
          <w:p w14:paraId="58F61BED" w14:textId="77777777" w:rsidR="002F72CB" w:rsidRPr="0002004C" w:rsidRDefault="002F72CB" w:rsidP="00171B3E">
            <w:pPr>
              <w:jc w:val="center"/>
              <w:rPr>
                <w:sz w:val="16"/>
                <w:szCs w:val="16"/>
              </w:rPr>
            </w:pPr>
            <w:r w:rsidRPr="0002004C">
              <w:rPr>
                <w:color w:val="000000"/>
                <w:sz w:val="16"/>
                <w:szCs w:val="16"/>
              </w:rPr>
              <w:t>50.8</w:t>
            </w:r>
          </w:p>
        </w:tc>
        <w:tc>
          <w:tcPr>
            <w:tcW w:w="1177" w:type="dxa"/>
          </w:tcPr>
          <w:p w14:paraId="749A3FD1" w14:textId="77777777" w:rsidR="002F72CB" w:rsidRPr="0002004C" w:rsidRDefault="002F72CB" w:rsidP="00171B3E">
            <w:pPr>
              <w:jc w:val="center"/>
              <w:rPr>
                <w:sz w:val="16"/>
                <w:szCs w:val="16"/>
              </w:rPr>
            </w:pPr>
            <w:r w:rsidRPr="0002004C">
              <w:rPr>
                <w:color w:val="000000"/>
                <w:sz w:val="16"/>
                <w:szCs w:val="16"/>
              </w:rPr>
              <w:t>62.3</w:t>
            </w:r>
          </w:p>
        </w:tc>
        <w:tc>
          <w:tcPr>
            <w:tcW w:w="1177" w:type="dxa"/>
          </w:tcPr>
          <w:p w14:paraId="5C8F2445" w14:textId="77777777" w:rsidR="002F72CB" w:rsidRPr="0002004C" w:rsidRDefault="002F72CB" w:rsidP="00171B3E">
            <w:pPr>
              <w:jc w:val="center"/>
              <w:rPr>
                <w:sz w:val="16"/>
                <w:szCs w:val="16"/>
              </w:rPr>
            </w:pPr>
            <w:r w:rsidRPr="0002004C">
              <w:rPr>
                <w:color w:val="000000"/>
                <w:sz w:val="16"/>
                <w:szCs w:val="16"/>
              </w:rPr>
              <w:t>50.6</w:t>
            </w:r>
          </w:p>
        </w:tc>
        <w:tc>
          <w:tcPr>
            <w:tcW w:w="1177" w:type="dxa"/>
          </w:tcPr>
          <w:p w14:paraId="7A6F41E8" w14:textId="77777777" w:rsidR="002F72CB" w:rsidRPr="0002004C" w:rsidRDefault="002F72CB" w:rsidP="00171B3E">
            <w:pPr>
              <w:jc w:val="center"/>
              <w:rPr>
                <w:color w:val="000000"/>
                <w:sz w:val="16"/>
                <w:szCs w:val="16"/>
              </w:rPr>
            </w:pPr>
            <w:r w:rsidRPr="0002004C">
              <w:rPr>
                <w:rFonts w:ascii="Symbol" w:hAnsi="Symbol" w:cs="Arial"/>
                <w:sz w:val="16"/>
                <w:szCs w:val="16"/>
              </w:rPr>
              <w:t></w:t>
            </w:r>
            <w:r w:rsidRPr="0002004C">
              <w:rPr>
                <w:sz w:val="16"/>
                <w:szCs w:val="16"/>
                <w:vertAlign w:val="superscript"/>
              </w:rPr>
              <w:t>2</w:t>
            </w:r>
            <w:r w:rsidRPr="0002004C">
              <w:rPr>
                <w:sz w:val="16"/>
                <w:szCs w:val="16"/>
                <w:vertAlign w:val="subscript"/>
              </w:rPr>
              <w:t>7</w:t>
            </w:r>
            <w:r w:rsidRPr="0002004C">
              <w:rPr>
                <w:sz w:val="16"/>
                <w:szCs w:val="16"/>
              </w:rPr>
              <w:t xml:space="preserve"> = 7.22 (.407)</w:t>
            </w:r>
          </w:p>
        </w:tc>
      </w:tr>
      <w:tr w:rsidR="002F72CB" w:rsidRPr="0002004C" w14:paraId="1A2F0482" w14:textId="77777777" w:rsidTr="00171B3E">
        <w:tc>
          <w:tcPr>
            <w:tcW w:w="3504" w:type="dxa"/>
          </w:tcPr>
          <w:p w14:paraId="5328638D" w14:textId="77777777" w:rsidR="002F72CB" w:rsidRPr="0002004C" w:rsidRDefault="002F72CB" w:rsidP="00171B3E">
            <w:pPr>
              <w:jc w:val="right"/>
              <w:rPr>
                <w:i/>
                <w:iCs/>
                <w:sz w:val="16"/>
                <w:szCs w:val="16"/>
              </w:rPr>
            </w:pPr>
            <w:r w:rsidRPr="0002004C">
              <w:rPr>
                <w:i/>
                <w:iCs/>
                <w:sz w:val="16"/>
                <w:szCs w:val="16"/>
              </w:rPr>
              <w:t>Crack cocaine</w:t>
            </w:r>
          </w:p>
        </w:tc>
        <w:tc>
          <w:tcPr>
            <w:tcW w:w="1176" w:type="dxa"/>
          </w:tcPr>
          <w:p w14:paraId="4F800BC3" w14:textId="77777777" w:rsidR="002F72CB" w:rsidRPr="0002004C" w:rsidRDefault="002F72CB" w:rsidP="00171B3E">
            <w:pPr>
              <w:jc w:val="center"/>
              <w:rPr>
                <w:sz w:val="16"/>
                <w:szCs w:val="16"/>
              </w:rPr>
            </w:pPr>
            <w:r w:rsidRPr="0002004C">
              <w:rPr>
                <w:color w:val="000000"/>
                <w:sz w:val="16"/>
                <w:szCs w:val="16"/>
              </w:rPr>
              <w:t>6.2</w:t>
            </w:r>
          </w:p>
        </w:tc>
        <w:tc>
          <w:tcPr>
            <w:tcW w:w="1177" w:type="dxa"/>
          </w:tcPr>
          <w:p w14:paraId="7E50151F" w14:textId="77777777" w:rsidR="002F72CB" w:rsidRPr="0002004C" w:rsidRDefault="002F72CB" w:rsidP="00171B3E">
            <w:pPr>
              <w:jc w:val="center"/>
              <w:rPr>
                <w:sz w:val="16"/>
                <w:szCs w:val="16"/>
              </w:rPr>
            </w:pPr>
            <w:r w:rsidRPr="0002004C">
              <w:rPr>
                <w:color w:val="000000"/>
                <w:sz w:val="16"/>
                <w:szCs w:val="16"/>
              </w:rPr>
              <w:t>1.6</w:t>
            </w:r>
          </w:p>
        </w:tc>
        <w:tc>
          <w:tcPr>
            <w:tcW w:w="1177" w:type="dxa"/>
          </w:tcPr>
          <w:p w14:paraId="61474BEF" w14:textId="77777777" w:rsidR="002F72CB" w:rsidRPr="0002004C" w:rsidRDefault="002F72CB" w:rsidP="00171B3E">
            <w:pPr>
              <w:jc w:val="center"/>
              <w:rPr>
                <w:sz w:val="16"/>
                <w:szCs w:val="16"/>
              </w:rPr>
            </w:pPr>
            <w:r w:rsidRPr="0002004C">
              <w:rPr>
                <w:color w:val="000000"/>
                <w:sz w:val="16"/>
                <w:szCs w:val="16"/>
              </w:rPr>
              <w:t>6.3</w:t>
            </w:r>
          </w:p>
        </w:tc>
        <w:tc>
          <w:tcPr>
            <w:tcW w:w="1176" w:type="dxa"/>
          </w:tcPr>
          <w:p w14:paraId="0738EB77" w14:textId="77777777" w:rsidR="002F72CB" w:rsidRPr="0002004C" w:rsidRDefault="002F72CB" w:rsidP="00171B3E">
            <w:pPr>
              <w:jc w:val="center"/>
              <w:rPr>
                <w:sz w:val="16"/>
                <w:szCs w:val="16"/>
              </w:rPr>
            </w:pPr>
            <w:r w:rsidRPr="0002004C">
              <w:rPr>
                <w:color w:val="000000"/>
                <w:sz w:val="16"/>
                <w:szCs w:val="16"/>
              </w:rPr>
              <w:t>3.2</w:t>
            </w:r>
          </w:p>
        </w:tc>
        <w:tc>
          <w:tcPr>
            <w:tcW w:w="1177" w:type="dxa"/>
          </w:tcPr>
          <w:p w14:paraId="2DADED54" w14:textId="77777777" w:rsidR="002F72CB" w:rsidRPr="0002004C" w:rsidRDefault="002F72CB" w:rsidP="00171B3E">
            <w:pPr>
              <w:jc w:val="center"/>
              <w:rPr>
                <w:sz w:val="16"/>
                <w:szCs w:val="16"/>
              </w:rPr>
            </w:pPr>
            <w:r w:rsidRPr="0002004C">
              <w:rPr>
                <w:color w:val="000000"/>
                <w:sz w:val="16"/>
                <w:szCs w:val="16"/>
              </w:rPr>
              <w:t>14.3</w:t>
            </w:r>
          </w:p>
        </w:tc>
        <w:tc>
          <w:tcPr>
            <w:tcW w:w="1177" w:type="dxa"/>
          </w:tcPr>
          <w:p w14:paraId="047672BB" w14:textId="77777777" w:rsidR="002F72CB" w:rsidRPr="0002004C" w:rsidRDefault="002F72CB" w:rsidP="00171B3E">
            <w:pPr>
              <w:jc w:val="center"/>
              <w:rPr>
                <w:sz w:val="16"/>
                <w:szCs w:val="16"/>
              </w:rPr>
            </w:pPr>
            <w:r w:rsidRPr="0002004C">
              <w:rPr>
                <w:color w:val="000000"/>
                <w:sz w:val="16"/>
                <w:szCs w:val="16"/>
              </w:rPr>
              <w:t>4.7</w:t>
            </w:r>
          </w:p>
        </w:tc>
        <w:tc>
          <w:tcPr>
            <w:tcW w:w="1176" w:type="dxa"/>
          </w:tcPr>
          <w:p w14:paraId="4F1C20C9" w14:textId="77777777" w:rsidR="002F72CB" w:rsidRPr="0002004C" w:rsidRDefault="002F72CB" w:rsidP="00171B3E">
            <w:pPr>
              <w:jc w:val="center"/>
              <w:rPr>
                <w:sz w:val="16"/>
                <w:szCs w:val="16"/>
              </w:rPr>
            </w:pPr>
            <w:r w:rsidRPr="0002004C">
              <w:rPr>
                <w:color w:val="000000"/>
                <w:sz w:val="16"/>
                <w:szCs w:val="16"/>
              </w:rPr>
              <w:t>16.4</w:t>
            </w:r>
          </w:p>
        </w:tc>
        <w:tc>
          <w:tcPr>
            <w:tcW w:w="1177" w:type="dxa"/>
          </w:tcPr>
          <w:p w14:paraId="0522A959" w14:textId="77777777" w:rsidR="002F72CB" w:rsidRPr="0002004C" w:rsidRDefault="002F72CB" w:rsidP="00171B3E">
            <w:pPr>
              <w:jc w:val="center"/>
              <w:rPr>
                <w:sz w:val="16"/>
                <w:szCs w:val="16"/>
              </w:rPr>
            </w:pPr>
            <w:r w:rsidRPr="0002004C">
              <w:rPr>
                <w:color w:val="000000"/>
                <w:sz w:val="16"/>
                <w:szCs w:val="16"/>
              </w:rPr>
              <w:t>13.1</w:t>
            </w:r>
          </w:p>
        </w:tc>
        <w:tc>
          <w:tcPr>
            <w:tcW w:w="1177" w:type="dxa"/>
          </w:tcPr>
          <w:p w14:paraId="1DC76525" w14:textId="77777777" w:rsidR="002F72CB" w:rsidRPr="0002004C" w:rsidRDefault="002F72CB" w:rsidP="00171B3E">
            <w:pPr>
              <w:jc w:val="center"/>
              <w:rPr>
                <w:sz w:val="16"/>
                <w:szCs w:val="16"/>
              </w:rPr>
            </w:pPr>
            <w:r w:rsidRPr="0002004C">
              <w:rPr>
                <w:color w:val="000000"/>
                <w:sz w:val="16"/>
                <w:szCs w:val="16"/>
              </w:rPr>
              <w:t>8.8</w:t>
            </w:r>
          </w:p>
        </w:tc>
        <w:tc>
          <w:tcPr>
            <w:tcW w:w="1177" w:type="dxa"/>
          </w:tcPr>
          <w:p w14:paraId="057FFD8F" w14:textId="77777777" w:rsidR="002F72CB" w:rsidRPr="0002004C" w:rsidRDefault="002F72CB" w:rsidP="00171B3E">
            <w:pPr>
              <w:jc w:val="center"/>
              <w:rPr>
                <w:color w:val="000000"/>
                <w:sz w:val="16"/>
                <w:szCs w:val="16"/>
              </w:rPr>
            </w:pPr>
            <w:r w:rsidRPr="0002004C">
              <w:rPr>
                <w:rFonts w:ascii="Symbol" w:hAnsi="Symbol" w:cs="Arial"/>
                <w:sz w:val="16"/>
                <w:szCs w:val="16"/>
              </w:rPr>
              <w:t></w:t>
            </w:r>
            <w:r w:rsidRPr="0002004C">
              <w:rPr>
                <w:sz w:val="16"/>
                <w:szCs w:val="16"/>
                <w:vertAlign w:val="superscript"/>
              </w:rPr>
              <w:t>2</w:t>
            </w:r>
            <w:r w:rsidRPr="0002004C">
              <w:rPr>
                <w:sz w:val="16"/>
                <w:szCs w:val="16"/>
                <w:vertAlign w:val="subscript"/>
              </w:rPr>
              <w:t>7</w:t>
            </w:r>
            <w:r w:rsidRPr="0002004C">
              <w:rPr>
                <w:sz w:val="16"/>
                <w:szCs w:val="16"/>
              </w:rPr>
              <w:t xml:space="preserve"> = 25.04 (.001)</w:t>
            </w:r>
          </w:p>
        </w:tc>
      </w:tr>
      <w:tr w:rsidR="002F72CB" w:rsidRPr="0002004C" w14:paraId="79BB2AD7" w14:textId="77777777" w:rsidTr="00171B3E">
        <w:tc>
          <w:tcPr>
            <w:tcW w:w="3504" w:type="dxa"/>
          </w:tcPr>
          <w:p w14:paraId="18CCB37D" w14:textId="77777777" w:rsidR="002F72CB" w:rsidRPr="0002004C" w:rsidRDefault="002F72CB" w:rsidP="00171B3E">
            <w:pPr>
              <w:jc w:val="right"/>
              <w:rPr>
                <w:i/>
                <w:iCs/>
                <w:sz w:val="16"/>
                <w:szCs w:val="16"/>
              </w:rPr>
            </w:pPr>
            <w:r w:rsidRPr="0002004C">
              <w:rPr>
                <w:i/>
                <w:iCs/>
                <w:sz w:val="16"/>
                <w:szCs w:val="16"/>
              </w:rPr>
              <w:t>MDMA/Ecstasy</w:t>
            </w:r>
          </w:p>
        </w:tc>
        <w:tc>
          <w:tcPr>
            <w:tcW w:w="1176" w:type="dxa"/>
          </w:tcPr>
          <w:p w14:paraId="000E8819" w14:textId="77777777" w:rsidR="002F72CB" w:rsidRPr="0002004C" w:rsidRDefault="002F72CB" w:rsidP="00171B3E">
            <w:pPr>
              <w:jc w:val="center"/>
              <w:rPr>
                <w:sz w:val="16"/>
                <w:szCs w:val="16"/>
              </w:rPr>
            </w:pPr>
            <w:r w:rsidRPr="0002004C">
              <w:rPr>
                <w:color w:val="000000"/>
                <w:sz w:val="16"/>
                <w:szCs w:val="16"/>
              </w:rPr>
              <w:t>52.3</w:t>
            </w:r>
          </w:p>
        </w:tc>
        <w:tc>
          <w:tcPr>
            <w:tcW w:w="1177" w:type="dxa"/>
          </w:tcPr>
          <w:p w14:paraId="4887D7B6" w14:textId="77777777" w:rsidR="002F72CB" w:rsidRPr="0002004C" w:rsidRDefault="002F72CB" w:rsidP="00171B3E">
            <w:pPr>
              <w:jc w:val="center"/>
              <w:rPr>
                <w:sz w:val="16"/>
                <w:szCs w:val="16"/>
              </w:rPr>
            </w:pPr>
            <w:r w:rsidRPr="0002004C">
              <w:rPr>
                <w:color w:val="000000"/>
                <w:sz w:val="16"/>
                <w:szCs w:val="16"/>
              </w:rPr>
              <w:t>52.4</w:t>
            </w:r>
          </w:p>
        </w:tc>
        <w:tc>
          <w:tcPr>
            <w:tcW w:w="1177" w:type="dxa"/>
          </w:tcPr>
          <w:p w14:paraId="1E6B368A" w14:textId="77777777" w:rsidR="002F72CB" w:rsidRPr="0002004C" w:rsidRDefault="002F72CB" w:rsidP="00171B3E">
            <w:pPr>
              <w:jc w:val="center"/>
              <w:rPr>
                <w:sz w:val="16"/>
                <w:szCs w:val="16"/>
              </w:rPr>
            </w:pPr>
            <w:r w:rsidRPr="0002004C">
              <w:rPr>
                <w:color w:val="000000"/>
                <w:sz w:val="16"/>
                <w:szCs w:val="16"/>
              </w:rPr>
              <w:t>42.9</w:t>
            </w:r>
          </w:p>
        </w:tc>
        <w:tc>
          <w:tcPr>
            <w:tcW w:w="1176" w:type="dxa"/>
          </w:tcPr>
          <w:p w14:paraId="12180FF2" w14:textId="77777777" w:rsidR="002F72CB" w:rsidRPr="0002004C" w:rsidRDefault="002F72CB" w:rsidP="00171B3E">
            <w:pPr>
              <w:jc w:val="center"/>
              <w:rPr>
                <w:sz w:val="16"/>
                <w:szCs w:val="16"/>
              </w:rPr>
            </w:pPr>
            <w:r w:rsidRPr="0002004C">
              <w:rPr>
                <w:color w:val="000000"/>
                <w:sz w:val="16"/>
                <w:szCs w:val="16"/>
              </w:rPr>
              <w:t>61.3</w:t>
            </w:r>
          </w:p>
        </w:tc>
        <w:tc>
          <w:tcPr>
            <w:tcW w:w="1177" w:type="dxa"/>
          </w:tcPr>
          <w:p w14:paraId="40287927" w14:textId="77777777" w:rsidR="002F72CB" w:rsidRPr="0002004C" w:rsidRDefault="002F72CB" w:rsidP="00171B3E">
            <w:pPr>
              <w:jc w:val="center"/>
              <w:rPr>
                <w:sz w:val="16"/>
                <w:szCs w:val="16"/>
              </w:rPr>
            </w:pPr>
            <w:r w:rsidRPr="0002004C">
              <w:rPr>
                <w:color w:val="000000"/>
                <w:sz w:val="16"/>
                <w:szCs w:val="16"/>
              </w:rPr>
              <w:t>41.3</w:t>
            </w:r>
          </w:p>
        </w:tc>
        <w:tc>
          <w:tcPr>
            <w:tcW w:w="1177" w:type="dxa"/>
          </w:tcPr>
          <w:p w14:paraId="6BBC9685" w14:textId="77777777" w:rsidR="002F72CB" w:rsidRPr="0002004C" w:rsidRDefault="002F72CB" w:rsidP="00171B3E">
            <w:pPr>
              <w:jc w:val="center"/>
              <w:rPr>
                <w:sz w:val="16"/>
                <w:szCs w:val="16"/>
              </w:rPr>
            </w:pPr>
            <w:r w:rsidRPr="0002004C">
              <w:rPr>
                <w:color w:val="000000"/>
                <w:sz w:val="16"/>
                <w:szCs w:val="16"/>
              </w:rPr>
              <w:t>50.0</w:t>
            </w:r>
          </w:p>
        </w:tc>
        <w:tc>
          <w:tcPr>
            <w:tcW w:w="1176" w:type="dxa"/>
          </w:tcPr>
          <w:p w14:paraId="3CE765DA" w14:textId="77777777" w:rsidR="002F72CB" w:rsidRPr="0002004C" w:rsidRDefault="002F72CB" w:rsidP="00171B3E">
            <w:pPr>
              <w:jc w:val="center"/>
              <w:rPr>
                <w:sz w:val="16"/>
                <w:szCs w:val="16"/>
              </w:rPr>
            </w:pPr>
            <w:r w:rsidRPr="0002004C">
              <w:rPr>
                <w:color w:val="000000"/>
                <w:sz w:val="16"/>
                <w:szCs w:val="16"/>
              </w:rPr>
              <w:t>50.8</w:t>
            </w:r>
          </w:p>
        </w:tc>
        <w:tc>
          <w:tcPr>
            <w:tcW w:w="1177" w:type="dxa"/>
          </w:tcPr>
          <w:p w14:paraId="143B27A7" w14:textId="77777777" w:rsidR="002F72CB" w:rsidRPr="0002004C" w:rsidRDefault="002F72CB" w:rsidP="00171B3E">
            <w:pPr>
              <w:jc w:val="center"/>
              <w:rPr>
                <w:sz w:val="16"/>
                <w:szCs w:val="16"/>
              </w:rPr>
            </w:pPr>
            <w:r w:rsidRPr="0002004C">
              <w:rPr>
                <w:color w:val="000000"/>
                <w:sz w:val="16"/>
                <w:szCs w:val="16"/>
              </w:rPr>
              <w:t>55.7</w:t>
            </w:r>
          </w:p>
        </w:tc>
        <w:tc>
          <w:tcPr>
            <w:tcW w:w="1177" w:type="dxa"/>
          </w:tcPr>
          <w:p w14:paraId="3C6CE1C6" w14:textId="77777777" w:rsidR="002F72CB" w:rsidRPr="0002004C" w:rsidRDefault="002F72CB" w:rsidP="00171B3E">
            <w:pPr>
              <w:jc w:val="center"/>
              <w:rPr>
                <w:sz w:val="16"/>
                <w:szCs w:val="16"/>
              </w:rPr>
            </w:pPr>
            <w:r w:rsidRPr="0002004C">
              <w:rPr>
                <w:color w:val="000000"/>
                <w:sz w:val="16"/>
                <w:szCs w:val="16"/>
              </w:rPr>
              <w:t>50.6</w:t>
            </w:r>
          </w:p>
        </w:tc>
        <w:tc>
          <w:tcPr>
            <w:tcW w:w="1177" w:type="dxa"/>
          </w:tcPr>
          <w:p w14:paraId="381E33EF" w14:textId="77777777" w:rsidR="002F72CB" w:rsidRPr="0002004C" w:rsidRDefault="002F72CB" w:rsidP="00171B3E">
            <w:pPr>
              <w:jc w:val="center"/>
              <w:rPr>
                <w:color w:val="000000"/>
                <w:sz w:val="16"/>
                <w:szCs w:val="16"/>
              </w:rPr>
            </w:pPr>
            <w:r w:rsidRPr="0002004C">
              <w:rPr>
                <w:rFonts w:ascii="Symbol" w:hAnsi="Symbol" w:cs="Arial"/>
                <w:sz w:val="16"/>
                <w:szCs w:val="16"/>
              </w:rPr>
              <w:t></w:t>
            </w:r>
            <w:r w:rsidRPr="0002004C">
              <w:rPr>
                <w:sz w:val="16"/>
                <w:szCs w:val="16"/>
                <w:vertAlign w:val="superscript"/>
              </w:rPr>
              <w:t>2</w:t>
            </w:r>
            <w:r w:rsidRPr="0002004C">
              <w:rPr>
                <w:sz w:val="16"/>
                <w:szCs w:val="16"/>
                <w:vertAlign w:val="subscript"/>
              </w:rPr>
              <w:t>7</w:t>
            </w:r>
            <w:r w:rsidRPr="0002004C">
              <w:rPr>
                <w:sz w:val="16"/>
                <w:szCs w:val="16"/>
              </w:rPr>
              <w:t xml:space="preserve"> = 7.22 (.407)</w:t>
            </w:r>
          </w:p>
        </w:tc>
      </w:tr>
      <w:tr w:rsidR="002F72CB" w:rsidRPr="0002004C" w14:paraId="5F3EB4A7" w14:textId="77777777" w:rsidTr="00171B3E">
        <w:tc>
          <w:tcPr>
            <w:tcW w:w="3504" w:type="dxa"/>
          </w:tcPr>
          <w:p w14:paraId="1C678433" w14:textId="77777777" w:rsidR="002F72CB" w:rsidRPr="0002004C" w:rsidRDefault="002F72CB" w:rsidP="00171B3E">
            <w:pPr>
              <w:jc w:val="right"/>
              <w:rPr>
                <w:i/>
                <w:iCs/>
                <w:sz w:val="16"/>
                <w:szCs w:val="16"/>
              </w:rPr>
            </w:pPr>
            <w:r w:rsidRPr="0002004C">
              <w:rPr>
                <w:i/>
                <w:iCs/>
                <w:sz w:val="16"/>
                <w:szCs w:val="16"/>
              </w:rPr>
              <w:t>Heroin/methadone</w:t>
            </w:r>
          </w:p>
        </w:tc>
        <w:tc>
          <w:tcPr>
            <w:tcW w:w="1176" w:type="dxa"/>
          </w:tcPr>
          <w:p w14:paraId="4A476960" w14:textId="77777777" w:rsidR="002F72CB" w:rsidRPr="0002004C" w:rsidRDefault="002F72CB" w:rsidP="00171B3E">
            <w:pPr>
              <w:jc w:val="center"/>
              <w:rPr>
                <w:sz w:val="16"/>
                <w:szCs w:val="16"/>
              </w:rPr>
            </w:pPr>
            <w:r w:rsidRPr="0002004C">
              <w:rPr>
                <w:color w:val="000000"/>
                <w:sz w:val="16"/>
                <w:szCs w:val="16"/>
              </w:rPr>
              <w:t>10.8</w:t>
            </w:r>
          </w:p>
        </w:tc>
        <w:tc>
          <w:tcPr>
            <w:tcW w:w="1177" w:type="dxa"/>
          </w:tcPr>
          <w:p w14:paraId="30A26157" w14:textId="77777777" w:rsidR="002F72CB" w:rsidRPr="0002004C" w:rsidRDefault="002F72CB" w:rsidP="00171B3E">
            <w:pPr>
              <w:jc w:val="center"/>
              <w:rPr>
                <w:sz w:val="16"/>
                <w:szCs w:val="16"/>
              </w:rPr>
            </w:pPr>
            <w:r w:rsidRPr="0002004C">
              <w:rPr>
                <w:color w:val="000000"/>
                <w:sz w:val="16"/>
                <w:szCs w:val="16"/>
              </w:rPr>
              <w:t>7.9</w:t>
            </w:r>
          </w:p>
        </w:tc>
        <w:tc>
          <w:tcPr>
            <w:tcW w:w="1177" w:type="dxa"/>
          </w:tcPr>
          <w:p w14:paraId="607D1BCC" w14:textId="77777777" w:rsidR="002F72CB" w:rsidRPr="0002004C" w:rsidRDefault="002F72CB" w:rsidP="00171B3E">
            <w:pPr>
              <w:jc w:val="center"/>
              <w:rPr>
                <w:sz w:val="16"/>
                <w:szCs w:val="16"/>
              </w:rPr>
            </w:pPr>
            <w:r w:rsidRPr="0002004C">
              <w:rPr>
                <w:color w:val="000000"/>
                <w:sz w:val="16"/>
                <w:szCs w:val="16"/>
              </w:rPr>
              <w:t>11.1</w:t>
            </w:r>
          </w:p>
        </w:tc>
        <w:tc>
          <w:tcPr>
            <w:tcW w:w="1176" w:type="dxa"/>
          </w:tcPr>
          <w:p w14:paraId="3AA04F1B" w14:textId="77777777" w:rsidR="002F72CB" w:rsidRPr="0002004C" w:rsidRDefault="002F72CB" w:rsidP="00171B3E">
            <w:pPr>
              <w:jc w:val="center"/>
              <w:rPr>
                <w:sz w:val="16"/>
                <w:szCs w:val="16"/>
              </w:rPr>
            </w:pPr>
            <w:r w:rsidRPr="0002004C">
              <w:rPr>
                <w:color w:val="000000"/>
                <w:sz w:val="16"/>
                <w:szCs w:val="16"/>
              </w:rPr>
              <w:t>11.3</w:t>
            </w:r>
          </w:p>
        </w:tc>
        <w:tc>
          <w:tcPr>
            <w:tcW w:w="1177" w:type="dxa"/>
          </w:tcPr>
          <w:p w14:paraId="33078B29" w14:textId="77777777" w:rsidR="002F72CB" w:rsidRPr="0002004C" w:rsidRDefault="002F72CB" w:rsidP="00171B3E">
            <w:pPr>
              <w:jc w:val="center"/>
              <w:rPr>
                <w:sz w:val="16"/>
                <w:szCs w:val="16"/>
              </w:rPr>
            </w:pPr>
            <w:r w:rsidRPr="0002004C">
              <w:rPr>
                <w:color w:val="000000"/>
                <w:sz w:val="16"/>
                <w:szCs w:val="16"/>
              </w:rPr>
              <w:t>15.9</w:t>
            </w:r>
          </w:p>
        </w:tc>
        <w:tc>
          <w:tcPr>
            <w:tcW w:w="1177" w:type="dxa"/>
          </w:tcPr>
          <w:p w14:paraId="43728141" w14:textId="77777777" w:rsidR="002F72CB" w:rsidRPr="0002004C" w:rsidRDefault="002F72CB" w:rsidP="00171B3E">
            <w:pPr>
              <w:jc w:val="center"/>
              <w:rPr>
                <w:sz w:val="16"/>
                <w:szCs w:val="16"/>
              </w:rPr>
            </w:pPr>
            <w:r w:rsidRPr="0002004C">
              <w:rPr>
                <w:color w:val="000000"/>
                <w:sz w:val="16"/>
                <w:szCs w:val="16"/>
              </w:rPr>
              <w:t>12.5</w:t>
            </w:r>
          </w:p>
        </w:tc>
        <w:tc>
          <w:tcPr>
            <w:tcW w:w="1176" w:type="dxa"/>
          </w:tcPr>
          <w:p w14:paraId="1AD580E5" w14:textId="77777777" w:rsidR="002F72CB" w:rsidRPr="0002004C" w:rsidRDefault="002F72CB" w:rsidP="00171B3E">
            <w:pPr>
              <w:jc w:val="center"/>
              <w:rPr>
                <w:sz w:val="16"/>
                <w:szCs w:val="16"/>
              </w:rPr>
            </w:pPr>
            <w:r w:rsidRPr="0002004C">
              <w:rPr>
                <w:color w:val="000000"/>
                <w:sz w:val="16"/>
                <w:szCs w:val="16"/>
              </w:rPr>
              <w:t>26.2</w:t>
            </w:r>
          </w:p>
        </w:tc>
        <w:tc>
          <w:tcPr>
            <w:tcW w:w="1177" w:type="dxa"/>
          </w:tcPr>
          <w:p w14:paraId="0BBE8259" w14:textId="77777777" w:rsidR="002F72CB" w:rsidRPr="0002004C" w:rsidRDefault="002F72CB" w:rsidP="00171B3E">
            <w:pPr>
              <w:jc w:val="center"/>
              <w:rPr>
                <w:sz w:val="16"/>
                <w:szCs w:val="16"/>
              </w:rPr>
            </w:pPr>
            <w:r w:rsidRPr="0002004C">
              <w:rPr>
                <w:color w:val="000000"/>
                <w:sz w:val="16"/>
                <w:szCs w:val="16"/>
              </w:rPr>
              <w:t>21.3</w:t>
            </w:r>
          </w:p>
        </w:tc>
        <w:tc>
          <w:tcPr>
            <w:tcW w:w="1177" w:type="dxa"/>
          </w:tcPr>
          <w:p w14:paraId="269B49CE" w14:textId="77777777" w:rsidR="002F72CB" w:rsidRPr="0002004C" w:rsidRDefault="002F72CB" w:rsidP="00171B3E">
            <w:pPr>
              <w:jc w:val="center"/>
              <w:rPr>
                <w:sz w:val="16"/>
                <w:szCs w:val="16"/>
              </w:rPr>
            </w:pPr>
            <w:r w:rsidRPr="0002004C">
              <w:rPr>
                <w:color w:val="000000"/>
                <w:sz w:val="16"/>
                <w:szCs w:val="16"/>
              </w:rPr>
              <w:t>14.5</w:t>
            </w:r>
          </w:p>
        </w:tc>
        <w:tc>
          <w:tcPr>
            <w:tcW w:w="1177" w:type="dxa"/>
          </w:tcPr>
          <w:p w14:paraId="2E6B2387" w14:textId="77777777" w:rsidR="002F72CB" w:rsidRPr="0002004C" w:rsidRDefault="002F72CB" w:rsidP="00171B3E">
            <w:pPr>
              <w:jc w:val="center"/>
              <w:rPr>
                <w:color w:val="000000"/>
                <w:sz w:val="16"/>
                <w:szCs w:val="16"/>
              </w:rPr>
            </w:pPr>
            <w:r w:rsidRPr="0002004C">
              <w:rPr>
                <w:rFonts w:ascii="Symbol" w:hAnsi="Symbol" w:cs="Arial"/>
                <w:sz w:val="16"/>
                <w:szCs w:val="16"/>
              </w:rPr>
              <w:t></w:t>
            </w:r>
            <w:r w:rsidRPr="0002004C">
              <w:rPr>
                <w:sz w:val="16"/>
                <w:szCs w:val="16"/>
                <w:vertAlign w:val="superscript"/>
              </w:rPr>
              <w:t>2</w:t>
            </w:r>
            <w:r w:rsidRPr="0002004C">
              <w:rPr>
                <w:sz w:val="16"/>
                <w:szCs w:val="16"/>
                <w:vertAlign w:val="subscript"/>
              </w:rPr>
              <w:t>7</w:t>
            </w:r>
            <w:r w:rsidRPr="0002004C">
              <w:rPr>
                <w:sz w:val="16"/>
                <w:szCs w:val="16"/>
              </w:rPr>
              <w:t xml:space="preserve"> = 13.29 (.065)</w:t>
            </w:r>
          </w:p>
        </w:tc>
      </w:tr>
      <w:tr w:rsidR="002F72CB" w:rsidRPr="0002004C" w14:paraId="3DBB6160" w14:textId="77777777" w:rsidTr="00171B3E">
        <w:tc>
          <w:tcPr>
            <w:tcW w:w="3504" w:type="dxa"/>
          </w:tcPr>
          <w:p w14:paraId="03A556DE" w14:textId="77777777" w:rsidR="002F72CB" w:rsidRPr="0002004C" w:rsidRDefault="002F72CB" w:rsidP="00171B3E">
            <w:pPr>
              <w:jc w:val="right"/>
              <w:rPr>
                <w:i/>
                <w:iCs/>
                <w:sz w:val="16"/>
                <w:szCs w:val="16"/>
              </w:rPr>
            </w:pPr>
            <w:r w:rsidRPr="0002004C">
              <w:rPr>
                <w:i/>
                <w:iCs/>
                <w:sz w:val="16"/>
                <w:szCs w:val="16"/>
              </w:rPr>
              <w:t>Prescription drugs</w:t>
            </w:r>
          </w:p>
        </w:tc>
        <w:tc>
          <w:tcPr>
            <w:tcW w:w="1176" w:type="dxa"/>
          </w:tcPr>
          <w:p w14:paraId="79024136" w14:textId="77777777" w:rsidR="002F72CB" w:rsidRPr="0002004C" w:rsidRDefault="002F72CB" w:rsidP="00171B3E">
            <w:pPr>
              <w:jc w:val="center"/>
              <w:rPr>
                <w:sz w:val="16"/>
                <w:szCs w:val="16"/>
              </w:rPr>
            </w:pPr>
            <w:r w:rsidRPr="0002004C">
              <w:rPr>
                <w:color w:val="000000"/>
                <w:sz w:val="16"/>
                <w:szCs w:val="16"/>
              </w:rPr>
              <w:t>30.8</w:t>
            </w:r>
          </w:p>
        </w:tc>
        <w:tc>
          <w:tcPr>
            <w:tcW w:w="1177" w:type="dxa"/>
          </w:tcPr>
          <w:p w14:paraId="668CA828" w14:textId="77777777" w:rsidR="002F72CB" w:rsidRPr="0002004C" w:rsidRDefault="002F72CB" w:rsidP="00171B3E">
            <w:pPr>
              <w:jc w:val="center"/>
              <w:rPr>
                <w:sz w:val="16"/>
                <w:szCs w:val="16"/>
              </w:rPr>
            </w:pPr>
            <w:r w:rsidRPr="0002004C">
              <w:rPr>
                <w:color w:val="000000"/>
                <w:sz w:val="16"/>
                <w:szCs w:val="16"/>
              </w:rPr>
              <w:t>36.5</w:t>
            </w:r>
          </w:p>
        </w:tc>
        <w:tc>
          <w:tcPr>
            <w:tcW w:w="1177" w:type="dxa"/>
          </w:tcPr>
          <w:p w14:paraId="3D1BE3F8" w14:textId="77777777" w:rsidR="002F72CB" w:rsidRPr="0002004C" w:rsidRDefault="002F72CB" w:rsidP="00171B3E">
            <w:pPr>
              <w:jc w:val="center"/>
              <w:rPr>
                <w:sz w:val="16"/>
                <w:szCs w:val="16"/>
              </w:rPr>
            </w:pPr>
            <w:r w:rsidRPr="0002004C">
              <w:rPr>
                <w:color w:val="000000"/>
                <w:sz w:val="16"/>
                <w:szCs w:val="16"/>
              </w:rPr>
              <w:t>30.2</w:t>
            </w:r>
          </w:p>
        </w:tc>
        <w:tc>
          <w:tcPr>
            <w:tcW w:w="1176" w:type="dxa"/>
          </w:tcPr>
          <w:p w14:paraId="720567F9" w14:textId="77777777" w:rsidR="002F72CB" w:rsidRPr="0002004C" w:rsidRDefault="002F72CB" w:rsidP="00171B3E">
            <w:pPr>
              <w:jc w:val="center"/>
              <w:rPr>
                <w:sz w:val="16"/>
                <w:szCs w:val="16"/>
              </w:rPr>
            </w:pPr>
            <w:r w:rsidRPr="0002004C">
              <w:rPr>
                <w:color w:val="000000"/>
                <w:sz w:val="16"/>
                <w:szCs w:val="16"/>
              </w:rPr>
              <w:t>35.5</w:t>
            </w:r>
          </w:p>
        </w:tc>
        <w:tc>
          <w:tcPr>
            <w:tcW w:w="1177" w:type="dxa"/>
          </w:tcPr>
          <w:p w14:paraId="5472B537" w14:textId="77777777" w:rsidR="002F72CB" w:rsidRPr="0002004C" w:rsidRDefault="002F72CB" w:rsidP="00171B3E">
            <w:pPr>
              <w:jc w:val="center"/>
              <w:rPr>
                <w:sz w:val="16"/>
                <w:szCs w:val="16"/>
              </w:rPr>
            </w:pPr>
            <w:r w:rsidRPr="0002004C">
              <w:rPr>
                <w:color w:val="000000"/>
                <w:sz w:val="16"/>
                <w:szCs w:val="16"/>
              </w:rPr>
              <w:t>39.7</w:t>
            </w:r>
          </w:p>
        </w:tc>
        <w:tc>
          <w:tcPr>
            <w:tcW w:w="1177" w:type="dxa"/>
          </w:tcPr>
          <w:p w14:paraId="4F9EDF43" w14:textId="77777777" w:rsidR="002F72CB" w:rsidRPr="0002004C" w:rsidRDefault="002F72CB" w:rsidP="00171B3E">
            <w:pPr>
              <w:jc w:val="center"/>
              <w:rPr>
                <w:sz w:val="16"/>
                <w:szCs w:val="16"/>
              </w:rPr>
            </w:pPr>
            <w:r w:rsidRPr="0002004C">
              <w:rPr>
                <w:color w:val="000000"/>
                <w:sz w:val="16"/>
                <w:szCs w:val="16"/>
              </w:rPr>
              <w:t>31.3</w:t>
            </w:r>
          </w:p>
        </w:tc>
        <w:tc>
          <w:tcPr>
            <w:tcW w:w="1176" w:type="dxa"/>
          </w:tcPr>
          <w:p w14:paraId="1CE7F6D7" w14:textId="77777777" w:rsidR="002F72CB" w:rsidRPr="0002004C" w:rsidRDefault="002F72CB" w:rsidP="00171B3E">
            <w:pPr>
              <w:jc w:val="center"/>
              <w:rPr>
                <w:sz w:val="16"/>
                <w:szCs w:val="16"/>
              </w:rPr>
            </w:pPr>
            <w:r w:rsidRPr="0002004C">
              <w:rPr>
                <w:color w:val="000000"/>
                <w:sz w:val="16"/>
                <w:szCs w:val="16"/>
              </w:rPr>
              <w:t>44.3</w:t>
            </w:r>
          </w:p>
        </w:tc>
        <w:tc>
          <w:tcPr>
            <w:tcW w:w="1177" w:type="dxa"/>
          </w:tcPr>
          <w:p w14:paraId="09F5665B" w14:textId="77777777" w:rsidR="002F72CB" w:rsidRPr="0002004C" w:rsidRDefault="002F72CB" w:rsidP="00171B3E">
            <w:pPr>
              <w:keepNext/>
              <w:jc w:val="center"/>
              <w:rPr>
                <w:sz w:val="16"/>
                <w:szCs w:val="16"/>
              </w:rPr>
            </w:pPr>
            <w:r w:rsidRPr="0002004C">
              <w:rPr>
                <w:color w:val="000000"/>
                <w:sz w:val="16"/>
                <w:szCs w:val="16"/>
              </w:rPr>
              <w:t>44.3</w:t>
            </w:r>
          </w:p>
        </w:tc>
        <w:tc>
          <w:tcPr>
            <w:tcW w:w="1177" w:type="dxa"/>
          </w:tcPr>
          <w:p w14:paraId="26647924" w14:textId="77777777" w:rsidR="002F72CB" w:rsidRPr="0002004C" w:rsidRDefault="002F72CB" w:rsidP="00171B3E">
            <w:pPr>
              <w:keepNext/>
              <w:jc w:val="center"/>
              <w:rPr>
                <w:sz w:val="16"/>
                <w:szCs w:val="16"/>
              </w:rPr>
            </w:pPr>
            <w:r w:rsidRPr="0002004C">
              <w:rPr>
                <w:color w:val="000000"/>
                <w:sz w:val="16"/>
                <w:szCs w:val="16"/>
              </w:rPr>
              <w:t>36.5</w:t>
            </w:r>
          </w:p>
        </w:tc>
        <w:tc>
          <w:tcPr>
            <w:tcW w:w="1177" w:type="dxa"/>
          </w:tcPr>
          <w:p w14:paraId="778829E0" w14:textId="77777777" w:rsidR="002F72CB" w:rsidRPr="0002004C" w:rsidRDefault="002F72CB" w:rsidP="00171B3E">
            <w:pPr>
              <w:keepNext/>
              <w:jc w:val="center"/>
              <w:rPr>
                <w:color w:val="000000"/>
                <w:sz w:val="16"/>
                <w:szCs w:val="16"/>
              </w:rPr>
            </w:pPr>
            <w:r w:rsidRPr="0002004C">
              <w:rPr>
                <w:rFonts w:ascii="Symbol" w:hAnsi="Symbol" w:cs="Arial"/>
                <w:sz w:val="16"/>
                <w:szCs w:val="16"/>
              </w:rPr>
              <w:t></w:t>
            </w:r>
            <w:r w:rsidRPr="0002004C">
              <w:rPr>
                <w:sz w:val="16"/>
                <w:szCs w:val="16"/>
                <w:vertAlign w:val="superscript"/>
              </w:rPr>
              <w:t>2</w:t>
            </w:r>
            <w:r w:rsidRPr="0002004C">
              <w:rPr>
                <w:sz w:val="16"/>
                <w:szCs w:val="16"/>
                <w:vertAlign w:val="subscript"/>
              </w:rPr>
              <w:t>7</w:t>
            </w:r>
            <w:r w:rsidRPr="0002004C">
              <w:rPr>
                <w:sz w:val="16"/>
                <w:szCs w:val="16"/>
              </w:rPr>
              <w:t xml:space="preserve"> = 6.06 (.532)</w:t>
            </w:r>
          </w:p>
        </w:tc>
      </w:tr>
      <w:tr w:rsidR="002F72CB" w:rsidRPr="0002004C" w14:paraId="779AE6DB" w14:textId="77777777" w:rsidTr="00171B3E">
        <w:tc>
          <w:tcPr>
            <w:tcW w:w="3504" w:type="dxa"/>
          </w:tcPr>
          <w:p w14:paraId="58936209" w14:textId="77777777" w:rsidR="002F72CB" w:rsidRPr="0002004C" w:rsidRDefault="002F72CB" w:rsidP="00171B3E">
            <w:pPr>
              <w:rPr>
                <w:i/>
                <w:iCs/>
                <w:sz w:val="16"/>
                <w:szCs w:val="16"/>
              </w:rPr>
            </w:pPr>
            <w:r w:rsidRPr="0002004C">
              <w:rPr>
                <w:sz w:val="16"/>
                <w:szCs w:val="16"/>
              </w:rPr>
              <w:lastRenderedPageBreak/>
              <w:t>Self-reported knowledge about substance use problems (mean ± SD)</w:t>
            </w:r>
          </w:p>
        </w:tc>
        <w:tc>
          <w:tcPr>
            <w:tcW w:w="1176" w:type="dxa"/>
          </w:tcPr>
          <w:p w14:paraId="2924DC05" w14:textId="77777777" w:rsidR="002F72CB" w:rsidRPr="0002004C" w:rsidRDefault="002F72CB" w:rsidP="00171B3E">
            <w:pPr>
              <w:jc w:val="center"/>
              <w:rPr>
                <w:color w:val="000000"/>
                <w:sz w:val="16"/>
                <w:szCs w:val="16"/>
              </w:rPr>
            </w:pPr>
            <w:r w:rsidRPr="0002004C">
              <w:rPr>
                <w:sz w:val="16"/>
                <w:szCs w:val="16"/>
              </w:rPr>
              <w:t xml:space="preserve">7.0 </w:t>
            </w:r>
            <w:r w:rsidRPr="0002004C">
              <w:rPr>
                <w:sz w:val="16"/>
                <w:szCs w:val="16"/>
              </w:rPr>
              <w:sym w:font="Symbol" w:char="F0B1"/>
            </w:r>
            <w:r w:rsidRPr="0002004C">
              <w:rPr>
                <w:sz w:val="16"/>
                <w:szCs w:val="16"/>
              </w:rPr>
              <w:t xml:space="preserve"> 2.0</w:t>
            </w:r>
          </w:p>
        </w:tc>
        <w:tc>
          <w:tcPr>
            <w:tcW w:w="1177" w:type="dxa"/>
          </w:tcPr>
          <w:p w14:paraId="0619831D" w14:textId="77777777" w:rsidR="002F72CB" w:rsidRPr="0002004C" w:rsidRDefault="002F72CB" w:rsidP="00171B3E">
            <w:pPr>
              <w:jc w:val="center"/>
              <w:rPr>
                <w:color w:val="000000"/>
                <w:sz w:val="16"/>
                <w:szCs w:val="16"/>
              </w:rPr>
            </w:pPr>
            <w:r w:rsidRPr="0002004C">
              <w:rPr>
                <w:sz w:val="16"/>
                <w:szCs w:val="16"/>
              </w:rPr>
              <w:t xml:space="preserve">6.6 </w:t>
            </w:r>
            <w:r w:rsidRPr="0002004C">
              <w:rPr>
                <w:sz w:val="16"/>
                <w:szCs w:val="16"/>
              </w:rPr>
              <w:sym w:font="Symbol" w:char="F0B1"/>
            </w:r>
            <w:r w:rsidRPr="0002004C">
              <w:rPr>
                <w:sz w:val="16"/>
                <w:szCs w:val="16"/>
              </w:rPr>
              <w:t xml:space="preserve"> 1.8</w:t>
            </w:r>
          </w:p>
        </w:tc>
        <w:tc>
          <w:tcPr>
            <w:tcW w:w="1177" w:type="dxa"/>
          </w:tcPr>
          <w:p w14:paraId="1BC7941A" w14:textId="77777777" w:rsidR="002F72CB" w:rsidRPr="0002004C" w:rsidRDefault="002F72CB" w:rsidP="00171B3E">
            <w:pPr>
              <w:jc w:val="center"/>
              <w:rPr>
                <w:color w:val="000000"/>
                <w:sz w:val="16"/>
                <w:szCs w:val="16"/>
              </w:rPr>
            </w:pPr>
            <w:r w:rsidRPr="0002004C">
              <w:rPr>
                <w:sz w:val="16"/>
                <w:szCs w:val="16"/>
              </w:rPr>
              <w:t xml:space="preserve">6.5 </w:t>
            </w:r>
            <w:r w:rsidRPr="0002004C">
              <w:rPr>
                <w:sz w:val="16"/>
                <w:szCs w:val="16"/>
              </w:rPr>
              <w:sym w:font="Symbol" w:char="F0B1"/>
            </w:r>
            <w:r w:rsidRPr="0002004C">
              <w:rPr>
                <w:sz w:val="16"/>
                <w:szCs w:val="16"/>
              </w:rPr>
              <w:t xml:space="preserve"> 2.0</w:t>
            </w:r>
          </w:p>
        </w:tc>
        <w:tc>
          <w:tcPr>
            <w:tcW w:w="1176" w:type="dxa"/>
          </w:tcPr>
          <w:p w14:paraId="5289757F" w14:textId="77777777" w:rsidR="002F72CB" w:rsidRPr="0002004C" w:rsidRDefault="002F72CB" w:rsidP="00171B3E">
            <w:pPr>
              <w:jc w:val="center"/>
              <w:rPr>
                <w:color w:val="000000"/>
                <w:sz w:val="16"/>
                <w:szCs w:val="16"/>
              </w:rPr>
            </w:pPr>
            <w:r w:rsidRPr="0002004C">
              <w:rPr>
                <w:sz w:val="16"/>
                <w:szCs w:val="16"/>
              </w:rPr>
              <w:t xml:space="preserve">6.9 </w:t>
            </w:r>
            <w:r w:rsidRPr="0002004C">
              <w:rPr>
                <w:sz w:val="16"/>
                <w:szCs w:val="16"/>
              </w:rPr>
              <w:sym w:font="Symbol" w:char="F0B1"/>
            </w:r>
            <w:r w:rsidRPr="0002004C">
              <w:rPr>
                <w:sz w:val="16"/>
                <w:szCs w:val="16"/>
              </w:rPr>
              <w:t xml:space="preserve"> 2.0</w:t>
            </w:r>
          </w:p>
        </w:tc>
        <w:tc>
          <w:tcPr>
            <w:tcW w:w="1177" w:type="dxa"/>
          </w:tcPr>
          <w:p w14:paraId="7E6D70FC" w14:textId="77777777" w:rsidR="002F72CB" w:rsidRPr="0002004C" w:rsidRDefault="002F72CB" w:rsidP="00171B3E">
            <w:pPr>
              <w:jc w:val="center"/>
              <w:rPr>
                <w:color w:val="000000"/>
                <w:sz w:val="16"/>
                <w:szCs w:val="16"/>
              </w:rPr>
            </w:pPr>
            <w:r w:rsidRPr="0002004C">
              <w:rPr>
                <w:sz w:val="16"/>
                <w:szCs w:val="16"/>
              </w:rPr>
              <w:t xml:space="preserve">7.1 </w:t>
            </w:r>
            <w:r w:rsidRPr="0002004C">
              <w:rPr>
                <w:sz w:val="16"/>
                <w:szCs w:val="16"/>
              </w:rPr>
              <w:sym w:font="Symbol" w:char="F0B1"/>
            </w:r>
            <w:r w:rsidRPr="0002004C">
              <w:rPr>
                <w:sz w:val="16"/>
                <w:szCs w:val="16"/>
              </w:rPr>
              <w:t xml:space="preserve"> 2.1</w:t>
            </w:r>
          </w:p>
        </w:tc>
        <w:tc>
          <w:tcPr>
            <w:tcW w:w="1177" w:type="dxa"/>
          </w:tcPr>
          <w:p w14:paraId="47946A4F" w14:textId="77777777" w:rsidR="002F72CB" w:rsidRPr="0002004C" w:rsidRDefault="002F72CB" w:rsidP="00171B3E">
            <w:pPr>
              <w:jc w:val="center"/>
              <w:rPr>
                <w:color w:val="000000"/>
                <w:sz w:val="16"/>
                <w:szCs w:val="16"/>
              </w:rPr>
            </w:pPr>
            <w:r w:rsidRPr="0002004C">
              <w:rPr>
                <w:sz w:val="16"/>
                <w:szCs w:val="16"/>
              </w:rPr>
              <w:t xml:space="preserve">6.9 </w:t>
            </w:r>
            <w:r w:rsidRPr="0002004C">
              <w:rPr>
                <w:sz w:val="16"/>
                <w:szCs w:val="16"/>
              </w:rPr>
              <w:sym w:font="Symbol" w:char="F0B1"/>
            </w:r>
            <w:r w:rsidRPr="0002004C">
              <w:rPr>
                <w:sz w:val="16"/>
                <w:szCs w:val="16"/>
              </w:rPr>
              <w:t xml:space="preserve"> 2.0</w:t>
            </w:r>
          </w:p>
        </w:tc>
        <w:tc>
          <w:tcPr>
            <w:tcW w:w="1176" w:type="dxa"/>
          </w:tcPr>
          <w:p w14:paraId="23BF2ECB" w14:textId="77777777" w:rsidR="002F72CB" w:rsidRPr="0002004C" w:rsidRDefault="002F72CB" w:rsidP="00171B3E">
            <w:pPr>
              <w:jc w:val="center"/>
              <w:rPr>
                <w:color w:val="000000"/>
                <w:sz w:val="16"/>
                <w:szCs w:val="16"/>
              </w:rPr>
            </w:pPr>
            <w:r w:rsidRPr="0002004C">
              <w:rPr>
                <w:sz w:val="16"/>
                <w:szCs w:val="16"/>
              </w:rPr>
              <w:t xml:space="preserve">7.3 </w:t>
            </w:r>
            <w:r w:rsidRPr="0002004C">
              <w:rPr>
                <w:sz w:val="16"/>
                <w:szCs w:val="16"/>
              </w:rPr>
              <w:sym w:font="Symbol" w:char="F0B1"/>
            </w:r>
            <w:r w:rsidRPr="0002004C">
              <w:rPr>
                <w:sz w:val="16"/>
                <w:szCs w:val="16"/>
              </w:rPr>
              <w:t xml:space="preserve"> 1.6</w:t>
            </w:r>
          </w:p>
        </w:tc>
        <w:tc>
          <w:tcPr>
            <w:tcW w:w="1177" w:type="dxa"/>
          </w:tcPr>
          <w:p w14:paraId="7872F045" w14:textId="77777777" w:rsidR="002F72CB" w:rsidRPr="0002004C" w:rsidRDefault="002F72CB" w:rsidP="00171B3E">
            <w:pPr>
              <w:keepNext/>
              <w:jc w:val="center"/>
              <w:rPr>
                <w:color w:val="000000"/>
                <w:sz w:val="16"/>
                <w:szCs w:val="16"/>
              </w:rPr>
            </w:pPr>
            <w:r w:rsidRPr="0002004C">
              <w:rPr>
                <w:sz w:val="16"/>
                <w:szCs w:val="16"/>
              </w:rPr>
              <w:t xml:space="preserve">7.0 </w:t>
            </w:r>
            <w:r w:rsidRPr="0002004C">
              <w:rPr>
                <w:sz w:val="16"/>
                <w:szCs w:val="16"/>
              </w:rPr>
              <w:sym w:font="Symbol" w:char="F0B1"/>
            </w:r>
            <w:r w:rsidRPr="0002004C">
              <w:rPr>
                <w:sz w:val="16"/>
                <w:szCs w:val="16"/>
              </w:rPr>
              <w:t xml:space="preserve"> 1.8</w:t>
            </w:r>
          </w:p>
        </w:tc>
        <w:tc>
          <w:tcPr>
            <w:tcW w:w="1177" w:type="dxa"/>
          </w:tcPr>
          <w:p w14:paraId="6C786EB1" w14:textId="77777777" w:rsidR="002F72CB" w:rsidRPr="0002004C" w:rsidRDefault="002F72CB" w:rsidP="00171B3E">
            <w:pPr>
              <w:keepNext/>
              <w:jc w:val="center"/>
              <w:rPr>
                <w:color w:val="000000"/>
                <w:sz w:val="16"/>
                <w:szCs w:val="16"/>
              </w:rPr>
            </w:pPr>
            <w:r w:rsidRPr="0002004C">
              <w:rPr>
                <w:sz w:val="16"/>
                <w:szCs w:val="16"/>
              </w:rPr>
              <w:t xml:space="preserve">6.9 </w:t>
            </w:r>
            <w:r w:rsidRPr="0002004C">
              <w:rPr>
                <w:sz w:val="16"/>
                <w:szCs w:val="16"/>
              </w:rPr>
              <w:sym w:font="Symbol" w:char="F0B1"/>
            </w:r>
            <w:r w:rsidRPr="0002004C">
              <w:rPr>
                <w:sz w:val="16"/>
                <w:szCs w:val="16"/>
              </w:rPr>
              <w:t xml:space="preserve"> 1.9</w:t>
            </w:r>
          </w:p>
        </w:tc>
        <w:tc>
          <w:tcPr>
            <w:tcW w:w="1177" w:type="dxa"/>
          </w:tcPr>
          <w:p w14:paraId="633B5E3B" w14:textId="77777777" w:rsidR="002F72CB" w:rsidRPr="0002004C" w:rsidRDefault="002F72CB" w:rsidP="00171B3E">
            <w:pPr>
              <w:keepNext/>
              <w:jc w:val="center"/>
              <w:rPr>
                <w:sz w:val="16"/>
                <w:szCs w:val="16"/>
              </w:rPr>
            </w:pPr>
            <w:r w:rsidRPr="0002004C">
              <w:rPr>
                <w:sz w:val="16"/>
                <w:szCs w:val="16"/>
              </w:rPr>
              <w:t>F</w:t>
            </w:r>
            <w:r w:rsidRPr="0002004C">
              <w:rPr>
                <w:sz w:val="16"/>
                <w:szCs w:val="16"/>
                <w:vertAlign w:val="subscript"/>
              </w:rPr>
              <w:t>7,197</w:t>
            </w:r>
            <w:r w:rsidRPr="0002004C">
              <w:rPr>
                <w:sz w:val="16"/>
                <w:szCs w:val="16"/>
              </w:rPr>
              <w:t>= 1.282 (.261)</w:t>
            </w:r>
          </w:p>
        </w:tc>
      </w:tr>
      <w:tr w:rsidR="002F72CB" w:rsidRPr="0002004C" w14:paraId="0231326F" w14:textId="77777777" w:rsidTr="00171B3E">
        <w:tc>
          <w:tcPr>
            <w:tcW w:w="3504" w:type="dxa"/>
          </w:tcPr>
          <w:p w14:paraId="0C974F35" w14:textId="77777777" w:rsidR="002F72CB" w:rsidRPr="0002004C" w:rsidRDefault="002F72CB" w:rsidP="00171B3E">
            <w:pPr>
              <w:rPr>
                <w:i/>
                <w:iCs/>
                <w:sz w:val="16"/>
                <w:szCs w:val="16"/>
              </w:rPr>
            </w:pPr>
            <w:r w:rsidRPr="0002004C">
              <w:rPr>
                <w:color w:val="333333"/>
                <w:sz w:val="16"/>
                <w:szCs w:val="16"/>
              </w:rPr>
              <w:t xml:space="preserve">Attitudes to people in recovery </w:t>
            </w:r>
          </w:p>
        </w:tc>
        <w:tc>
          <w:tcPr>
            <w:tcW w:w="1176" w:type="dxa"/>
          </w:tcPr>
          <w:p w14:paraId="23C64A3F" w14:textId="77777777" w:rsidR="002F72CB" w:rsidRPr="0002004C" w:rsidRDefault="002F72CB" w:rsidP="00171B3E">
            <w:pPr>
              <w:jc w:val="center"/>
              <w:rPr>
                <w:color w:val="000000"/>
                <w:sz w:val="16"/>
                <w:szCs w:val="16"/>
              </w:rPr>
            </w:pPr>
            <w:r w:rsidRPr="0002004C">
              <w:rPr>
                <w:sz w:val="16"/>
                <w:szCs w:val="16"/>
              </w:rPr>
              <w:t xml:space="preserve">36.1 </w:t>
            </w:r>
            <w:r w:rsidRPr="0002004C">
              <w:rPr>
                <w:sz w:val="16"/>
                <w:szCs w:val="16"/>
              </w:rPr>
              <w:sym w:font="Symbol" w:char="F0B1"/>
            </w:r>
            <w:r w:rsidRPr="0002004C">
              <w:rPr>
                <w:sz w:val="16"/>
                <w:szCs w:val="16"/>
              </w:rPr>
              <w:t xml:space="preserve"> 11.5</w:t>
            </w:r>
          </w:p>
        </w:tc>
        <w:tc>
          <w:tcPr>
            <w:tcW w:w="1177" w:type="dxa"/>
          </w:tcPr>
          <w:p w14:paraId="091B09E3" w14:textId="77777777" w:rsidR="002F72CB" w:rsidRPr="0002004C" w:rsidRDefault="002F72CB" w:rsidP="00171B3E">
            <w:pPr>
              <w:jc w:val="center"/>
              <w:rPr>
                <w:color w:val="000000"/>
                <w:sz w:val="16"/>
                <w:szCs w:val="16"/>
              </w:rPr>
            </w:pPr>
            <w:r w:rsidRPr="0002004C">
              <w:rPr>
                <w:sz w:val="16"/>
                <w:szCs w:val="16"/>
              </w:rPr>
              <w:t xml:space="preserve">39.2 </w:t>
            </w:r>
            <w:r w:rsidRPr="0002004C">
              <w:rPr>
                <w:sz w:val="16"/>
                <w:szCs w:val="16"/>
              </w:rPr>
              <w:sym w:font="Symbol" w:char="F0B1"/>
            </w:r>
            <w:r w:rsidRPr="0002004C">
              <w:rPr>
                <w:sz w:val="16"/>
                <w:szCs w:val="16"/>
              </w:rPr>
              <w:t xml:space="preserve"> 10.3</w:t>
            </w:r>
          </w:p>
        </w:tc>
        <w:tc>
          <w:tcPr>
            <w:tcW w:w="1177" w:type="dxa"/>
          </w:tcPr>
          <w:p w14:paraId="6D570960" w14:textId="77777777" w:rsidR="002F72CB" w:rsidRPr="0002004C" w:rsidRDefault="002F72CB" w:rsidP="00171B3E">
            <w:pPr>
              <w:jc w:val="center"/>
              <w:rPr>
                <w:color w:val="000000"/>
                <w:sz w:val="16"/>
                <w:szCs w:val="16"/>
              </w:rPr>
            </w:pPr>
            <w:r w:rsidRPr="0002004C">
              <w:rPr>
                <w:sz w:val="16"/>
                <w:szCs w:val="16"/>
              </w:rPr>
              <w:t xml:space="preserve">36.4 </w:t>
            </w:r>
            <w:r w:rsidRPr="0002004C">
              <w:rPr>
                <w:sz w:val="16"/>
                <w:szCs w:val="16"/>
              </w:rPr>
              <w:sym w:font="Symbol" w:char="F0B1"/>
            </w:r>
            <w:r w:rsidRPr="0002004C">
              <w:rPr>
                <w:sz w:val="16"/>
                <w:szCs w:val="16"/>
              </w:rPr>
              <w:t xml:space="preserve"> 9.2</w:t>
            </w:r>
          </w:p>
        </w:tc>
        <w:tc>
          <w:tcPr>
            <w:tcW w:w="1176" w:type="dxa"/>
          </w:tcPr>
          <w:p w14:paraId="3F0FA5C1" w14:textId="77777777" w:rsidR="002F72CB" w:rsidRPr="0002004C" w:rsidRDefault="002F72CB" w:rsidP="00171B3E">
            <w:pPr>
              <w:jc w:val="center"/>
              <w:rPr>
                <w:color w:val="000000"/>
                <w:sz w:val="16"/>
                <w:szCs w:val="16"/>
              </w:rPr>
            </w:pPr>
            <w:r w:rsidRPr="0002004C">
              <w:rPr>
                <w:sz w:val="16"/>
                <w:szCs w:val="16"/>
              </w:rPr>
              <w:t xml:space="preserve">35.6 </w:t>
            </w:r>
            <w:r w:rsidRPr="0002004C">
              <w:rPr>
                <w:sz w:val="16"/>
                <w:szCs w:val="16"/>
              </w:rPr>
              <w:sym w:font="Symbol" w:char="F0B1"/>
            </w:r>
            <w:r w:rsidRPr="0002004C">
              <w:rPr>
                <w:sz w:val="16"/>
                <w:szCs w:val="16"/>
              </w:rPr>
              <w:t xml:space="preserve"> 11.2</w:t>
            </w:r>
          </w:p>
        </w:tc>
        <w:tc>
          <w:tcPr>
            <w:tcW w:w="1177" w:type="dxa"/>
          </w:tcPr>
          <w:p w14:paraId="5656BCF2" w14:textId="77777777" w:rsidR="002F72CB" w:rsidRPr="0002004C" w:rsidRDefault="002F72CB" w:rsidP="00171B3E">
            <w:pPr>
              <w:jc w:val="center"/>
              <w:rPr>
                <w:color w:val="000000"/>
                <w:sz w:val="16"/>
                <w:szCs w:val="16"/>
              </w:rPr>
            </w:pPr>
            <w:r w:rsidRPr="0002004C">
              <w:rPr>
                <w:sz w:val="16"/>
                <w:szCs w:val="16"/>
              </w:rPr>
              <w:t xml:space="preserve">36.0 </w:t>
            </w:r>
            <w:r w:rsidRPr="0002004C">
              <w:rPr>
                <w:sz w:val="16"/>
                <w:szCs w:val="16"/>
              </w:rPr>
              <w:sym w:font="Symbol" w:char="F0B1"/>
            </w:r>
            <w:r w:rsidRPr="0002004C">
              <w:rPr>
                <w:sz w:val="16"/>
                <w:szCs w:val="16"/>
              </w:rPr>
              <w:t xml:space="preserve"> 9.6</w:t>
            </w:r>
          </w:p>
        </w:tc>
        <w:tc>
          <w:tcPr>
            <w:tcW w:w="1177" w:type="dxa"/>
          </w:tcPr>
          <w:p w14:paraId="589B75F7" w14:textId="77777777" w:rsidR="002F72CB" w:rsidRPr="0002004C" w:rsidRDefault="002F72CB" w:rsidP="00171B3E">
            <w:pPr>
              <w:jc w:val="center"/>
              <w:rPr>
                <w:color w:val="000000"/>
                <w:sz w:val="16"/>
                <w:szCs w:val="16"/>
              </w:rPr>
            </w:pPr>
            <w:r w:rsidRPr="0002004C">
              <w:rPr>
                <w:sz w:val="16"/>
                <w:szCs w:val="16"/>
              </w:rPr>
              <w:t xml:space="preserve">35.5 </w:t>
            </w:r>
            <w:r w:rsidRPr="0002004C">
              <w:rPr>
                <w:sz w:val="16"/>
                <w:szCs w:val="16"/>
              </w:rPr>
              <w:sym w:font="Symbol" w:char="F0B1"/>
            </w:r>
            <w:r w:rsidRPr="0002004C">
              <w:rPr>
                <w:sz w:val="16"/>
                <w:szCs w:val="16"/>
              </w:rPr>
              <w:t xml:space="preserve"> 9.8</w:t>
            </w:r>
          </w:p>
        </w:tc>
        <w:tc>
          <w:tcPr>
            <w:tcW w:w="1176" w:type="dxa"/>
          </w:tcPr>
          <w:p w14:paraId="5F096DB4" w14:textId="77777777" w:rsidR="002F72CB" w:rsidRPr="0002004C" w:rsidRDefault="002F72CB" w:rsidP="00171B3E">
            <w:pPr>
              <w:jc w:val="center"/>
              <w:rPr>
                <w:color w:val="000000"/>
                <w:sz w:val="16"/>
                <w:szCs w:val="16"/>
              </w:rPr>
            </w:pPr>
            <w:r w:rsidRPr="0002004C">
              <w:rPr>
                <w:sz w:val="16"/>
                <w:szCs w:val="16"/>
              </w:rPr>
              <w:t xml:space="preserve">36.1 </w:t>
            </w:r>
            <w:r w:rsidRPr="0002004C">
              <w:rPr>
                <w:sz w:val="16"/>
                <w:szCs w:val="16"/>
              </w:rPr>
              <w:sym w:font="Symbol" w:char="F0B1"/>
            </w:r>
            <w:r w:rsidRPr="0002004C">
              <w:rPr>
                <w:sz w:val="16"/>
                <w:szCs w:val="16"/>
              </w:rPr>
              <w:t xml:space="preserve"> 10.6 </w:t>
            </w:r>
          </w:p>
        </w:tc>
        <w:tc>
          <w:tcPr>
            <w:tcW w:w="1177" w:type="dxa"/>
          </w:tcPr>
          <w:p w14:paraId="07C27E97" w14:textId="77777777" w:rsidR="002F72CB" w:rsidRPr="0002004C" w:rsidRDefault="002F72CB" w:rsidP="00171B3E">
            <w:pPr>
              <w:keepNext/>
              <w:jc w:val="center"/>
              <w:rPr>
                <w:color w:val="000000"/>
                <w:sz w:val="16"/>
                <w:szCs w:val="16"/>
              </w:rPr>
            </w:pPr>
            <w:r w:rsidRPr="0002004C">
              <w:rPr>
                <w:sz w:val="16"/>
                <w:szCs w:val="16"/>
              </w:rPr>
              <w:t xml:space="preserve">36.6 </w:t>
            </w:r>
            <w:r w:rsidRPr="0002004C">
              <w:rPr>
                <w:sz w:val="16"/>
                <w:szCs w:val="16"/>
              </w:rPr>
              <w:sym w:font="Symbol" w:char="F0B1"/>
            </w:r>
            <w:r w:rsidRPr="0002004C">
              <w:rPr>
                <w:sz w:val="16"/>
                <w:szCs w:val="16"/>
              </w:rPr>
              <w:t xml:space="preserve"> 11.0</w:t>
            </w:r>
          </w:p>
        </w:tc>
        <w:tc>
          <w:tcPr>
            <w:tcW w:w="1177" w:type="dxa"/>
          </w:tcPr>
          <w:p w14:paraId="4B7F256C" w14:textId="77777777" w:rsidR="002F72CB" w:rsidRPr="0002004C" w:rsidRDefault="002F72CB" w:rsidP="00171B3E">
            <w:pPr>
              <w:keepNext/>
              <w:jc w:val="center"/>
              <w:rPr>
                <w:color w:val="000000"/>
                <w:sz w:val="16"/>
                <w:szCs w:val="16"/>
              </w:rPr>
            </w:pPr>
            <w:r w:rsidRPr="0002004C">
              <w:rPr>
                <w:color w:val="000000"/>
                <w:sz w:val="16"/>
                <w:szCs w:val="16"/>
              </w:rPr>
              <w:t xml:space="preserve">36.1 </w:t>
            </w:r>
            <w:r w:rsidRPr="0002004C">
              <w:rPr>
                <w:color w:val="000000"/>
                <w:sz w:val="16"/>
                <w:szCs w:val="16"/>
              </w:rPr>
              <w:sym w:font="Symbol" w:char="F0B1"/>
            </w:r>
            <w:r w:rsidRPr="0002004C">
              <w:rPr>
                <w:sz w:val="16"/>
                <w:szCs w:val="16"/>
              </w:rPr>
              <w:t xml:space="preserve"> 10.4</w:t>
            </w:r>
          </w:p>
        </w:tc>
        <w:tc>
          <w:tcPr>
            <w:tcW w:w="1177" w:type="dxa"/>
          </w:tcPr>
          <w:p w14:paraId="67CB6D69" w14:textId="77777777" w:rsidR="002F72CB" w:rsidRPr="0002004C" w:rsidRDefault="002F72CB" w:rsidP="00171B3E">
            <w:pPr>
              <w:keepNext/>
              <w:jc w:val="center"/>
              <w:rPr>
                <w:color w:val="000000"/>
                <w:sz w:val="16"/>
                <w:szCs w:val="16"/>
              </w:rPr>
            </w:pPr>
            <w:r w:rsidRPr="0002004C">
              <w:rPr>
                <w:sz w:val="16"/>
                <w:szCs w:val="16"/>
              </w:rPr>
              <w:t>F</w:t>
            </w:r>
            <w:r w:rsidRPr="0002004C">
              <w:rPr>
                <w:sz w:val="16"/>
                <w:szCs w:val="16"/>
                <w:vertAlign w:val="subscript"/>
              </w:rPr>
              <w:t>7,202</w:t>
            </w:r>
            <w:r w:rsidRPr="0002004C">
              <w:rPr>
                <w:sz w:val="16"/>
                <w:szCs w:val="16"/>
              </w:rPr>
              <w:t>= .744 (.635)</w:t>
            </w:r>
          </w:p>
        </w:tc>
      </w:tr>
      <w:tr w:rsidR="002F72CB" w:rsidRPr="0002004C" w14:paraId="52635917" w14:textId="77777777" w:rsidTr="00171B3E">
        <w:tc>
          <w:tcPr>
            <w:tcW w:w="3504" w:type="dxa"/>
          </w:tcPr>
          <w:p w14:paraId="34688545" w14:textId="77777777" w:rsidR="002F72CB" w:rsidRPr="0002004C" w:rsidRDefault="002F72CB" w:rsidP="00171B3E">
            <w:pPr>
              <w:rPr>
                <w:i/>
                <w:iCs/>
                <w:sz w:val="16"/>
                <w:szCs w:val="16"/>
              </w:rPr>
            </w:pPr>
            <w:r w:rsidRPr="0002004C">
              <w:rPr>
                <w:color w:val="333333"/>
                <w:sz w:val="16"/>
                <w:szCs w:val="16"/>
              </w:rPr>
              <w:t>Attitudes to people who are homeless</w:t>
            </w:r>
          </w:p>
        </w:tc>
        <w:tc>
          <w:tcPr>
            <w:tcW w:w="1176" w:type="dxa"/>
          </w:tcPr>
          <w:p w14:paraId="28CD83B5" w14:textId="77777777" w:rsidR="002F72CB" w:rsidRPr="0002004C" w:rsidRDefault="002F72CB" w:rsidP="00171B3E">
            <w:pPr>
              <w:jc w:val="center"/>
              <w:rPr>
                <w:color w:val="000000"/>
                <w:sz w:val="16"/>
                <w:szCs w:val="16"/>
              </w:rPr>
            </w:pPr>
            <w:r w:rsidRPr="0002004C">
              <w:rPr>
                <w:sz w:val="16"/>
                <w:szCs w:val="16"/>
              </w:rPr>
              <w:t xml:space="preserve">12.4 </w:t>
            </w:r>
            <w:r w:rsidRPr="0002004C">
              <w:rPr>
                <w:sz w:val="16"/>
                <w:szCs w:val="16"/>
              </w:rPr>
              <w:sym w:font="Symbol" w:char="F0B1"/>
            </w:r>
            <w:r w:rsidRPr="0002004C">
              <w:rPr>
                <w:sz w:val="16"/>
                <w:szCs w:val="16"/>
              </w:rPr>
              <w:t xml:space="preserve"> 2.3</w:t>
            </w:r>
          </w:p>
        </w:tc>
        <w:tc>
          <w:tcPr>
            <w:tcW w:w="1177" w:type="dxa"/>
          </w:tcPr>
          <w:p w14:paraId="6F4286DA" w14:textId="77777777" w:rsidR="002F72CB" w:rsidRPr="0002004C" w:rsidRDefault="002F72CB" w:rsidP="00171B3E">
            <w:pPr>
              <w:jc w:val="center"/>
              <w:rPr>
                <w:color w:val="000000"/>
                <w:sz w:val="16"/>
                <w:szCs w:val="16"/>
              </w:rPr>
            </w:pPr>
            <w:r w:rsidRPr="0002004C">
              <w:rPr>
                <w:sz w:val="16"/>
                <w:szCs w:val="16"/>
              </w:rPr>
              <w:t xml:space="preserve">12.0 </w:t>
            </w:r>
            <w:r w:rsidRPr="0002004C">
              <w:rPr>
                <w:sz w:val="16"/>
                <w:szCs w:val="16"/>
              </w:rPr>
              <w:sym w:font="Symbol" w:char="F0B1"/>
            </w:r>
            <w:r w:rsidRPr="0002004C">
              <w:rPr>
                <w:sz w:val="16"/>
                <w:szCs w:val="16"/>
              </w:rPr>
              <w:t xml:space="preserve"> 2.1</w:t>
            </w:r>
          </w:p>
        </w:tc>
        <w:tc>
          <w:tcPr>
            <w:tcW w:w="1177" w:type="dxa"/>
          </w:tcPr>
          <w:p w14:paraId="663C39B3" w14:textId="77777777" w:rsidR="002F72CB" w:rsidRPr="0002004C" w:rsidRDefault="002F72CB" w:rsidP="00171B3E">
            <w:pPr>
              <w:jc w:val="center"/>
              <w:rPr>
                <w:color w:val="000000"/>
                <w:sz w:val="16"/>
                <w:szCs w:val="16"/>
              </w:rPr>
            </w:pPr>
            <w:r w:rsidRPr="0002004C">
              <w:rPr>
                <w:sz w:val="16"/>
                <w:szCs w:val="16"/>
              </w:rPr>
              <w:t xml:space="preserve">12.3 </w:t>
            </w:r>
            <w:r w:rsidRPr="0002004C">
              <w:rPr>
                <w:sz w:val="16"/>
                <w:szCs w:val="16"/>
              </w:rPr>
              <w:sym w:font="Symbol" w:char="F0B1"/>
            </w:r>
            <w:r w:rsidRPr="0002004C">
              <w:rPr>
                <w:sz w:val="16"/>
                <w:szCs w:val="16"/>
              </w:rPr>
              <w:t xml:space="preserve"> 2.5</w:t>
            </w:r>
          </w:p>
        </w:tc>
        <w:tc>
          <w:tcPr>
            <w:tcW w:w="1176" w:type="dxa"/>
          </w:tcPr>
          <w:p w14:paraId="2F7E866F" w14:textId="77777777" w:rsidR="002F72CB" w:rsidRPr="0002004C" w:rsidRDefault="002F72CB" w:rsidP="00171B3E">
            <w:pPr>
              <w:jc w:val="center"/>
              <w:rPr>
                <w:color w:val="000000"/>
                <w:sz w:val="16"/>
                <w:szCs w:val="16"/>
              </w:rPr>
            </w:pPr>
            <w:r w:rsidRPr="0002004C">
              <w:rPr>
                <w:sz w:val="16"/>
                <w:szCs w:val="16"/>
              </w:rPr>
              <w:t xml:space="preserve">12.6 </w:t>
            </w:r>
            <w:r w:rsidRPr="0002004C">
              <w:rPr>
                <w:sz w:val="16"/>
                <w:szCs w:val="16"/>
              </w:rPr>
              <w:sym w:font="Symbol" w:char="F0B1"/>
            </w:r>
            <w:r w:rsidRPr="0002004C">
              <w:rPr>
                <w:sz w:val="16"/>
                <w:szCs w:val="16"/>
              </w:rPr>
              <w:t xml:space="preserve"> 2.0</w:t>
            </w:r>
          </w:p>
        </w:tc>
        <w:tc>
          <w:tcPr>
            <w:tcW w:w="1177" w:type="dxa"/>
          </w:tcPr>
          <w:p w14:paraId="23F81436" w14:textId="77777777" w:rsidR="002F72CB" w:rsidRPr="0002004C" w:rsidRDefault="002F72CB" w:rsidP="00171B3E">
            <w:pPr>
              <w:jc w:val="center"/>
              <w:rPr>
                <w:color w:val="000000"/>
                <w:sz w:val="16"/>
                <w:szCs w:val="16"/>
              </w:rPr>
            </w:pPr>
            <w:r w:rsidRPr="0002004C">
              <w:rPr>
                <w:sz w:val="16"/>
                <w:szCs w:val="16"/>
              </w:rPr>
              <w:t xml:space="preserve">12.6 </w:t>
            </w:r>
            <w:r w:rsidRPr="0002004C">
              <w:rPr>
                <w:sz w:val="16"/>
                <w:szCs w:val="16"/>
              </w:rPr>
              <w:sym w:font="Symbol" w:char="F0B1"/>
            </w:r>
            <w:r w:rsidRPr="0002004C">
              <w:rPr>
                <w:sz w:val="16"/>
                <w:szCs w:val="16"/>
              </w:rPr>
              <w:t xml:space="preserve"> 2.0</w:t>
            </w:r>
          </w:p>
        </w:tc>
        <w:tc>
          <w:tcPr>
            <w:tcW w:w="1177" w:type="dxa"/>
          </w:tcPr>
          <w:p w14:paraId="7F2C24D2" w14:textId="77777777" w:rsidR="002F72CB" w:rsidRPr="0002004C" w:rsidRDefault="002F72CB" w:rsidP="00171B3E">
            <w:pPr>
              <w:jc w:val="center"/>
              <w:rPr>
                <w:color w:val="000000"/>
                <w:sz w:val="16"/>
                <w:szCs w:val="16"/>
              </w:rPr>
            </w:pPr>
            <w:r w:rsidRPr="0002004C">
              <w:rPr>
                <w:sz w:val="16"/>
                <w:szCs w:val="16"/>
              </w:rPr>
              <w:t xml:space="preserve">12.2 </w:t>
            </w:r>
            <w:r w:rsidRPr="0002004C">
              <w:rPr>
                <w:sz w:val="16"/>
                <w:szCs w:val="16"/>
              </w:rPr>
              <w:sym w:font="Symbol" w:char="F0B1"/>
            </w:r>
            <w:r w:rsidRPr="0002004C">
              <w:rPr>
                <w:sz w:val="16"/>
                <w:szCs w:val="16"/>
              </w:rPr>
              <w:t xml:space="preserve"> 2.1</w:t>
            </w:r>
          </w:p>
        </w:tc>
        <w:tc>
          <w:tcPr>
            <w:tcW w:w="1176" w:type="dxa"/>
          </w:tcPr>
          <w:p w14:paraId="5B8D77E2" w14:textId="77777777" w:rsidR="002F72CB" w:rsidRPr="0002004C" w:rsidRDefault="002F72CB" w:rsidP="00171B3E">
            <w:pPr>
              <w:jc w:val="center"/>
              <w:rPr>
                <w:color w:val="000000"/>
                <w:sz w:val="16"/>
                <w:szCs w:val="16"/>
              </w:rPr>
            </w:pPr>
            <w:r w:rsidRPr="0002004C">
              <w:rPr>
                <w:sz w:val="16"/>
                <w:szCs w:val="16"/>
              </w:rPr>
              <w:t xml:space="preserve">12.0 </w:t>
            </w:r>
            <w:r w:rsidRPr="0002004C">
              <w:rPr>
                <w:sz w:val="16"/>
                <w:szCs w:val="16"/>
              </w:rPr>
              <w:sym w:font="Symbol" w:char="F0B1"/>
            </w:r>
            <w:r w:rsidRPr="0002004C">
              <w:rPr>
                <w:sz w:val="16"/>
                <w:szCs w:val="16"/>
              </w:rPr>
              <w:t xml:space="preserve"> 2.22</w:t>
            </w:r>
          </w:p>
        </w:tc>
        <w:tc>
          <w:tcPr>
            <w:tcW w:w="1177" w:type="dxa"/>
          </w:tcPr>
          <w:p w14:paraId="5D3D1302" w14:textId="77777777" w:rsidR="002F72CB" w:rsidRPr="0002004C" w:rsidRDefault="002F72CB" w:rsidP="00171B3E">
            <w:pPr>
              <w:keepNext/>
              <w:jc w:val="center"/>
              <w:rPr>
                <w:color w:val="000000"/>
                <w:sz w:val="16"/>
                <w:szCs w:val="16"/>
              </w:rPr>
            </w:pPr>
            <w:r w:rsidRPr="0002004C">
              <w:rPr>
                <w:sz w:val="16"/>
                <w:szCs w:val="16"/>
              </w:rPr>
              <w:t xml:space="preserve">12.7 </w:t>
            </w:r>
            <w:r w:rsidRPr="0002004C">
              <w:rPr>
                <w:sz w:val="16"/>
                <w:szCs w:val="16"/>
              </w:rPr>
              <w:sym w:font="Symbol" w:char="F0B1"/>
            </w:r>
            <w:r w:rsidRPr="0002004C">
              <w:rPr>
                <w:sz w:val="16"/>
                <w:szCs w:val="16"/>
              </w:rPr>
              <w:t xml:space="preserve"> 2.0</w:t>
            </w:r>
          </w:p>
        </w:tc>
        <w:tc>
          <w:tcPr>
            <w:tcW w:w="1177" w:type="dxa"/>
          </w:tcPr>
          <w:p w14:paraId="0B0F21E0" w14:textId="77777777" w:rsidR="002F72CB" w:rsidRPr="0002004C" w:rsidRDefault="002F72CB" w:rsidP="00171B3E">
            <w:pPr>
              <w:keepNext/>
              <w:jc w:val="center"/>
              <w:rPr>
                <w:sz w:val="16"/>
                <w:szCs w:val="16"/>
              </w:rPr>
            </w:pPr>
            <w:r w:rsidRPr="0002004C">
              <w:rPr>
                <w:color w:val="000000"/>
                <w:sz w:val="16"/>
                <w:szCs w:val="16"/>
              </w:rPr>
              <w:t xml:space="preserve">12.4 </w:t>
            </w:r>
            <w:r w:rsidRPr="0002004C">
              <w:rPr>
                <w:color w:val="000000"/>
                <w:sz w:val="16"/>
                <w:szCs w:val="16"/>
              </w:rPr>
              <w:sym w:font="Symbol" w:char="F0B1"/>
            </w:r>
            <w:r w:rsidRPr="0002004C">
              <w:rPr>
                <w:color w:val="000000"/>
                <w:sz w:val="16"/>
                <w:szCs w:val="16"/>
              </w:rPr>
              <w:t xml:space="preserve"> 2.2</w:t>
            </w:r>
          </w:p>
        </w:tc>
        <w:tc>
          <w:tcPr>
            <w:tcW w:w="1177" w:type="dxa"/>
          </w:tcPr>
          <w:p w14:paraId="5E93424C" w14:textId="77777777" w:rsidR="002F72CB" w:rsidRPr="0002004C" w:rsidRDefault="002F72CB" w:rsidP="00171B3E">
            <w:pPr>
              <w:keepNext/>
              <w:jc w:val="center"/>
              <w:rPr>
                <w:color w:val="000000"/>
                <w:sz w:val="16"/>
                <w:szCs w:val="16"/>
              </w:rPr>
            </w:pPr>
            <w:r w:rsidRPr="0002004C">
              <w:rPr>
                <w:sz w:val="16"/>
                <w:szCs w:val="16"/>
              </w:rPr>
              <w:t>F</w:t>
            </w:r>
            <w:r w:rsidRPr="0002004C">
              <w:rPr>
                <w:sz w:val="16"/>
                <w:szCs w:val="16"/>
                <w:vertAlign w:val="subscript"/>
              </w:rPr>
              <w:t>7,212</w:t>
            </w:r>
            <w:r w:rsidRPr="0002004C">
              <w:rPr>
                <w:sz w:val="16"/>
                <w:szCs w:val="16"/>
              </w:rPr>
              <w:t>= .953 (.467)</w:t>
            </w:r>
          </w:p>
        </w:tc>
      </w:tr>
      <w:tr w:rsidR="002F72CB" w:rsidRPr="0002004C" w14:paraId="66FE9D6A" w14:textId="77777777" w:rsidTr="00171B3E">
        <w:tc>
          <w:tcPr>
            <w:tcW w:w="3504" w:type="dxa"/>
          </w:tcPr>
          <w:p w14:paraId="485DAE62" w14:textId="77777777" w:rsidR="002F72CB" w:rsidRPr="0002004C" w:rsidRDefault="002F72CB" w:rsidP="00171B3E">
            <w:pPr>
              <w:rPr>
                <w:color w:val="333333"/>
                <w:sz w:val="16"/>
                <w:szCs w:val="16"/>
              </w:rPr>
            </w:pPr>
            <w:r w:rsidRPr="0002004C">
              <w:rPr>
                <w:sz w:val="16"/>
                <w:szCs w:val="16"/>
              </w:rPr>
              <w:t>AQ-9 Score</w:t>
            </w:r>
          </w:p>
        </w:tc>
        <w:tc>
          <w:tcPr>
            <w:tcW w:w="1176" w:type="dxa"/>
          </w:tcPr>
          <w:p w14:paraId="4CF7B613" w14:textId="77777777" w:rsidR="002F72CB" w:rsidRPr="0002004C" w:rsidRDefault="002F72CB" w:rsidP="00171B3E">
            <w:pPr>
              <w:jc w:val="center"/>
              <w:rPr>
                <w:sz w:val="16"/>
                <w:szCs w:val="16"/>
              </w:rPr>
            </w:pPr>
            <w:r w:rsidRPr="0002004C">
              <w:rPr>
                <w:color w:val="000000"/>
                <w:sz w:val="16"/>
                <w:szCs w:val="16"/>
              </w:rPr>
              <w:t xml:space="preserve">24.7 </w:t>
            </w:r>
            <w:r w:rsidRPr="0002004C">
              <w:rPr>
                <w:color w:val="000000"/>
                <w:sz w:val="16"/>
                <w:szCs w:val="16"/>
              </w:rPr>
              <w:sym w:font="Symbol" w:char="F0B1"/>
            </w:r>
            <w:r w:rsidRPr="0002004C">
              <w:rPr>
                <w:color w:val="000000"/>
                <w:sz w:val="16"/>
                <w:szCs w:val="16"/>
              </w:rPr>
              <w:t xml:space="preserve"> 12.8</w:t>
            </w:r>
          </w:p>
        </w:tc>
        <w:tc>
          <w:tcPr>
            <w:tcW w:w="1177" w:type="dxa"/>
          </w:tcPr>
          <w:p w14:paraId="5610D3E3" w14:textId="77777777" w:rsidR="002F72CB" w:rsidRPr="0002004C" w:rsidRDefault="002F72CB" w:rsidP="00171B3E">
            <w:pPr>
              <w:jc w:val="center"/>
              <w:rPr>
                <w:sz w:val="16"/>
                <w:szCs w:val="16"/>
              </w:rPr>
            </w:pPr>
            <w:r w:rsidRPr="0002004C">
              <w:rPr>
                <w:color w:val="000000"/>
                <w:sz w:val="16"/>
                <w:szCs w:val="16"/>
              </w:rPr>
              <w:t xml:space="preserve">25.3 </w:t>
            </w:r>
            <w:r w:rsidRPr="0002004C">
              <w:rPr>
                <w:color w:val="000000"/>
                <w:sz w:val="16"/>
                <w:szCs w:val="16"/>
              </w:rPr>
              <w:sym w:font="Symbol" w:char="F0B1"/>
            </w:r>
            <w:r w:rsidRPr="0002004C">
              <w:rPr>
                <w:color w:val="000000"/>
                <w:sz w:val="16"/>
                <w:szCs w:val="16"/>
              </w:rPr>
              <w:t xml:space="preserve"> 10.1</w:t>
            </w:r>
          </w:p>
        </w:tc>
        <w:tc>
          <w:tcPr>
            <w:tcW w:w="1177" w:type="dxa"/>
          </w:tcPr>
          <w:p w14:paraId="5E9D9543" w14:textId="77777777" w:rsidR="002F72CB" w:rsidRPr="0002004C" w:rsidRDefault="002F72CB" w:rsidP="00171B3E">
            <w:pPr>
              <w:jc w:val="center"/>
              <w:rPr>
                <w:sz w:val="16"/>
                <w:szCs w:val="16"/>
              </w:rPr>
            </w:pPr>
            <w:r w:rsidRPr="0002004C">
              <w:rPr>
                <w:color w:val="000000"/>
                <w:sz w:val="16"/>
                <w:szCs w:val="16"/>
              </w:rPr>
              <w:t xml:space="preserve">27.0 </w:t>
            </w:r>
            <w:r w:rsidRPr="0002004C">
              <w:rPr>
                <w:color w:val="000000"/>
                <w:sz w:val="16"/>
                <w:szCs w:val="16"/>
              </w:rPr>
              <w:sym w:font="Symbol" w:char="F0B1"/>
            </w:r>
            <w:r w:rsidRPr="0002004C">
              <w:rPr>
                <w:sz w:val="16"/>
                <w:szCs w:val="16"/>
              </w:rPr>
              <w:t>10.4</w:t>
            </w:r>
          </w:p>
        </w:tc>
        <w:tc>
          <w:tcPr>
            <w:tcW w:w="1176" w:type="dxa"/>
          </w:tcPr>
          <w:p w14:paraId="5E741776" w14:textId="77777777" w:rsidR="002F72CB" w:rsidRPr="0002004C" w:rsidRDefault="002F72CB" w:rsidP="00171B3E">
            <w:pPr>
              <w:jc w:val="center"/>
              <w:rPr>
                <w:sz w:val="16"/>
                <w:szCs w:val="16"/>
              </w:rPr>
            </w:pPr>
            <w:r w:rsidRPr="0002004C">
              <w:rPr>
                <w:color w:val="000000"/>
                <w:sz w:val="16"/>
                <w:szCs w:val="16"/>
              </w:rPr>
              <w:t xml:space="preserve">24.0 </w:t>
            </w:r>
            <w:r w:rsidRPr="0002004C">
              <w:rPr>
                <w:color w:val="000000"/>
                <w:sz w:val="16"/>
                <w:szCs w:val="16"/>
              </w:rPr>
              <w:sym w:font="Symbol" w:char="F0B1"/>
            </w:r>
            <w:r w:rsidRPr="0002004C">
              <w:rPr>
                <w:color w:val="000000"/>
                <w:sz w:val="16"/>
                <w:szCs w:val="16"/>
              </w:rPr>
              <w:t xml:space="preserve"> 11.6</w:t>
            </w:r>
          </w:p>
        </w:tc>
        <w:tc>
          <w:tcPr>
            <w:tcW w:w="1177" w:type="dxa"/>
          </w:tcPr>
          <w:p w14:paraId="26B4E7D4" w14:textId="77777777" w:rsidR="002F72CB" w:rsidRPr="0002004C" w:rsidRDefault="002F72CB" w:rsidP="00171B3E">
            <w:pPr>
              <w:jc w:val="center"/>
              <w:rPr>
                <w:sz w:val="16"/>
                <w:szCs w:val="16"/>
              </w:rPr>
            </w:pPr>
            <w:r w:rsidRPr="0002004C">
              <w:rPr>
                <w:color w:val="000000"/>
                <w:sz w:val="16"/>
                <w:szCs w:val="16"/>
              </w:rPr>
              <w:t xml:space="preserve">27.6 </w:t>
            </w:r>
            <w:r w:rsidRPr="0002004C">
              <w:rPr>
                <w:color w:val="000000"/>
                <w:sz w:val="16"/>
                <w:szCs w:val="16"/>
              </w:rPr>
              <w:sym w:font="Symbol" w:char="F0B1"/>
            </w:r>
            <w:r w:rsidRPr="0002004C">
              <w:rPr>
                <w:sz w:val="16"/>
                <w:szCs w:val="16"/>
              </w:rPr>
              <w:t>10.7</w:t>
            </w:r>
          </w:p>
        </w:tc>
        <w:tc>
          <w:tcPr>
            <w:tcW w:w="1177" w:type="dxa"/>
          </w:tcPr>
          <w:p w14:paraId="052E8151" w14:textId="77777777" w:rsidR="002F72CB" w:rsidRPr="0002004C" w:rsidRDefault="002F72CB" w:rsidP="00171B3E">
            <w:pPr>
              <w:jc w:val="center"/>
              <w:rPr>
                <w:sz w:val="16"/>
                <w:szCs w:val="16"/>
              </w:rPr>
            </w:pPr>
            <w:r w:rsidRPr="0002004C">
              <w:rPr>
                <w:color w:val="000000"/>
                <w:sz w:val="16"/>
                <w:szCs w:val="16"/>
              </w:rPr>
              <w:t xml:space="preserve">24.0 </w:t>
            </w:r>
            <w:r w:rsidRPr="0002004C">
              <w:rPr>
                <w:color w:val="000000"/>
                <w:sz w:val="16"/>
                <w:szCs w:val="16"/>
              </w:rPr>
              <w:sym w:font="Symbol" w:char="F0B1"/>
            </w:r>
            <w:r w:rsidRPr="0002004C">
              <w:rPr>
                <w:color w:val="000000"/>
                <w:sz w:val="16"/>
                <w:szCs w:val="16"/>
              </w:rPr>
              <w:t xml:space="preserve"> 11.5</w:t>
            </w:r>
          </w:p>
        </w:tc>
        <w:tc>
          <w:tcPr>
            <w:tcW w:w="1176" w:type="dxa"/>
          </w:tcPr>
          <w:p w14:paraId="6423B6F9" w14:textId="77777777" w:rsidR="002F72CB" w:rsidRPr="0002004C" w:rsidRDefault="002F72CB" w:rsidP="00171B3E">
            <w:pPr>
              <w:jc w:val="center"/>
              <w:rPr>
                <w:sz w:val="16"/>
                <w:szCs w:val="16"/>
              </w:rPr>
            </w:pPr>
            <w:r w:rsidRPr="0002004C">
              <w:rPr>
                <w:color w:val="000000"/>
                <w:sz w:val="16"/>
                <w:szCs w:val="16"/>
              </w:rPr>
              <w:t xml:space="preserve">25.5 </w:t>
            </w:r>
            <w:r w:rsidRPr="0002004C">
              <w:rPr>
                <w:color w:val="000000"/>
                <w:sz w:val="16"/>
                <w:szCs w:val="16"/>
              </w:rPr>
              <w:sym w:font="Symbol" w:char="F0B1"/>
            </w:r>
            <w:r w:rsidRPr="0002004C">
              <w:rPr>
                <w:sz w:val="16"/>
                <w:szCs w:val="16"/>
              </w:rPr>
              <w:t xml:space="preserve"> 11.9</w:t>
            </w:r>
          </w:p>
        </w:tc>
        <w:tc>
          <w:tcPr>
            <w:tcW w:w="1177" w:type="dxa"/>
          </w:tcPr>
          <w:p w14:paraId="492F514A" w14:textId="77777777" w:rsidR="002F72CB" w:rsidRPr="0002004C" w:rsidRDefault="002F72CB" w:rsidP="00171B3E">
            <w:pPr>
              <w:keepNext/>
              <w:jc w:val="center"/>
              <w:rPr>
                <w:sz w:val="16"/>
                <w:szCs w:val="16"/>
              </w:rPr>
            </w:pPr>
            <w:r w:rsidRPr="0002004C">
              <w:rPr>
                <w:color w:val="000000"/>
                <w:sz w:val="16"/>
                <w:szCs w:val="16"/>
              </w:rPr>
              <w:t xml:space="preserve">24.8 </w:t>
            </w:r>
            <w:r w:rsidRPr="0002004C">
              <w:rPr>
                <w:color w:val="000000"/>
                <w:sz w:val="16"/>
                <w:szCs w:val="16"/>
              </w:rPr>
              <w:sym w:font="Symbol" w:char="F0B1"/>
            </w:r>
            <w:r w:rsidRPr="0002004C">
              <w:rPr>
                <w:color w:val="000000"/>
                <w:sz w:val="16"/>
                <w:szCs w:val="16"/>
              </w:rPr>
              <w:t xml:space="preserve"> 10.4</w:t>
            </w:r>
          </w:p>
        </w:tc>
        <w:tc>
          <w:tcPr>
            <w:tcW w:w="1177" w:type="dxa"/>
          </w:tcPr>
          <w:p w14:paraId="374E4DC3" w14:textId="77777777" w:rsidR="002F72CB" w:rsidRPr="0002004C" w:rsidRDefault="002F72CB" w:rsidP="00171B3E">
            <w:pPr>
              <w:keepNext/>
              <w:jc w:val="center"/>
              <w:rPr>
                <w:color w:val="000000"/>
                <w:sz w:val="16"/>
                <w:szCs w:val="16"/>
              </w:rPr>
            </w:pPr>
            <w:r w:rsidRPr="0002004C">
              <w:rPr>
                <w:color w:val="000000"/>
                <w:sz w:val="16"/>
                <w:szCs w:val="16"/>
              </w:rPr>
              <w:t xml:space="preserve">25.4 </w:t>
            </w:r>
            <w:r w:rsidRPr="0002004C">
              <w:rPr>
                <w:color w:val="000000"/>
                <w:sz w:val="16"/>
                <w:szCs w:val="16"/>
              </w:rPr>
              <w:sym w:font="Symbol" w:char="F0B1"/>
            </w:r>
            <w:r w:rsidRPr="0002004C">
              <w:rPr>
                <w:color w:val="000000"/>
                <w:sz w:val="16"/>
                <w:szCs w:val="16"/>
              </w:rPr>
              <w:t xml:space="preserve"> 11.2</w:t>
            </w:r>
          </w:p>
        </w:tc>
        <w:tc>
          <w:tcPr>
            <w:tcW w:w="1177" w:type="dxa"/>
          </w:tcPr>
          <w:p w14:paraId="520A0F6D" w14:textId="77777777" w:rsidR="002F72CB" w:rsidRPr="0002004C" w:rsidRDefault="002F72CB" w:rsidP="00171B3E">
            <w:pPr>
              <w:keepNext/>
              <w:jc w:val="center"/>
              <w:rPr>
                <w:sz w:val="16"/>
                <w:szCs w:val="16"/>
              </w:rPr>
            </w:pPr>
            <w:r w:rsidRPr="0002004C">
              <w:rPr>
                <w:sz w:val="16"/>
                <w:szCs w:val="16"/>
              </w:rPr>
              <w:t>F</w:t>
            </w:r>
            <w:r w:rsidRPr="0002004C">
              <w:rPr>
                <w:sz w:val="16"/>
                <w:szCs w:val="16"/>
                <w:vertAlign w:val="subscript"/>
              </w:rPr>
              <w:t>7,212</w:t>
            </w:r>
            <w:r w:rsidRPr="0002004C">
              <w:rPr>
                <w:sz w:val="16"/>
                <w:szCs w:val="16"/>
              </w:rPr>
              <w:t>= .388 (.502)</w:t>
            </w:r>
          </w:p>
        </w:tc>
      </w:tr>
    </w:tbl>
    <w:p w14:paraId="50E9DD06" w14:textId="77777777" w:rsidR="002F72CB" w:rsidRPr="0002004C" w:rsidRDefault="002F72CB" w:rsidP="002F72CB">
      <w:pPr>
        <w:spacing w:after="200" w:line="480" w:lineRule="auto"/>
        <w:rPr>
          <w:rFonts w:eastAsia="Calibri"/>
          <w:b/>
          <w:bCs/>
          <w:iCs/>
          <w:color w:val="000000"/>
        </w:rPr>
        <w:sectPr w:rsidR="002F72CB" w:rsidRPr="0002004C" w:rsidSect="00153142">
          <w:pgSz w:w="16838" w:h="11906" w:orient="landscape"/>
          <w:pgMar w:top="1440" w:right="1440" w:bottom="1440" w:left="1440" w:header="708" w:footer="708" w:gutter="0"/>
          <w:cols w:space="708"/>
          <w:docGrid w:linePitch="360"/>
        </w:sectPr>
      </w:pPr>
    </w:p>
    <w:p w14:paraId="36D11023" w14:textId="77777777" w:rsidR="002F72CB" w:rsidRPr="0002004C" w:rsidRDefault="002F72CB" w:rsidP="002F72CB">
      <w:pPr>
        <w:spacing w:after="200" w:line="480" w:lineRule="auto"/>
        <w:rPr>
          <w:rFonts w:ascii="Calibri" w:eastAsia="Calibri" w:hAnsi="Calibri"/>
          <w:iCs/>
          <w:color w:val="000000"/>
          <w:sz w:val="22"/>
          <w:szCs w:val="18"/>
        </w:rPr>
      </w:pPr>
      <w:r w:rsidRPr="0002004C">
        <w:rPr>
          <w:rFonts w:eastAsia="Calibri"/>
          <w:b/>
          <w:bCs/>
          <w:iCs/>
          <w:color w:val="000000"/>
        </w:rPr>
        <w:lastRenderedPageBreak/>
        <w:t xml:space="preserve">Table </w:t>
      </w:r>
      <w:r w:rsidRPr="0002004C">
        <w:rPr>
          <w:rFonts w:eastAsia="Calibri"/>
          <w:b/>
          <w:bCs/>
          <w:iCs/>
          <w:color w:val="000000"/>
        </w:rPr>
        <w:fldChar w:fldCharType="begin"/>
      </w:r>
      <w:r w:rsidRPr="0002004C">
        <w:rPr>
          <w:rFonts w:eastAsia="Calibri"/>
          <w:b/>
          <w:bCs/>
          <w:iCs/>
          <w:color w:val="000000"/>
        </w:rPr>
        <w:instrText xml:space="preserve"> SEQ Table \* ARABIC </w:instrText>
      </w:r>
      <w:r w:rsidRPr="0002004C">
        <w:rPr>
          <w:rFonts w:eastAsia="Calibri"/>
          <w:b/>
          <w:bCs/>
          <w:iCs/>
          <w:color w:val="000000"/>
        </w:rPr>
        <w:fldChar w:fldCharType="separate"/>
      </w:r>
      <w:r w:rsidRPr="0002004C">
        <w:rPr>
          <w:rFonts w:eastAsia="Calibri"/>
          <w:b/>
          <w:bCs/>
          <w:iCs/>
          <w:noProof/>
          <w:color w:val="000000"/>
        </w:rPr>
        <w:t>2</w:t>
      </w:r>
      <w:r w:rsidRPr="0002004C">
        <w:rPr>
          <w:rFonts w:eastAsia="Calibri"/>
          <w:b/>
          <w:bCs/>
          <w:iCs/>
          <w:color w:val="000000"/>
        </w:rPr>
        <w:fldChar w:fldCharType="end"/>
      </w:r>
      <w:r w:rsidRPr="0002004C">
        <w:rPr>
          <w:rFonts w:eastAsia="Calibri"/>
          <w:iCs/>
          <w:color w:val="000000"/>
        </w:rPr>
        <w:t xml:space="preserve"> Total AQ-9 score - results of factorial ANCOVA (</w:t>
      </w:r>
      <w:r w:rsidRPr="0002004C">
        <w:rPr>
          <w:rFonts w:eastAsia="Calibri"/>
          <w:i/>
          <w:color w:val="000000"/>
        </w:rPr>
        <w:t xml:space="preserve">df </w:t>
      </w:r>
      <w:r w:rsidRPr="0002004C">
        <w:rPr>
          <w:rFonts w:eastAsia="Calibri"/>
          <w:iCs/>
          <w:color w:val="000000"/>
        </w:rPr>
        <w:t>12,438).</w:t>
      </w:r>
    </w:p>
    <w:tbl>
      <w:tblPr>
        <w:tblStyle w:val="GridTable1Light1"/>
        <w:tblW w:w="6957" w:type="dxa"/>
        <w:tblLook w:val="04A0" w:firstRow="1" w:lastRow="0" w:firstColumn="1" w:lastColumn="0" w:noHBand="0" w:noVBand="1"/>
      </w:tblPr>
      <w:tblGrid>
        <w:gridCol w:w="1757"/>
        <w:gridCol w:w="1300"/>
        <w:gridCol w:w="1300"/>
        <w:gridCol w:w="1300"/>
        <w:gridCol w:w="1300"/>
      </w:tblGrid>
      <w:tr w:rsidR="002F72CB" w:rsidRPr="0002004C" w14:paraId="2423B24D" w14:textId="77777777" w:rsidTr="00171B3E">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0D64EA35" w14:textId="77777777" w:rsidR="002F72CB" w:rsidRPr="0002004C" w:rsidRDefault="002F72CB" w:rsidP="00171B3E">
            <w:r w:rsidRPr="0002004C">
              <w:t>Parameter</w:t>
            </w:r>
          </w:p>
        </w:tc>
        <w:tc>
          <w:tcPr>
            <w:tcW w:w="1300" w:type="dxa"/>
            <w:noWrap/>
            <w:hideMark/>
          </w:tcPr>
          <w:p w14:paraId="73799E69" w14:textId="77777777" w:rsidR="002F72CB" w:rsidRPr="0002004C" w:rsidRDefault="002F72CB" w:rsidP="00171B3E">
            <w:pPr>
              <w:jc w:val="center"/>
              <w:cnfStyle w:val="100000000000" w:firstRow="1" w:lastRow="0" w:firstColumn="0" w:lastColumn="0" w:oddVBand="0" w:evenVBand="0" w:oddHBand="0" w:evenHBand="0" w:firstRowFirstColumn="0" w:firstRowLastColumn="0" w:lastRowFirstColumn="0" w:lastRowLastColumn="0"/>
              <w:rPr>
                <w:color w:val="000000"/>
              </w:rPr>
            </w:pPr>
            <w:r w:rsidRPr="0002004C">
              <w:rPr>
                <w:color w:val="000000"/>
              </w:rPr>
              <w:t>F</w:t>
            </w:r>
          </w:p>
        </w:tc>
        <w:tc>
          <w:tcPr>
            <w:tcW w:w="1300" w:type="dxa"/>
            <w:noWrap/>
            <w:hideMark/>
          </w:tcPr>
          <w:p w14:paraId="1BBF13F7" w14:textId="77777777" w:rsidR="002F72CB" w:rsidRPr="0002004C" w:rsidRDefault="002F72CB" w:rsidP="00171B3E">
            <w:pPr>
              <w:jc w:val="center"/>
              <w:cnfStyle w:val="100000000000" w:firstRow="1" w:lastRow="0" w:firstColumn="0" w:lastColumn="0" w:oddVBand="0" w:evenVBand="0" w:oddHBand="0" w:evenHBand="0" w:firstRowFirstColumn="0" w:firstRowLastColumn="0" w:lastRowFirstColumn="0" w:lastRowLastColumn="0"/>
              <w:rPr>
                <w:color w:val="000000"/>
              </w:rPr>
            </w:pPr>
            <w:r w:rsidRPr="0002004C">
              <w:rPr>
                <w:color w:val="000000"/>
              </w:rPr>
              <w:t>p</w:t>
            </w:r>
          </w:p>
        </w:tc>
        <w:tc>
          <w:tcPr>
            <w:tcW w:w="1300" w:type="dxa"/>
            <w:noWrap/>
            <w:hideMark/>
          </w:tcPr>
          <w:p w14:paraId="0C6D9AEA" w14:textId="77777777" w:rsidR="002F72CB" w:rsidRPr="0002004C" w:rsidRDefault="002F72CB" w:rsidP="00171B3E">
            <w:pPr>
              <w:jc w:val="center"/>
              <w:cnfStyle w:val="100000000000" w:firstRow="1" w:lastRow="0" w:firstColumn="0" w:lastColumn="0" w:oddVBand="0" w:evenVBand="0" w:oddHBand="0" w:evenHBand="0" w:firstRowFirstColumn="0" w:firstRowLastColumn="0" w:lastRowFirstColumn="0" w:lastRowLastColumn="0"/>
              <w:rPr>
                <w:color w:val="000000"/>
              </w:rPr>
            </w:pPr>
            <w:r w:rsidRPr="0002004C">
              <w:rPr>
                <w:color w:val="000000"/>
              </w:rPr>
              <w:t>B</w:t>
            </w:r>
          </w:p>
        </w:tc>
        <w:tc>
          <w:tcPr>
            <w:tcW w:w="1300" w:type="dxa"/>
            <w:noWrap/>
            <w:hideMark/>
          </w:tcPr>
          <w:p w14:paraId="63DCAE9D" w14:textId="77777777" w:rsidR="002F72CB" w:rsidRPr="0002004C" w:rsidRDefault="002F72CB" w:rsidP="00171B3E">
            <w:pPr>
              <w:jc w:val="center"/>
              <w:cnfStyle w:val="100000000000" w:firstRow="1" w:lastRow="0" w:firstColumn="0" w:lastColumn="0" w:oddVBand="0" w:evenVBand="0" w:oddHBand="0" w:evenHBand="0" w:firstRowFirstColumn="0" w:firstRowLastColumn="0" w:lastRowFirstColumn="0" w:lastRowLastColumn="0"/>
              <w:rPr>
                <w:color w:val="000000"/>
              </w:rPr>
            </w:pPr>
            <w:r w:rsidRPr="0002004C">
              <w:rPr>
                <w:color w:val="000000"/>
              </w:rPr>
              <w:t>SE</w:t>
            </w:r>
          </w:p>
        </w:tc>
      </w:tr>
      <w:tr w:rsidR="002F72CB" w:rsidRPr="0002004C" w14:paraId="77ED7CA6" w14:textId="77777777" w:rsidTr="00171B3E">
        <w:trPr>
          <w:trHeight w:val="320"/>
        </w:trPr>
        <w:tc>
          <w:tcPr>
            <w:cnfStyle w:val="001000000000" w:firstRow="0" w:lastRow="0" w:firstColumn="1" w:lastColumn="0" w:oddVBand="0" w:evenVBand="0" w:oddHBand="0" w:evenHBand="0" w:firstRowFirstColumn="0" w:firstRowLastColumn="0" w:lastRowFirstColumn="0" w:lastRowLastColumn="0"/>
            <w:tcW w:w="1757" w:type="dxa"/>
          </w:tcPr>
          <w:p w14:paraId="087BF1B8" w14:textId="77777777" w:rsidR="002F72CB" w:rsidRPr="0002004C" w:rsidRDefault="002F72CB" w:rsidP="00171B3E">
            <w:pPr>
              <w:rPr>
                <w:i/>
                <w:iCs/>
                <w:color w:val="333333"/>
              </w:rPr>
            </w:pPr>
            <w:r w:rsidRPr="0002004C">
              <w:rPr>
                <w:i/>
                <w:iCs/>
                <w:color w:val="333333"/>
              </w:rPr>
              <w:t>Factors</w:t>
            </w:r>
          </w:p>
        </w:tc>
        <w:tc>
          <w:tcPr>
            <w:tcW w:w="1300" w:type="dxa"/>
          </w:tcPr>
          <w:p w14:paraId="15F4C6BC"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p>
        </w:tc>
        <w:tc>
          <w:tcPr>
            <w:tcW w:w="1300" w:type="dxa"/>
          </w:tcPr>
          <w:p w14:paraId="6A78D82F"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p>
        </w:tc>
        <w:tc>
          <w:tcPr>
            <w:tcW w:w="1300" w:type="dxa"/>
            <w:noWrap/>
          </w:tcPr>
          <w:p w14:paraId="390A84A0"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p>
        </w:tc>
        <w:tc>
          <w:tcPr>
            <w:tcW w:w="1300" w:type="dxa"/>
            <w:noWrap/>
          </w:tcPr>
          <w:p w14:paraId="638ECA23"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p>
        </w:tc>
      </w:tr>
      <w:tr w:rsidR="002F72CB" w:rsidRPr="0002004C" w14:paraId="30306361" w14:textId="77777777" w:rsidTr="00171B3E">
        <w:trPr>
          <w:trHeight w:val="320"/>
        </w:trPr>
        <w:tc>
          <w:tcPr>
            <w:cnfStyle w:val="001000000000" w:firstRow="0" w:lastRow="0" w:firstColumn="1" w:lastColumn="0" w:oddVBand="0" w:evenVBand="0" w:oddHBand="0" w:evenHBand="0" w:firstRowFirstColumn="0" w:firstRowLastColumn="0" w:lastRowFirstColumn="0" w:lastRowLastColumn="0"/>
            <w:tcW w:w="1757" w:type="dxa"/>
            <w:hideMark/>
          </w:tcPr>
          <w:p w14:paraId="6CD3E7A2" w14:textId="77777777" w:rsidR="002F72CB" w:rsidRPr="0002004C" w:rsidRDefault="002F72CB" w:rsidP="00171B3E">
            <w:pPr>
              <w:jc w:val="right"/>
              <w:rPr>
                <w:color w:val="333333"/>
              </w:rPr>
            </w:pPr>
            <w:r w:rsidRPr="0002004C">
              <w:rPr>
                <w:color w:val="333333"/>
              </w:rPr>
              <w:t>Gender</w:t>
            </w:r>
          </w:p>
        </w:tc>
        <w:tc>
          <w:tcPr>
            <w:tcW w:w="1300" w:type="dxa"/>
          </w:tcPr>
          <w:p w14:paraId="186A3175"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1.53</w:t>
            </w:r>
          </w:p>
        </w:tc>
        <w:tc>
          <w:tcPr>
            <w:tcW w:w="1300" w:type="dxa"/>
          </w:tcPr>
          <w:p w14:paraId="3CF815DE"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217</w:t>
            </w:r>
          </w:p>
        </w:tc>
        <w:tc>
          <w:tcPr>
            <w:tcW w:w="1300" w:type="dxa"/>
            <w:noWrap/>
          </w:tcPr>
          <w:p w14:paraId="146BC09D"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94</w:t>
            </w:r>
          </w:p>
        </w:tc>
        <w:tc>
          <w:tcPr>
            <w:tcW w:w="1300" w:type="dxa"/>
            <w:noWrap/>
          </w:tcPr>
          <w:p w14:paraId="04C90E25"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76</w:t>
            </w:r>
          </w:p>
        </w:tc>
      </w:tr>
      <w:tr w:rsidR="002F72CB" w:rsidRPr="0002004C" w14:paraId="408C8AE5" w14:textId="77777777" w:rsidTr="00171B3E">
        <w:trPr>
          <w:trHeight w:val="320"/>
        </w:trPr>
        <w:tc>
          <w:tcPr>
            <w:cnfStyle w:val="001000000000" w:firstRow="0" w:lastRow="0" w:firstColumn="1" w:lastColumn="0" w:oddVBand="0" w:evenVBand="0" w:oddHBand="0" w:evenHBand="0" w:firstRowFirstColumn="0" w:firstRowLastColumn="0" w:lastRowFirstColumn="0" w:lastRowLastColumn="0"/>
            <w:tcW w:w="1757" w:type="dxa"/>
            <w:hideMark/>
          </w:tcPr>
          <w:p w14:paraId="4B615415" w14:textId="77777777" w:rsidR="002F72CB" w:rsidRPr="0002004C" w:rsidRDefault="002F72CB" w:rsidP="00171B3E">
            <w:pPr>
              <w:jc w:val="right"/>
              <w:rPr>
                <w:color w:val="333333"/>
              </w:rPr>
            </w:pPr>
            <w:r w:rsidRPr="0002004C">
              <w:rPr>
                <w:color w:val="333333"/>
              </w:rPr>
              <w:t>Use</w:t>
            </w:r>
          </w:p>
        </w:tc>
        <w:tc>
          <w:tcPr>
            <w:tcW w:w="1300" w:type="dxa"/>
          </w:tcPr>
          <w:p w14:paraId="6FE38D48"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1.28</w:t>
            </w:r>
          </w:p>
        </w:tc>
        <w:tc>
          <w:tcPr>
            <w:tcW w:w="1300" w:type="dxa"/>
          </w:tcPr>
          <w:p w14:paraId="07AFF354"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259</w:t>
            </w:r>
          </w:p>
        </w:tc>
        <w:tc>
          <w:tcPr>
            <w:tcW w:w="1300" w:type="dxa"/>
            <w:noWrap/>
          </w:tcPr>
          <w:p w14:paraId="04168DD9"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85</w:t>
            </w:r>
          </w:p>
        </w:tc>
        <w:tc>
          <w:tcPr>
            <w:tcW w:w="1300" w:type="dxa"/>
            <w:noWrap/>
          </w:tcPr>
          <w:p w14:paraId="704C7760"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75</w:t>
            </w:r>
          </w:p>
        </w:tc>
      </w:tr>
      <w:tr w:rsidR="002F72CB" w:rsidRPr="0002004C" w14:paraId="7E08D3A3" w14:textId="77777777" w:rsidTr="00171B3E">
        <w:trPr>
          <w:trHeight w:val="211"/>
        </w:trPr>
        <w:tc>
          <w:tcPr>
            <w:cnfStyle w:val="001000000000" w:firstRow="0" w:lastRow="0" w:firstColumn="1" w:lastColumn="0" w:oddVBand="0" w:evenVBand="0" w:oddHBand="0" w:evenHBand="0" w:firstRowFirstColumn="0" w:firstRowLastColumn="0" w:lastRowFirstColumn="0" w:lastRowLastColumn="0"/>
            <w:tcW w:w="1757" w:type="dxa"/>
          </w:tcPr>
          <w:p w14:paraId="6AB9581E" w14:textId="77777777" w:rsidR="002F72CB" w:rsidRPr="0002004C" w:rsidRDefault="002F72CB" w:rsidP="00171B3E">
            <w:pPr>
              <w:jc w:val="right"/>
              <w:rPr>
                <w:color w:val="333333"/>
              </w:rPr>
            </w:pPr>
            <w:r w:rsidRPr="0002004C">
              <w:rPr>
                <w:color w:val="333333"/>
              </w:rPr>
              <w:t>History</w:t>
            </w:r>
          </w:p>
        </w:tc>
        <w:tc>
          <w:tcPr>
            <w:tcW w:w="1300" w:type="dxa"/>
          </w:tcPr>
          <w:p w14:paraId="63766A70"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6.42</w:t>
            </w:r>
          </w:p>
        </w:tc>
        <w:tc>
          <w:tcPr>
            <w:tcW w:w="1300" w:type="dxa"/>
          </w:tcPr>
          <w:p w14:paraId="50DE27F9"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012</w:t>
            </w:r>
          </w:p>
        </w:tc>
        <w:tc>
          <w:tcPr>
            <w:tcW w:w="1300" w:type="dxa"/>
            <w:noWrap/>
          </w:tcPr>
          <w:p w14:paraId="75B05AC3"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1.91</w:t>
            </w:r>
          </w:p>
        </w:tc>
        <w:tc>
          <w:tcPr>
            <w:tcW w:w="1300" w:type="dxa"/>
            <w:noWrap/>
          </w:tcPr>
          <w:p w14:paraId="0996ECD8"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75</w:t>
            </w:r>
          </w:p>
        </w:tc>
      </w:tr>
      <w:tr w:rsidR="002F72CB" w:rsidRPr="0002004C" w14:paraId="10287F5C" w14:textId="77777777" w:rsidTr="00171B3E">
        <w:trPr>
          <w:trHeight w:val="305"/>
        </w:trPr>
        <w:tc>
          <w:tcPr>
            <w:cnfStyle w:val="001000000000" w:firstRow="0" w:lastRow="0" w:firstColumn="1" w:lastColumn="0" w:oddVBand="0" w:evenVBand="0" w:oddHBand="0" w:evenHBand="0" w:firstRowFirstColumn="0" w:firstRowLastColumn="0" w:lastRowFirstColumn="0" w:lastRowLastColumn="0"/>
            <w:tcW w:w="1757" w:type="dxa"/>
            <w:hideMark/>
          </w:tcPr>
          <w:p w14:paraId="33AC04C2" w14:textId="77777777" w:rsidR="002F72CB" w:rsidRPr="0002004C" w:rsidRDefault="002F72CB" w:rsidP="00171B3E">
            <w:pPr>
              <w:jc w:val="right"/>
              <w:rPr>
                <w:color w:val="333333"/>
              </w:rPr>
            </w:pPr>
            <w:r w:rsidRPr="0002004C">
              <w:rPr>
                <w:color w:val="333333"/>
              </w:rPr>
              <w:t>Gender x Use</w:t>
            </w:r>
          </w:p>
        </w:tc>
        <w:tc>
          <w:tcPr>
            <w:tcW w:w="1300" w:type="dxa"/>
          </w:tcPr>
          <w:p w14:paraId="693F59B8"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76</w:t>
            </w:r>
          </w:p>
        </w:tc>
        <w:tc>
          <w:tcPr>
            <w:tcW w:w="1300" w:type="dxa"/>
          </w:tcPr>
          <w:p w14:paraId="3E61E07B"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383</w:t>
            </w:r>
          </w:p>
        </w:tc>
        <w:tc>
          <w:tcPr>
            <w:tcW w:w="1300" w:type="dxa"/>
            <w:noWrap/>
          </w:tcPr>
          <w:p w14:paraId="4BED9318"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1.32</w:t>
            </w:r>
          </w:p>
        </w:tc>
        <w:tc>
          <w:tcPr>
            <w:tcW w:w="1300" w:type="dxa"/>
            <w:noWrap/>
          </w:tcPr>
          <w:p w14:paraId="7430D356"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1.51</w:t>
            </w:r>
          </w:p>
        </w:tc>
      </w:tr>
      <w:tr w:rsidR="002F72CB" w:rsidRPr="0002004C" w14:paraId="1C7EF9D5" w14:textId="77777777" w:rsidTr="00171B3E">
        <w:trPr>
          <w:trHeight w:val="541"/>
        </w:trPr>
        <w:tc>
          <w:tcPr>
            <w:cnfStyle w:val="001000000000" w:firstRow="0" w:lastRow="0" w:firstColumn="1" w:lastColumn="0" w:oddVBand="0" w:evenVBand="0" w:oddHBand="0" w:evenHBand="0" w:firstRowFirstColumn="0" w:firstRowLastColumn="0" w:lastRowFirstColumn="0" w:lastRowLastColumn="0"/>
            <w:tcW w:w="1757" w:type="dxa"/>
            <w:hideMark/>
          </w:tcPr>
          <w:p w14:paraId="7CAA9C4C" w14:textId="77777777" w:rsidR="002F72CB" w:rsidRPr="0002004C" w:rsidRDefault="002F72CB" w:rsidP="00171B3E">
            <w:pPr>
              <w:jc w:val="right"/>
              <w:rPr>
                <w:color w:val="333333"/>
              </w:rPr>
            </w:pPr>
            <w:r w:rsidRPr="0002004C">
              <w:rPr>
                <w:color w:val="333333"/>
              </w:rPr>
              <w:t>Gender x History</w:t>
            </w:r>
          </w:p>
        </w:tc>
        <w:tc>
          <w:tcPr>
            <w:tcW w:w="1300" w:type="dxa"/>
          </w:tcPr>
          <w:p w14:paraId="383B126F"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22</w:t>
            </w:r>
          </w:p>
        </w:tc>
        <w:tc>
          <w:tcPr>
            <w:tcW w:w="1300" w:type="dxa"/>
          </w:tcPr>
          <w:p w14:paraId="4D3F0BDB"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637</w:t>
            </w:r>
          </w:p>
        </w:tc>
        <w:tc>
          <w:tcPr>
            <w:tcW w:w="1300" w:type="dxa"/>
            <w:noWrap/>
          </w:tcPr>
          <w:p w14:paraId="06B6C11B"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71</w:t>
            </w:r>
          </w:p>
        </w:tc>
        <w:tc>
          <w:tcPr>
            <w:tcW w:w="1300" w:type="dxa"/>
            <w:noWrap/>
          </w:tcPr>
          <w:p w14:paraId="2C1AD58B"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1.51</w:t>
            </w:r>
          </w:p>
        </w:tc>
      </w:tr>
      <w:tr w:rsidR="002F72CB" w:rsidRPr="0002004C" w14:paraId="378E739D" w14:textId="77777777" w:rsidTr="00171B3E">
        <w:trPr>
          <w:trHeight w:val="309"/>
        </w:trPr>
        <w:tc>
          <w:tcPr>
            <w:cnfStyle w:val="001000000000" w:firstRow="0" w:lastRow="0" w:firstColumn="1" w:lastColumn="0" w:oddVBand="0" w:evenVBand="0" w:oddHBand="0" w:evenHBand="0" w:firstRowFirstColumn="0" w:firstRowLastColumn="0" w:lastRowFirstColumn="0" w:lastRowLastColumn="0"/>
            <w:tcW w:w="1757" w:type="dxa"/>
            <w:hideMark/>
          </w:tcPr>
          <w:p w14:paraId="4E432D08" w14:textId="77777777" w:rsidR="002F72CB" w:rsidRPr="0002004C" w:rsidRDefault="002F72CB" w:rsidP="00171B3E">
            <w:pPr>
              <w:jc w:val="right"/>
              <w:rPr>
                <w:color w:val="333333"/>
              </w:rPr>
            </w:pPr>
            <w:r w:rsidRPr="0002004C">
              <w:rPr>
                <w:color w:val="333333"/>
              </w:rPr>
              <w:t>Use x History</w:t>
            </w:r>
          </w:p>
        </w:tc>
        <w:tc>
          <w:tcPr>
            <w:tcW w:w="1300" w:type="dxa"/>
          </w:tcPr>
          <w:p w14:paraId="02235EC8"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49</w:t>
            </w:r>
          </w:p>
        </w:tc>
        <w:tc>
          <w:tcPr>
            <w:tcW w:w="1300" w:type="dxa"/>
          </w:tcPr>
          <w:p w14:paraId="21F7CE17"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480</w:t>
            </w:r>
          </w:p>
        </w:tc>
        <w:tc>
          <w:tcPr>
            <w:tcW w:w="1300" w:type="dxa"/>
            <w:noWrap/>
          </w:tcPr>
          <w:p w14:paraId="3AA9FB03"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1.07</w:t>
            </w:r>
          </w:p>
        </w:tc>
        <w:tc>
          <w:tcPr>
            <w:tcW w:w="1300" w:type="dxa"/>
            <w:noWrap/>
          </w:tcPr>
          <w:p w14:paraId="260F647A"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1.52</w:t>
            </w:r>
          </w:p>
        </w:tc>
      </w:tr>
      <w:tr w:rsidR="002F72CB" w:rsidRPr="0002004C" w14:paraId="00DC1718" w14:textId="77777777" w:rsidTr="00171B3E">
        <w:trPr>
          <w:trHeight w:val="544"/>
        </w:trPr>
        <w:tc>
          <w:tcPr>
            <w:cnfStyle w:val="001000000000" w:firstRow="0" w:lastRow="0" w:firstColumn="1" w:lastColumn="0" w:oddVBand="0" w:evenVBand="0" w:oddHBand="0" w:evenHBand="0" w:firstRowFirstColumn="0" w:firstRowLastColumn="0" w:lastRowFirstColumn="0" w:lastRowLastColumn="0"/>
            <w:tcW w:w="1757" w:type="dxa"/>
            <w:hideMark/>
          </w:tcPr>
          <w:p w14:paraId="6EF618F6" w14:textId="77777777" w:rsidR="002F72CB" w:rsidRPr="0002004C" w:rsidRDefault="002F72CB" w:rsidP="00171B3E">
            <w:pPr>
              <w:jc w:val="right"/>
              <w:rPr>
                <w:color w:val="333333"/>
              </w:rPr>
            </w:pPr>
            <w:r w:rsidRPr="0002004C">
              <w:rPr>
                <w:color w:val="333333"/>
              </w:rPr>
              <w:t>Gender x Use x History</w:t>
            </w:r>
          </w:p>
        </w:tc>
        <w:tc>
          <w:tcPr>
            <w:tcW w:w="1300" w:type="dxa"/>
          </w:tcPr>
          <w:p w14:paraId="722887C8"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63</w:t>
            </w:r>
          </w:p>
        </w:tc>
        <w:tc>
          <w:tcPr>
            <w:tcW w:w="1300" w:type="dxa"/>
          </w:tcPr>
          <w:p w14:paraId="17EDEB96"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427</w:t>
            </w:r>
          </w:p>
        </w:tc>
        <w:tc>
          <w:tcPr>
            <w:tcW w:w="1300" w:type="dxa"/>
            <w:noWrap/>
          </w:tcPr>
          <w:p w14:paraId="1D738A93"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2.40</w:t>
            </w:r>
          </w:p>
        </w:tc>
        <w:tc>
          <w:tcPr>
            <w:tcW w:w="1300" w:type="dxa"/>
            <w:noWrap/>
          </w:tcPr>
          <w:p w14:paraId="7497DBE7"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3.01</w:t>
            </w:r>
          </w:p>
        </w:tc>
      </w:tr>
      <w:tr w:rsidR="002F72CB" w:rsidRPr="0002004C" w14:paraId="73EB4D01" w14:textId="77777777" w:rsidTr="00171B3E">
        <w:trPr>
          <w:trHeight w:val="320"/>
        </w:trPr>
        <w:tc>
          <w:tcPr>
            <w:cnfStyle w:val="001000000000" w:firstRow="0" w:lastRow="0" w:firstColumn="1" w:lastColumn="0" w:oddVBand="0" w:evenVBand="0" w:oddHBand="0" w:evenHBand="0" w:firstRowFirstColumn="0" w:firstRowLastColumn="0" w:lastRowFirstColumn="0" w:lastRowLastColumn="0"/>
            <w:tcW w:w="1757" w:type="dxa"/>
          </w:tcPr>
          <w:p w14:paraId="166EB608" w14:textId="77777777" w:rsidR="002F72CB" w:rsidRPr="0002004C" w:rsidRDefault="002F72CB" w:rsidP="00171B3E">
            <w:pPr>
              <w:rPr>
                <w:color w:val="333333"/>
              </w:rPr>
            </w:pPr>
          </w:p>
        </w:tc>
        <w:tc>
          <w:tcPr>
            <w:tcW w:w="1300" w:type="dxa"/>
          </w:tcPr>
          <w:p w14:paraId="304A213B"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p>
        </w:tc>
        <w:tc>
          <w:tcPr>
            <w:tcW w:w="1300" w:type="dxa"/>
          </w:tcPr>
          <w:p w14:paraId="26E9AEFC"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p>
        </w:tc>
        <w:tc>
          <w:tcPr>
            <w:tcW w:w="1300" w:type="dxa"/>
            <w:noWrap/>
          </w:tcPr>
          <w:p w14:paraId="6DEAD3DF"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p>
        </w:tc>
        <w:tc>
          <w:tcPr>
            <w:tcW w:w="1300" w:type="dxa"/>
            <w:noWrap/>
          </w:tcPr>
          <w:p w14:paraId="64CEFDCB"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p>
        </w:tc>
      </w:tr>
      <w:tr w:rsidR="002F72CB" w:rsidRPr="0002004C" w14:paraId="027E137A" w14:textId="77777777" w:rsidTr="00171B3E">
        <w:trPr>
          <w:trHeight w:val="407"/>
        </w:trPr>
        <w:tc>
          <w:tcPr>
            <w:cnfStyle w:val="001000000000" w:firstRow="0" w:lastRow="0" w:firstColumn="1" w:lastColumn="0" w:oddVBand="0" w:evenVBand="0" w:oddHBand="0" w:evenHBand="0" w:firstRowFirstColumn="0" w:firstRowLastColumn="0" w:lastRowFirstColumn="0" w:lastRowLastColumn="0"/>
            <w:tcW w:w="1757" w:type="dxa"/>
          </w:tcPr>
          <w:p w14:paraId="24F60DA9" w14:textId="77777777" w:rsidR="002F72CB" w:rsidRPr="0002004C" w:rsidRDefault="002F72CB" w:rsidP="00171B3E">
            <w:pPr>
              <w:rPr>
                <w:i/>
                <w:iCs/>
                <w:color w:val="333333"/>
              </w:rPr>
            </w:pPr>
            <w:r w:rsidRPr="0002004C">
              <w:rPr>
                <w:i/>
                <w:iCs/>
                <w:color w:val="333333"/>
              </w:rPr>
              <w:t>Covariates</w:t>
            </w:r>
          </w:p>
        </w:tc>
        <w:tc>
          <w:tcPr>
            <w:tcW w:w="1300" w:type="dxa"/>
          </w:tcPr>
          <w:p w14:paraId="0E76CE43"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p>
        </w:tc>
        <w:tc>
          <w:tcPr>
            <w:tcW w:w="1300" w:type="dxa"/>
          </w:tcPr>
          <w:p w14:paraId="7ED386D9"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p>
        </w:tc>
        <w:tc>
          <w:tcPr>
            <w:tcW w:w="1300" w:type="dxa"/>
            <w:noWrap/>
          </w:tcPr>
          <w:p w14:paraId="13E940F9"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p>
        </w:tc>
        <w:tc>
          <w:tcPr>
            <w:tcW w:w="1300" w:type="dxa"/>
            <w:noWrap/>
          </w:tcPr>
          <w:p w14:paraId="766E59F5"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p>
        </w:tc>
      </w:tr>
      <w:tr w:rsidR="002F72CB" w:rsidRPr="0002004C" w14:paraId="7EF746CD" w14:textId="77777777" w:rsidTr="00171B3E">
        <w:trPr>
          <w:trHeight w:val="568"/>
        </w:trPr>
        <w:tc>
          <w:tcPr>
            <w:cnfStyle w:val="001000000000" w:firstRow="0" w:lastRow="0" w:firstColumn="1" w:lastColumn="0" w:oddVBand="0" w:evenVBand="0" w:oddHBand="0" w:evenHBand="0" w:firstRowFirstColumn="0" w:firstRowLastColumn="0" w:lastRowFirstColumn="0" w:lastRowLastColumn="0"/>
            <w:tcW w:w="1757" w:type="dxa"/>
            <w:hideMark/>
          </w:tcPr>
          <w:p w14:paraId="39BDF262" w14:textId="77777777" w:rsidR="002F72CB" w:rsidRPr="0002004C" w:rsidRDefault="002F72CB" w:rsidP="00171B3E">
            <w:pPr>
              <w:jc w:val="right"/>
              <w:rPr>
                <w:color w:val="333333"/>
              </w:rPr>
            </w:pPr>
            <w:r w:rsidRPr="0002004C">
              <w:rPr>
                <w:color w:val="333333"/>
              </w:rPr>
              <w:t xml:space="preserve">Attitudes to Homelessness </w:t>
            </w:r>
          </w:p>
        </w:tc>
        <w:tc>
          <w:tcPr>
            <w:tcW w:w="1300" w:type="dxa"/>
          </w:tcPr>
          <w:p w14:paraId="470862E2"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17.91</w:t>
            </w:r>
          </w:p>
        </w:tc>
        <w:tc>
          <w:tcPr>
            <w:tcW w:w="1300" w:type="dxa"/>
          </w:tcPr>
          <w:p w14:paraId="27C65B4F"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lt;.001</w:t>
            </w:r>
          </w:p>
        </w:tc>
        <w:tc>
          <w:tcPr>
            <w:tcW w:w="1300" w:type="dxa"/>
            <w:noWrap/>
          </w:tcPr>
          <w:p w14:paraId="7FA9AC0E"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90</w:t>
            </w:r>
          </w:p>
        </w:tc>
        <w:tc>
          <w:tcPr>
            <w:tcW w:w="1300" w:type="dxa"/>
            <w:noWrap/>
          </w:tcPr>
          <w:p w14:paraId="2B3A846E"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21</w:t>
            </w:r>
          </w:p>
        </w:tc>
      </w:tr>
      <w:tr w:rsidR="002F72CB" w:rsidRPr="0002004C" w14:paraId="750A0FDC" w14:textId="77777777" w:rsidTr="00171B3E">
        <w:trPr>
          <w:trHeight w:val="600"/>
        </w:trPr>
        <w:tc>
          <w:tcPr>
            <w:cnfStyle w:val="001000000000" w:firstRow="0" w:lastRow="0" w:firstColumn="1" w:lastColumn="0" w:oddVBand="0" w:evenVBand="0" w:oddHBand="0" w:evenHBand="0" w:firstRowFirstColumn="0" w:firstRowLastColumn="0" w:lastRowFirstColumn="0" w:lastRowLastColumn="0"/>
            <w:tcW w:w="1757" w:type="dxa"/>
            <w:hideMark/>
          </w:tcPr>
          <w:p w14:paraId="6F641451" w14:textId="77777777" w:rsidR="002F72CB" w:rsidRPr="0002004C" w:rsidRDefault="002F72CB" w:rsidP="00171B3E">
            <w:pPr>
              <w:jc w:val="right"/>
              <w:rPr>
                <w:color w:val="333333"/>
              </w:rPr>
            </w:pPr>
            <w:r w:rsidRPr="0002004C">
              <w:rPr>
                <w:color w:val="333333"/>
              </w:rPr>
              <w:t>Attitudes to Recovery</w:t>
            </w:r>
          </w:p>
        </w:tc>
        <w:tc>
          <w:tcPr>
            <w:tcW w:w="1300" w:type="dxa"/>
          </w:tcPr>
          <w:p w14:paraId="6D6C4C5A"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155.31</w:t>
            </w:r>
          </w:p>
        </w:tc>
        <w:tc>
          <w:tcPr>
            <w:tcW w:w="1300" w:type="dxa"/>
          </w:tcPr>
          <w:p w14:paraId="6EBA0C4F"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lt;.001</w:t>
            </w:r>
          </w:p>
        </w:tc>
        <w:tc>
          <w:tcPr>
            <w:tcW w:w="1300" w:type="dxa"/>
            <w:noWrap/>
          </w:tcPr>
          <w:p w14:paraId="72771707"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56</w:t>
            </w:r>
          </w:p>
        </w:tc>
        <w:tc>
          <w:tcPr>
            <w:tcW w:w="1300" w:type="dxa"/>
            <w:noWrap/>
          </w:tcPr>
          <w:p w14:paraId="5DBB49C6"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04</w:t>
            </w:r>
          </w:p>
        </w:tc>
      </w:tr>
      <w:tr w:rsidR="002F72CB" w:rsidRPr="0002004C" w14:paraId="15AEBE99" w14:textId="77777777" w:rsidTr="00171B3E">
        <w:trPr>
          <w:trHeight w:val="320"/>
        </w:trPr>
        <w:tc>
          <w:tcPr>
            <w:cnfStyle w:val="001000000000" w:firstRow="0" w:lastRow="0" w:firstColumn="1" w:lastColumn="0" w:oddVBand="0" w:evenVBand="0" w:oddHBand="0" w:evenHBand="0" w:firstRowFirstColumn="0" w:firstRowLastColumn="0" w:lastRowFirstColumn="0" w:lastRowLastColumn="0"/>
            <w:tcW w:w="1757" w:type="dxa"/>
          </w:tcPr>
          <w:p w14:paraId="1E0F7072" w14:textId="77777777" w:rsidR="002F72CB" w:rsidRPr="0002004C" w:rsidRDefault="002F72CB" w:rsidP="00171B3E">
            <w:pPr>
              <w:jc w:val="right"/>
              <w:rPr>
                <w:color w:val="333333"/>
              </w:rPr>
            </w:pPr>
            <w:r w:rsidRPr="0002004C">
              <w:rPr>
                <w:color w:val="333333"/>
              </w:rPr>
              <w:t>Self-rated knowledge</w:t>
            </w:r>
          </w:p>
        </w:tc>
        <w:tc>
          <w:tcPr>
            <w:tcW w:w="1300" w:type="dxa"/>
          </w:tcPr>
          <w:p w14:paraId="51599344"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17.79</w:t>
            </w:r>
          </w:p>
        </w:tc>
        <w:tc>
          <w:tcPr>
            <w:tcW w:w="1300" w:type="dxa"/>
          </w:tcPr>
          <w:p w14:paraId="747366F9"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lt;.001</w:t>
            </w:r>
          </w:p>
        </w:tc>
        <w:tc>
          <w:tcPr>
            <w:tcW w:w="1300" w:type="dxa"/>
            <w:noWrap/>
          </w:tcPr>
          <w:p w14:paraId="0A426568"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87</w:t>
            </w:r>
          </w:p>
        </w:tc>
        <w:tc>
          <w:tcPr>
            <w:tcW w:w="1300" w:type="dxa"/>
            <w:noWrap/>
          </w:tcPr>
          <w:p w14:paraId="3038FF81"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21</w:t>
            </w:r>
          </w:p>
        </w:tc>
      </w:tr>
      <w:tr w:rsidR="002F72CB" w:rsidRPr="0002004C" w14:paraId="23B8FBD9" w14:textId="77777777" w:rsidTr="00171B3E">
        <w:trPr>
          <w:trHeight w:val="320"/>
        </w:trPr>
        <w:tc>
          <w:tcPr>
            <w:cnfStyle w:val="001000000000" w:firstRow="0" w:lastRow="0" w:firstColumn="1" w:lastColumn="0" w:oddVBand="0" w:evenVBand="0" w:oddHBand="0" w:evenHBand="0" w:firstRowFirstColumn="0" w:firstRowLastColumn="0" w:lastRowFirstColumn="0" w:lastRowLastColumn="0"/>
            <w:tcW w:w="1757" w:type="dxa"/>
          </w:tcPr>
          <w:p w14:paraId="6BD2B90A" w14:textId="77777777" w:rsidR="002F72CB" w:rsidRPr="0002004C" w:rsidRDefault="002F72CB" w:rsidP="00171B3E">
            <w:pPr>
              <w:jc w:val="right"/>
              <w:rPr>
                <w:color w:val="333333"/>
              </w:rPr>
            </w:pPr>
            <w:r w:rsidRPr="0002004C">
              <w:t>Received drug treatment - Family member/close friend</w:t>
            </w:r>
          </w:p>
        </w:tc>
        <w:tc>
          <w:tcPr>
            <w:tcW w:w="1300" w:type="dxa"/>
          </w:tcPr>
          <w:p w14:paraId="0E119D16"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7.27</w:t>
            </w:r>
          </w:p>
        </w:tc>
        <w:tc>
          <w:tcPr>
            <w:tcW w:w="1300" w:type="dxa"/>
          </w:tcPr>
          <w:p w14:paraId="54C4108F"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007</w:t>
            </w:r>
          </w:p>
        </w:tc>
        <w:tc>
          <w:tcPr>
            <w:tcW w:w="1300" w:type="dxa"/>
            <w:noWrap/>
          </w:tcPr>
          <w:p w14:paraId="00BC274D"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2.15</w:t>
            </w:r>
          </w:p>
        </w:tc>
        <w:tc>
          <w:tcPr>
            <w:tcW w:w="1300" w:type="dxa"/>
            <w:noWrap/>
          </w:tcPr>
          <w:p w14:paraId="4D3C7749"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80</w:t>
            </w:r>
          </w:p>
        </w:tc>
      </w:tr>
      <w:tr w:rsidR="002F72CB" w:rsidRPr="0002004C" w14:paraId="4BDDF74D" w14:textId="77777777" w:rsidTr="00171B3E">
        <w:trPr>
          <w:trHeight w:val="320"/>
        </w:trPr>
        <w:tc>
          <w:tcPr>
            <w:cnfStyle w:val="001000000000" w:firstRow="0" w:lastRow="0" w:firstColumn="1" w:lastColumn="0" w:oddVBand="0" w:evenVBand="0" w:oddHBand="0" w:evenHBand="0" w:firstRowFirstColumn="0" w:firstRowLastColumn="0" w:lastRowFirstColumn="0" w:lastRowLastColumn="0"/>
            <w:tcW w:w="1757" w:type="dxa"/>
          </w:tcPr>
          <w:p w14:paraId="0AA267FC" w14:textId="77777777" w:rsidR="002F72CB" w:rsidRPr="0002004C" w:rsidRDefault="002F72CB" w:rsidP="00171B3E">
            <w:pPr>
              <w:jc w:val="right"/>
              <w:rPr>
                <w:color w:val="333333"/>
              </w:rPr>
            </w:pPr>
            <w:r w:rsidRPr="0002004C">
              <w:t>Received drug treatment - self</w:t>
            </w:r>
          </w:p>
        </w:tc>
        <w:tc>
          <w:tcPr>
            <w:tcW w:w="1300" w:type="dxa"/>
          </w:tcPr>
          <w:p w14:paraId="137BF236"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03</w:t>
            </w:r>
          </w:p>
        </w:tc>
        <w:tc>
          <w:tcPr>
            <w:tcW w:w="1300" w:type="dxa"/>
          </w:tcPr>
          <w:p w14:paraId="1507B5EC"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865</w:t>
            </w:r>
          </w:p>
        </w:tc>
        <w:tc>
          <w:tcPr>
            <w:tcW w:w="1300" w:type="dxa"/>
            <w:noWrap/>
          </w:tcPr>
          <w:p w14:paraId="63DAC9F7"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23</w:t>
            </w:r>
          </w:p>
        </w:tc>
        <w:tc>
          <w:tcPr>
            <w:tcW w:w="1300" w:type="dxa"/>
            <w:noWrap/>
          </w:tcPr>
          <w:p w14:paraId="5B830183" w14:textId="77777777" w:rsidR="002F72CB" w:rsidRPr="0002004C" w:rsidRDefault="002F72CB" w:rsidP="00171B3E">
            <w:pPr>
              <w:jc w:val="center"/>
              <w:cnfStyle w:val="000000000000" w:firstRow="0" w:lastRow="0" w:firstColumn="0" w:lastColumn="0" w:oddVBand="0" w:evenVBand="0" w:oddHBand="0" w:evenHBand="0" w:firstRowFirstColumn="0" w:firstRowLastColumn="0" w:lastRowFirstColumn="0" w:lastRowLastColumn="0"/>
              <w:rPr>
                <w:color w:val="333333"/>
              </w:rPr>
            </w:pPr>
            <w:r w:rsidRPr="0002004C">
              <w:rPr>
                <w:color w:val="333333"/>
              </w:rPr>
              <w:t>1.38</w:t>
            </w:r>
          </w:p>
        </w:tc>
      </w:tr>
    </w:tbl>
    <w:p w14:paraId="1D65105A" w14:textId="77777777" w:rsidR="002F72CB" w:rsidRPr="0002004C" w:rsidRDefault="002F72CB" w:rsidP="002F72CB">
      <w:pPr>
        <w:spacing w:line="480" w:lineRule="auto"/>
        <w:sectPr w:rsidR="002F72CB" w:rsidRPr="0002004C" w:rsidSect="00153142">
          <w:pgSz w:w="11906" w:h="16838"/>
          <w:pgMar w:top="1440" w:right="1440" w:bottom="1440" w:left="1440" w:header="708" w:footer="708" w:gutter="0"/>
          <w:cols w:space="708"/>
          <w:docGrid w:linePitch="360"/>
        </w:sectPr>
      </w:pPr>
    </w:p>
    <w:p w14:paraId="49311C32" w14:textId="77777777" w:rsidR="002F72CB" w:rsidRPr="0002004C" w:rsidRDefault="002F72CB" w:rsidP="002F72CB">
      <w:pPr>
        <w:keepNext/>
        <w:spacing w:after="200" w:line="480" w:lineRule="auto"/>
        <w:rPr>
          <w:rFonts w:eastAsia="Calibri"/>
          <w:iCs/>
          <w:color w:val="000000"/>
        </w:rPr>
      </w:pPr>
      <w:r w:rsidRPr="0002004C">
        <w:rPr>
          <w:rFonts w:eastAsia="Calibri"/>
          <w:b/>
          <w:bCs/>
          <w:iCs/>
          <w:color w:val="000000"/>
        </w:rPr>
        <w:lastRenderedPageBreak/>
        <w:t>Table 3</w:t>
      </w:r>
      <w:r w:rsidRPr="0002004C">
        <w:rPr>
          <w:rFonts w:eastAsia="Calibri"/>
          <w:iCs/>
          <w:color w:val="000000"/>
        </w:rPr>
        <w:t xml:space="preserve"> Summary of hierarchical regression for variables predicting AQ-9 score. R</w:t>
      </w:r>
      <w:r w:rsidRPr="0002004C">
        <w:rPr>
          <w:rFonts w:eastAsia="Calibri"/>
          <w:iCs/>
          <w:color w:val="000000"/>
          <w:vertAlign w:val="superscript"/>
        </w:rPr>
        <w:t>2</w:t>
      </w:r>
      <w:r w:rsidRPr="0002004C">
        <w:rPr>
          <w:rFonts w:eastAsia="Calibri"/>
          <w:iCs/>
          <w:color w:val="000000"/>
        </w:rPr>
        <w:t xml:space="preserve"> step 1 = 0.007; </w:t>
      </w:r>
      <w:r w:rsidRPr="0002004C">
        <w:rPr>
          <w:rFonts w:ascii="Symbol" w:eastAsia="Calibri" w:hAnsi="Symbol"/>
          <w:iCs/>
          <w:color w:val="000000"/>
        </w:rPr>
        <w:t></w:t>
      </w:r>
      <w:r w:rsidRPr="0002004C">
        <w:rPr>
          <w:rFonts w:eastAsia="Calibri"/>
          <w:iCs/>
          <w:color w:val="000000"/>
        </w:rPr>
        <w:t xml:space="preserve"> R</w:t>
      </w:r>
      <w:r w:rsidRPr="0002004C">
        <w:rPr>
          <w:rFonts w:eastAsia="Calibri"/>
          <w:iCs/>
          <w:color w:val="000000"/>
          <w:vertAlign w:val="superscript"/>
        </w:rPr>
        <w:t>2</w:t>
      </w:r>
      <w:r w:rsidRPr="0002004C">
        <w:rPr>
          <w:rFonts w:eastAsia="Calibri"/>
          <w:iCs/>
          <w:color w:val="000000"/>
        </w:rPr>
        <w:t xml:space="preserve"> step 2 = 0.148, </w:t>
      </w:r>
      <w:r w:rsidRPr="0002004C">
        <w:rPr>
          <w:rFonts w:ascii="Symbol" w:eastAsia="Calibri" w:hAnsi="Symbol"/>
          <w:iCs/>
          <w:color w:val="000000"/>
        </w:rPr>
        <w:t></w:t>
      </w:r>
      <w:r w:rsidRPr="0002004C">
        <w:rPr>
          <w:rFonts w:ascii="Symbol" w:eastAsia="Calibri" w:hAnsi="Symbol"/>
          <w:iCs/>
          <w:color w:val="000000"/>
        </w:rPr>
        <w:t></w:t>
      </w:r>
      <w:r w:rsidRPr="0002004C">
        <w:rPr>
          <w:rFonts w:eastAsia="Calibri"/>
          <w:iCs/>
          <w:color w:val="000000"/>
        </w:rPr>
        <w:t>R</w:t>
      </w:r>
      <w:r w:rsidRPr="0002004C">
        <w:rPr>
          <w:rFonts w:eastAsia="Calibri"/>
          <w:iCs/>
          <w:color w:val="000000"/>
          <w:vertAlign w:val="superscript"/>
        </w:rPr>
        <w:t>2</w:t>
      </w:r>
      <w:r w:rsidRPr="0002004C">
        <w:rPr>
          <w:rFonts w:eastAsia="Calibri"/>
          <w:iCs/>
          <w:color w:val="000000"/>
        </w:rPr>
        <w:t xml:space="preserve"> step 3 = 0.537, both p = 0.000.</w:t>
      </w:r>
    </w:p>
    <w:tbl>
      <w:tblPr>
        <w:tblStyle w:val="TableGrid"/>
        <w:tblW w:w="0" w:type="auto"/>
        <w:tblLook w:val="04A0" w:firstRow="1" w:lastRow="0" w:firstColumn="1" w:lastColumn="0" w:noHBand="0" w:noVBand="1"/>
      </w:tblPr>
      <w:tblGrid>
        <w:gridCol w:w="2040"/>
        <w:gridCol w:w="1784"/>
        <w:gridCol w:w="1747"/>
        <w:gridCol w:w="1822"/>
        <w:gridCol w:w="1617"/>
      </w:tblGrid>
      <w:tr w:rsidR="002F72CB" w:rsidRPr="0002004C" w14:paraId="1C38D684" w14:textId="77777777" w:rsidTr="00171B3E">
        <w:tc>
          <w:tcPr>
            <w:tcW w:w="2042" w:type="dxa"/>
          </w:tcPr>
          <w:p w14:paraId="7C137949" w14:textId="77777777" w:rsidR="002F72CB" w:rsidRPr="0002004C" w:rsidRDefault="002F72CB" w:rsidP="00171B3E">
            <w:pPr>
              <w:rPr>
                <w:b/>
              </w:rPr>
            </w:pPr>
            <w:r w:rsidRPr="0002004C">
              <w:rPr>
                <w:b/>
              </w:rPr>
              <w:t>Variable</w:t>
            </w:r>
          </w:p>
        </w:tc>
        <w:tc>
          <w:tcPr>
            <w:tcW w:w="1785" w:type="dxa"/>
          </w:tcPr>
          <w:p w14:paraId="1220DE88" w14:textId="77777777" w:rsidR="002F72CB" w:rsidRPr="0002004C" w:rsidRDefault="002F72CB" w:rsidP="00171B3E">
            <w:pPr>
              <w:jc w:val="center"/>
              <w:rPr>
                <w:b/>
              </w:rPr>
            </w:pPr>
            <w:r w:rsidRPr="0002004C">
              <w:rPr>
                <w:b/>
              </w:rPr>
              <w:t>B</w:t>
            </w:r>
          </w:p>
        </w:tc>
        <w:tc>
          <w:tcPr>
            <w:tcW w:w="1748" w:type="dxa"/>
          </w:tcPr>
          <w:p w14:paraId="1205C85F" w14:textId="77777777" w:rsidR="002F72CB" w:rsidRPr="0002004C" w:rsidRDefault="002F72CB" w:rsidP="00171B3E">
            <w:pPr>
              <w:jc w:val="center"/>
              <w:rPr>
                <w:b/>
              </w:rPr>
            </w:pPr>
            <w:r w:rsidRPr="0002004C">
              <w:rPr>
                <w:b/>
              </w:rPr>
              <w:t>SE b</w:t>
            </w:r>
          </w:p>
        </w:tc>
        <w:tc>
          <w:tcPr>
            <w:tcW w:w="1823" w:type="dxa"/>
          </w:tcPr>
          <w:p w14:paraId="02E4AA80" w14:textId="77777777" w:rsidR="002F72CB" w:rsidRPr="0002004C" w:rsidRDefault="002F72CB" w:rsidP="00171B3E">
            <w:pPr>
              <w:jc w:val="center"/>
              <w:rPr>
                <w:rFonts w:ascii="Symbol" w:hAnsi="Symbol"/>
                <w:b/>
              </w:rPr>
            </w:pPr>
            <w:r w:rsidRPr="0002004C">
              <w:rPr>
                <w:rFonts w:ascii="Symbol" w:hAnsi="Symbol"/>
                <w:b/>
              </w:rPr>
              <w:t></w:t>
            </w:r>
          </w:p>
        </w:tc>
        <w:tc>
          <w:tcPr>
            <w:tcW w:w="1618" w:type="dxa"/>
          </w:tcPr>
          <w:p w14:paraId="196D96A4" w14:textId="77777777" w:rsidR="002F72CB" w:rsidRPr="0002004C" w:rsidRDefault="002F72CB" w:rsidP="00171B3E">
            <w:pPr>
              <w:jc w:val="center"/>
              <w:rPr>
                <w:b/>
              </w:rPr>
            </w:pPr>
            <w:r w:rsidRPr="0002004C">
              <w:rPr>
                <w:b/>
              </w:rPr>
              <w:t>p</w:t>
            </w:r>
          </w:p>
        </w:tc>
      </w:tr>
      <w:tr w:rsidR="002F72CB" w:rsidRPr="0002004C" w14:paraId="6E44C707" w14:textId="77777777" w:rsidTr="00171B3E">
        <w:tc>
          <w:tcPr>
            <w:tcW w:w="2042" w:type="dxa"/>
          </w:tcPr>
          <w:p w14:paraId="4B8A54A1" w14:textId="77777777" w:rsidR="002F72CB" w:rsidRPr="0002004C" w:rsidRDefault="002F72CB" w:rsidP="00171B3E">
            <w:pPr>
              <w:rPr>
                <w:b/>
              </w:rPr>
            </w:pPr>
            <w:r w:rsidRPr="0002004C">
              <w:rPr>
                <w:b/>
              </w:rPr>
              <w:t>Step 1</w:t>
            </w:r>
          </w:p>
        </w:tc>
        <w:tc>
          <w:tcPr>
            <w:tcW w:w="1785" w:type="dxa"/>
          </w:tcPr>
          <w:p w14:paraId="14DD73B1" w14:textId="77777777" w:rsidR="002F72CB" w:rsidRPr="0002004C" w:rsidRDefault="002F72CB" w:rsidP="00171B3E">
            <w:pPr>
              <w:jc w:val="center"/>
            </w:pPr>
          </w:p>
        </w:tc>
        <w:tc>
          <w:tcPr>
            <w:tcW w:w="1748" w:type="dxa"/>
          </w:tcPr>
          <w:p w14:paraId="0EAC008E" w14:textId="77777777" w:rsidR="002F72CB" w:rsidRPr="0002004C" w:rsidRDefault="002F72CB" w:rsidP="00171B3E">
            <w:pPr>
              <w:jc w:val="center"/>
            </w:pPr>
          </w:p>
        </w:tc>
        <w:tc>
          <w:tcPr>
            <w:tcW w:w="1823" w:type="dxa"/>
          </w:tcPr>
          <w:p w14:paraId="779E045A" w14:textId="77777777" w:rsidR="002F72CB" w:rsidRPr="0002004C" w:rsidRDefault="002F72CB" w:rsidP="00171B3E">
            <w:pPr>
              <w:jc w:val="center"/>
            </w:pPr>
          </w:p>
        </w:tc>
        <w:tc>
          <w:tcPr>
            <w:tcW w:w="1618" w:type="dxa"/>
          </w:tcPr>
          <w:p w14:paraId="0419D674" w14:textId="77777777" w:rsidR="002F72CB" w:rsidRPr="0002004C" w:rsidRDefault="002F72CB" w:rsidP="00171B3E">
            <w:pPr>
              <w:jc w:val="center"/>
            </w:pPr>
          </w:p>
        </w:tc>
      </w:tr>
      <w:tr w:rsidR="002F72CB" w:rsidRPr="0002004C" w14:paraId="7D388768" w14:textId="77777777" w:rsidTr="00171B3E">
        <w:tc>
          <w:tcPr>
            <w:tcW w:w="2042" w:type="dxa"/>
          </w:tcPr>
          <w:p w14:paraId="5F943BCC" w14:textId="77777777" w:rsidR="002F72CB" w:rsidRPr="0002004C" w:rsidRDefault="002F72CB" w:rsidP="00171B3E">
            <w:pPr>
              <w:jc w:val="right"/>
              <w:rPr>
                <w:i/>
                <w:iCs/>
              </w:rPr>
            </w:pPr>
            <w:r w:rsidRPr="0002004C">
              <w:rPr>
                <w:i/>
                <w:iCs/>
              </w:rPr>
              <w:t>Intercept</w:t>
            </w:r>
          </w:p>
        </w:tc>
        <w:tc>
          <w:tcPr>
            <w:tcW w:w="1785" w:type="dxa"/>
          </w:tcPr>
          <w:p w14:paraId="54C6DC72" w14:textId="77777777" w:rsidR="002F72CB" w:rsidRPr="0002004C" w:rsidRDefault="002F72CB" w:rsidP="00171B3E">
            <w:pPr>
              <w:jc w:val="center"/>
            </w:pPr>
            <w:r w:rsidRPr="0002004C">
              <w:t>25.47</w:t>
            </w:r>
          </w:p>
        </w:tc>
        <w:tc>
          <w:tcPr>
            <w:tcW w:w="1748" w:type="dxa"/>
          </w:tcPr>
          <w:p w14:paraId="6C03EB5C" w14:textId="77777777" w:rsidR="002F72CB" w:rsidRPr="0002004C" w:rsidRDefault="002F72CB" w:rsidP="00171B3E">
            <w:pPr>
              <w:jc w:val="center"/>
            </w:pPr>
            <w:r w:rsidRPr="0002004C">
              <w:t>1.11</w:t>
            </w:r>
          </w:p>
        </w:tc>
        <w:tc>
          <w:tcPr>
            <w:tcW w:w="1823" w:type="dxa"/>
          </w:tcPr>
          <w:p w14:paraId="6D69227A" w14:textId="77777777" w:rsidR="002F72CB" w:rsidRPr="0002004C" w:rsidRDefault="002F72CB" w:rsidP="00171B3E">
            <w:pPr>
              <w:jc w:val="center"/>
            </w:pPr>
          </w:p>
        </w:tc>
        <w:tc>
          <w:tcPr>
            <w:tcW w:w="1618" w:type="dxa"/>
          </w:tcPr>
          <w:p w14:paraId="755C9E79" w14:textId="77777777" w:rsidR="002F72CB" w:rsidRPr="0002004C" w:rsidRDefault="002F72CB" w:rsidP="00171B3E">
            <w:pPr>
              <w:jc w:val="center"/>
            </w:pPr>
          </w:p>
        </w:tc>
      </w:tr>
      <w:tr w:rsidR="002F72CB" w:rsidRPr="0002004C" w14:paraId="3010F713" w14:textId="77777777" w:rsidTr="00171B3E">
        <w:tc>
          <w:tcPr>
            <w:tcW w:w="2042" w:type="dxa"/>
          </w:tcPr>
          <w:p w14:paraId="7CAF9FEE" w14:textId="77777777" w:rsidR="002F72CB" w:rsidRPr="0002004C" w:rsidRDefault="002F72CB" w:rsidP="00171B3E">
            <w:pPr>
              <w:rPr>
                <w:color w:val="333333"/>
              </w:rPr>
            </w:pPr>
            <w:r w:rsidRPr="0002004C">
              <w:rPr>
                <w:color w:val="333333"/>
              </w:rPr>
              <w:t>Factors</w:t>
            </w:r>
          </w:p>
        </w:tc>
        <w:tc>
          <w:tcPr>
            <w:tcW w:w="1785" w:type="dxa"/>
          </w:tcPr>
          <w:p w14:paraId="7897771A" w14:textId="77777777" w:rsidR="002F72CB" w:rsidRPr="0002004C" w:rsidRDefault="002F72CB" w:rsidP="00171B3E">
            <w:pPr>
              <w:jc w:val="center"/>
            </w:pPr>
          </w:p>
        </w:tc>
        <w:tc>
          <w:tcPr>
            <w:tcW w:w="1748" w:type="dxa"/>
          </w:tcPr>
          <w:p w14:paraId="65C11435" w14:textId="77777777" w:rsidR="002F72CB" w:rsidRPr="0002004C" w:rsidRDefault="002F72CB" w:rsidP="00171B3E">
            <w:pPr>
              <w:jc w:val="center"/>
            </w:pPr>
          </w:p>
        </w:tc>
        <w:tc>
          <w:tcPr>
            <w:tcW w:w="1823" w:type="dxa"/>
          </w:tcPr>
          <w:p w14:paraId="3B312785" w14:textId="77777777" w:rsidR="002F72CB" w:rsidRPr="0002004C" w:rsidRDefault="002F72CB" w:rsidP="00171B3E">
            <w:pPr>
              <w:jc w:val="center"/>
            </w:pPr>
          </w:p>
        </w:tc>
        <w:tc>
          <w:tcPr>
            <w:tcW w:w="1618" w:type="dxa"/>
          </w:tcPr>
          <w:p w14:paraId="67C5F33A" w14:textId="77777777" w:rsidR="002F72CB" w:rsidRPr="0002004C" w:rsidRDefault="002F72CB" w:rsidP="00171B3E">
            <w:pPr>
              <w:jc w:val="center"/>
            </w:pPr>
          </w:p>
        </w:tc>
      </w:tr>
      <w:tr w:rsidR="002F72CB" w:rsidRPr="0002004C" w14:paraId="3A46249C" w14:textId="77777777" w:rsidTr="00171B3E">
        <w:tc>
          <w:tcPr>
            <w:tcW w:w="2042" w:type="dxa"/>
          </w:tcPr>
          <w:p w14:paraId="15E3692C" w14:textId="77777777" w:rsidR="002F72CB" w:rsidRPr="0002004C" w:rsidRDefault="002F72CB" w:rsidP="00171B3E">
            <w:pPr>
              <w:jc w:val="right"/>
              <w:rPr>
                <w:i/>
                <w:iCs/>
              </w:rPr>
            </w:pPr>
            <w:r w:rsidRPr="0002004C">
              <w:rPr>
                <w:i/>
                <w:iCs/>
                <w:color w:val="333333"/>
              </w:rPr>
              <w:t>Gender</w:t>
            </w:r>
          </w:p>
        </w:tc>
        <w:tc>
          <w:tcPr>
            <w:tcW w:w="1785" w:type="dxa"/>
          </w:tcPr>
          <w:p w14:paraId="50468B95" w14:textId="77777777" w:rsidR="002F72CB" w:rsidRPr="0002004C" w:rsidRDefault="002F72CB" w:rsidP="00171B3E">
            <w:pPr>
              <w:jc w:val="center"/>
            </w:pPr>
            <w:r w:rsidRPr="0002004C">
              <w:t>-.41</w:t>
            </w:r>
          </w:p>
        </w:tc>
        <w:tc>
          <w:tcPr>
            <w:tcW w:w="1748" w:type="dxa"/>
          </w:tcPr>
          <w:p w14:paraId="3D65C1B9" w14:textId="77777777" w:rsidR="002F72CB" w:rsidRPr="0002004C" w:rsidRDefault="002F72CB" w:rsidP="00171B3E">
            <w:pPr>
              <w:jc w:val="center"/>
            </w:pPr>
            <w:r w:rsidRPr="0002004C">
              <w:t>1.04</w:t>
            </w:r>
          </w:p>
        </w:tc>
        <w:tc>
          <w:tcPr>
            <w:tcW w:w="1823" w:type="dxa"/>
          </w:tcPr>
          <w:p w14:paraId="03C5B3F2" w14:textId="77777777" w:rsidR="002F72CB" w:rsidRPr="0002004C" w:rsidRDefault="002F72CB" w:rsidP="00171B3E">
            <w:pPr>
              <w:jc w:val="center"/>
            </w:pPr>
            <w:r w:rsidRPr="0002004C">
              <w:t>-.02</w:t>
            </w:r>
          </w:p>
        </w:tc>
        <w:tc>
          <w:tcPr>
            <w:tcW w:w="1618" w:type="dxa"/>
          </w:tcPr>
          <w:p w14:paraId="5295074E" w14:textId="77777777" w:rsidR="002F72CB" w:rsidRPr="0002004C" w:rsidRDefault="002F72CB" w:rsidP="00171B3E">
            <w:pPr>
              <w:jc w:val="center"/>
            </w:pPr>
            <w:r w:rsidRPr="0002004C">
              <w:t>.697</w:t>
            </w:r>
          </w:p>
        </w:tc>
      </w:tr>
      <w:tr w:rsidR="002F72CB" w:rsidRPr="0002004C" w14:paraId="34F62954" w14:textId="77777777" w:rsidTr="00171B3E">
        <w:tc>
          <w:tcPr>
            <w:tcW w:w="2042" w:type="dxa"/>
          </w:tcPr>
          <w:p w14:paraId="2FF75661" w14:textId="77777777" w:rsidR="002F72CB" w:rsidRPr="0002004C" w:rsidRDefault="002F72CB" w:rsidP="00171B3E">
            <w:pPr>
              <w:jc w:val="right"/>
              <w:rPr>
                <w:i/>
                <w:iCs/>
              </w:rPr>
            </w:pPr>
            <w:r w:rsidRPr="0002004C">
              <w:rPr>
                <w:i/>
                <w:iCs/>
                <w:color w:val="333333"/>
              </w:rPr>
              <w:t>Use</w:t>
            </w:r>
          </w:p>
        </w:tc>
        <w:tc>
          <w:tcPr>
            <w:tcW w:w="1785" w:type="dxa"/>
          </w:tcPr>
          <w:p w14:paraId="3EB99BAF" w14:textId="77777777" w:rsidR="002F72CB" w:rsidRPr="0002004C" w:rsidRDefault="002F72CB" w:rsidP="00171B3E">
            <w:pPr>
              <w:jc w:val="center"/>
            </w:pPr>
            <w:r w:rsidRPr="0002004C">
              <w:t>.05</w:t>
            </w:r>
          </w:p>
        </w:tc>
        <w:tc>
          <w:tcPr>
            <w:tcW w:w="1748" w:type="dxa"/>
          </w:tcPr>
          <w:p w14:paraId="7196573F" w14:textId="77777777" w:rsidR="002F72CB" w:rsidRPr="0002004C" w:rsidRDefault="002F72CB" w:rsidP="00171B3E">
            <w:pPr>
              <w:jc w:val="center"/>
            </w:pPr>
            <w:r w:rsidRPr="0002004C">
              <w:t>1.04</w:t>
            </w:r>
          </w:p>
        </w:tc>
        <w:tc>
          <w:tcPr>
            <w:tcW w:w="1823" w:type="dxa"/>
          </w:tcPr>
          <w:p w14:paraId="2F9E0173" w14:textId="77777777" w:rsidR="002F72CB" w:rsidRPr="0002004C" w:rsidRDefault="002F72CB" w:rsidP="00171B3E">
            <w:pPr>
              <w:jc w:val="center"/>
            </w:pPr>
            <w:r w:rsidRPr="0002004C">
              <w:t>.02</w:t>
            </w:r>
          </w:p>
        </w:tc>
        <w:tc>
          <w:tcPr>
            <w:tcW w:w="1618" w:type="dxa"/>
          </w:tcPr>
          <w:p w14:paraId="5BAA7277" w14:textId="77777777" w:rsidR="002F72CB" w:rsidRPr="0002004C" w:rsidRDefault="002F72CB" w:rsidP="00171B3E">
            <w:pPr>
              <w:jc w:val="center"/>
            </w:pPr>
            <w:r w:rsidRPr="0002004C">
              <w:t>.962</w:t>
            </w:r>
          </w:p>
        </w:tc>
      </w:tr>
      <w:tr w:rsidR="002F72CB" w:rsidRPr="0002004C" w14:paraId="7F2AFC84" w14:textId="77777777" w:rsidTr="00171B3E">
        <w:tc>
          <w:tcPr>
            <w:tcW w:w="2042" w:type="dxa"/>
          </w:tcPr>
          <w:p w14:paraId="629C5D25" w14:textId="77777777" w:rsidR="002F72CB" w:rsidRPr="0002004C" w:rsidRDefault="002F72CB" w:rsidP="00171B3E">
            <w:pPr>
              <w:jc w:val="right"/>
              <w:rPr>
                <w:i/>
                <w:iCs/>
              </w:rPr>
            </w:pPr>
            <w:r w:rsidRPr="0002004C">
              <w:rPr>
                <w:i/>
                <w:iCs/>
                <w:color w:val="333333"/>
              </w:rPr>
              <w:t>History</w:t>
            </w:r>
          </w:p>
        </w:tc>
        <w:tc>
          <w:tcPr>
            <w:tcW w:w="1785" w:type="dxa"/>
          </w:tcPr>
          <w:p w14:paraId="23AE4848" w14:textId="77777777" w:rsidR="002F72CB" w:rsidRPr="0002004C" w:rsidRDefault="002F72CB" w:rsidP="00171B3E">
            <w:pPr>
              <w:jc w:val="center"/>
            </w:pPr>
            <w:r w:rsidRPr="0002004C">
              <w:t>-1.78</w:t>
            </w:r>
          </w:p>
        </w:tc>
        <w:tc>
          <w:tcPr>
            <w:tcW w:w="1748" w:type="dxa"/>
          </w:tcPr>
          <w:p w14:paraId="7017C4F3" w14:textId="77777777" w:rsidR="002F72CB" w:rsidRPr="0002004C" w:rsidRDefault="002F72CB" w:rsidP="00171B3E">
            <w:pPr>
              <w:jc w:val="center"/>
            </w:pPr>
            <w:r w:rsidRPr="0002004C">
              <w:t>1.05</w:t>
            </w:r>
          </w:p>
        </w:tc>
        <w:tc>
          <w:tcPr>
            <w:tcW w:w="1823" w:type="dxa"/>
          </w:tcPr>
          <w:p w14:paraId="5AEB9377" w14:textId="77777777" w:rsidR="002F72CB" w:rsidRPr="0002004C" w:rsidRDefault="002F72CB" w:rsidP="00171B3E">
            <w:pPr>
              <w:jc w:val="center"/>
            </w:pPr>
            <w:r w:rsidRPr="0002004C">
              <w:t>-.08</w:t>
            </w:r>
          </w:p>
        </w:tc>
        <w:tc>
          <w:tcPr>
            <w:tcW w:w="1618" w:type="dxa"/>
          </w:tcPr>
          <w:p w14:paraId="1A85195E" w14:textId="77777777" w:rsidR="002F72CB" w:rsidRPr="0002004C" w:rsidRDefault="002F72CB" w:rsidP="00171B3E">
            <w:pPr>
              <w:jc w:val="center"/>
            </w:pPr>
            <w:r w:rsidRPr="0002004C">
              <w:t>.090</w:t>
            </w:r>
          </w:p>
        </w:tc>
      </w:tr>
      <w:tr w:rsidR="002F72CB" w:rsidRPr="0002004C" w14:paraId="70FFFABC" w14:textId="77777777" w:rsidTr="00171B3E">
        <w:tc>
          <w:tcPr>
            <w:tcW w:w="2042" w:type="dxa"/>
          </w:tcPr>
          <w:p w14:paraId="2F265E32" w14:textId="77777777" w:rsidR="002F72CB" w:rsidRPr="0002004C" w:rsidRDefault="002F72CB" w:rsidP="00171B3E">
            <w:pPr>
              <w:rPr>
                <w:b/>
              </w:rPr>
            </w:pPr>
            <w:r w:rsidRPr="0002004C">
              <w:rPr>
                <w:b/>
              </w:rPr>
              <w:t>Step 2</w:t>
            </w:r>
          </w:p>
        </w:tc>
        <w:tc>
          <w:tcPr>
            <w:tcW w:w="1785" w:type="dxa"/>
          </w:tcPr>
          <w:p w14:paraId="6DF882F2" w14:textId="77777777" w:rsidR="002F72CB" w:rsidRPr="0002004C" w:rsidRDefault="002F72CB" w:rsidP="00171B3E">
            <w:pPr>
              <w:jc w:val="center"/>
            </w:pPr>
          </w:p>
        </w:tc>
        <w:tc>
          <w:tcPr>
            <w:tcW w:w="1748" w:type="dxa"/>
          </w:tcPr>
          <w:p w14:paraId="71C4757F" w14:textId="77777777" w:rsidR="002F72CB" w:rsidRPr="0002004C" w:rsidRDefault="002F72CB" w:rsidP="00171B3E">
            <w:pPr>
              <w:jc w:val="center"/>
            </w:pPr>
          </w:p>
        </w:tc>
        <w:tc>
          <w:tcPr>
            <w:tcW w:w="1823" w:type="dxa"/>
          </w:tcPr>
          <w:p w14:paraId="18DC8572" w14:textId="77777777" w:rsidR="002F72CB" w:rsidRPr="0002004C" w:rsidRDefault="002F72CB" w:rsidP="00171B3E">
            <w:pPr>
              <w:jc w:val="center"/>
            </w:pPr>
          </w:p>
        </w:tc>
        <w:tc>
          <w:tcPr>
            <w:tcW w:w="1618" w:type="dxa"/>
          </w:tcPr>
          <w:p w14:paraId="5EF82713" w14:textId="77777777" w:rsidR="002F72CB" w:rsidRPr="0002004C" w:rsidRDefault="002F72CB" w:rsidP="00171B3E">
            <w:pPr>
              <w:jc w:val="center"/>
            </w:pPr>
          </w:p>
        </w:tc>
      </w:tr>
      <w:tr w:rsidR="002F72CB" w:rsidRPr="0002004C" w14:paraId="4BAF62F2" w14:textId="77777777" w:rsidTr="00171B3E">
        <w:tc>
          <w:tcPr>
            <w:tcW w:w="2042" w:type="dxa"/>
          </w:tcPr>
          <w:p w14:paraId="274301A6" w14:textId="77777777" w:rsidR="002F72CB" w:rsidRPr="0002004C" w:rsidRDefault="002F72CB" w:rsidP="00171B3E">
            <w:pPr>
              <w:jc w:val="right"/>
              <w:rPr>
                <w:i/>
                <w:iCs/>
              </w:rPr>
            </w:pPr>
            <w:r w:rsidRPr="0002004C">
              <w:rPr>
                <w:i/>
                <w:iCs/>
              </w:rPr>
              <w:t>Intercept</w:t>
            </w:r>
          </w:p>
        </w:tc>
        <w:tc>
          <w:tcPr>
            <w:tcW w:w="1785" w:type="dxa"/>
          </w:tcPr>
          <w:p w14:paraId="50A300D0" w14:textId="77777777" w:rsidR="002F72CB" w:rsidRPr="0002004C" w:rsidRDefault="002F72CB" w:rsidP="00171B3E">
            <w:pPr>
              <w:jc w:val="center"/>
            </w:pPr>
            <w:r w:rsidRPr="0002004C">
              <w:t>37.68</w:t>
            </w:r>
          </w:p>
        </w:tc>
        <w:tc>
          <w:tcPr>
            <w:tcW w:w="1748" w:type="dxa"/>
          </w:tcPr>
          <w:p w14:paraId="18631EA8" w14:textId="77777777" w:rsidR="002F72CB" w:rsidRPr="0002004C" w:rsidRDefault="002F72CB" w:rsidP="00171B3E">
            <w:pPr>
              <w:jc w:val="center"/>
            </w:pPr>
            <w:r w:rsidRPr="0002004C">
              <w:t>2.23</w:t>
            </w:r>
          </w:p>
        </w:tc>
        <w:tc>
          <w:tcPr>
            <w:tcW w:w="1823" w:type="dxa"/>
          </w:tcPr>
          <w:p w14:paraId="2D9BC682" w14:textId="77777777" w:rsidR="002F72CB" w:rsidRPr="0002004C" w:rsidRDefault="002F72CB" w:rsidP="00171B3E">
            <w:pPr>
              <w:jc w:val="center"/>
            </w:pPr>
          </w:p>
        </w:tc>
        <w:tc>
          <w:tcPr>
            <w:tcW w:w="1618" w:type="dxa"/>
          </w:tcPr>
          <w:p w14:paraId="4C1B3AE6" w14:textId="77777777" w:rsidR="002F72CB" w:rsidRPr="0002004C" w:rsidRDefault="002F72CB" w:rsidP="00171B3E">
            <w:pPr>
              <w:jc w:val="center"/>
            </w:pPr>
          </w:p>
        </w:tc>
      </w:tr>
      <w:tr w:rsidR="002F72CB" w:rsidRPr="0002004C" w14:paraId="4DB24C2E" w14:textId="77777777" w:rsidTr="00171B3E">
        <w:tc>
          <w:tcPr>
            <w:tcW w:w="2042" w:type="dxa"/>
          </w:tcPr>
          <w:p w14:paraId="2273AC24" w14:textId="77777777" w:rsidR="002F72CB" w:rsidRPr="0002004C" w:rsidRDefault="002F72CB" w:rsidP="00171B3E">
            <w:pPr>
              <w:rPr>
                <w:color w:val="333333"/>
              </w:rPr>
            </w:pPr>
            <w:r w:rsidRPr="0002004C">
              <w:rPr>
                <w:color w:val="333333"/>
              </w:rPr>
              <w:t>Factors</w:t>
            </w:r>
          </w:p>
        </w:tc>
        <w:tc>
          <w:tcPr>
            <w:tcW w:w="1785" w:type="dxa"/>
          </w:tcPr>
          <w:p w14:paraId="4A9FACD5" w14:textId="77777777" w:rsidR="002F72CB" w:rsidRPr="0002004C" w:rsidRDefault="002F72CB" w:rsidP="00171B3E">
            <w:pPr>
              <w:jc w:val="center"/>
            </w:pPr>
          </w:p>
        </w:tc>
        <w:tc>
          <w:tcPr>
            <w:tcW w:w="1748" w:type="dxa"/>
          </w:tcPr>
          <w:p w14:paraId="6AB6335B" w14:textId="77777777" w:rsidR="002F72CB" w:rsidRPr="0002004C" w:rsidRDefault="002F72CB" w:rsidP="00171B3E">
            <w:pPr>
              <w:jc w:val="center"/>
            </w:pPr>
          </w:p>
        </w:tc>
        <w:tc>
          <w:tcPr>
            <w:tcW w:w="1823" w:type="dxa"/>
          </w:tcPr>
          <w:p w14:paraId="6ADD0AF0" w14:textId="77777777" w:rsidR="002F72CB" w:rsidRPr="0002004C" w:rsidRDefault="002F72CB" w:rsidP="00171B3E">
            <w:pPr>
              <w:jc w:val="center"/>
            </w:pPr>
          </w:p>
        </w:tc>
        <w:tc>
          <w:tcPr>
            <w:tcW w:w="1618" w:type="dxa"/>
          </w:tcPr>
          <w:p w14:paraId="3CF99412" w14:textId="77777777" w:rsidR="002F72CB" w:rsidRPr="0002004C" w:rsidRDefault="002F72CB" w:rsidP="00171B3E">
            <w:pPr>
              <w:jc w:val="center"/>
            </w:pPr>
          </w:p>
        </w:tc>
      </w:tr>
      <w:tr w:rsidR="002F72CB" w:rsidRPr="0002004C" w14:paraId="4566A912" w14:textId="77777777" w:rsidTr="00171B3E">
        <w:tc>
          <w:tcPr>
            <w:tcW w:w="2042" w:type="dxa"/>
          </w:tcPr>
          <w:p w14:paraId="4C217227" w14:textId="77777777" w:rsidR="002F72CB" w:rsidRPr="0002004C" w:rsidRDefault="002F72CB" w:rsidP="00171B3E">
            <w:pPr>
              <w:jc w:val="right"/>
              <w:rPr>
                <w:i/>
                <w:iCs/>
              </w:rPr>
            </w:pPr>
            <w:r w:rsidRPr="0002004C">
              <w:rPr>
                <w:i/>
                <w:iCs/>
                <w:color w:val="333333"/>
              </w:rPr>
              <w:t>Gender</w:t>
            </w:r>
          </w:p>
        </w:tc>
        <w:tc>
          <w:tcPr>
            <w:tcW w:w="1785" w:type="dxa"/>
          </w:tcPr>
          <w:p w14:paraId="3A251C28" w14:textId="77777777" w:rsidR="002F72CB" w:rsidRPr="0002004C" w:rsidRDefault="002F72CB" w:rsidP="00171B3E">
            <w:pPr>
              <w:jc w:val="center"/>
            </w:pPr>
            <w:r w:rsidRPr="0002004C">
              <w:t>-.41</w:t>
            </w:r>
          </w:p>
        </w:tc>
        <w:tc>
          <w:tcPr>
            <w:tcW w:w="1748" w:type="dxa"/>
          </w:tcPr>
          <w:p w14:paraId="3CB60A24" w14:textId="77777777" w:rsidR="002F72CB" w:rsidRPr="0002004C" w:rsidRDefault="002F72CB" w:rsidP="00171B3E">
            <w:pPr>
              <w:jc w:val="center"/>
            </w:pPr>
            <w:r w:rsidRPr="0002004C">
              <w:t>1.04</w:t>
            </w:r>
          </w:p>
        </w:tc>
        <w:tc>
          <w:tcPr>
            <w:tcW w:w="1823" w:type="dxa"/>
          </w:tcPr>
          <w:p w14:paraId="2EAFD83A" w14:textId="77777777" w:rsidR="002F72CB" w:rsidRPr="0002004C" w:rsidRDefault="002F72CB" w:rsidP="00171B3E">
            <w:pPr>
              <w:jc w:val="center"/>
            </w:pPr>
            <w:r w:rsidRPr="0002004C">
              <w:t>-.02</w:t>
            </w:r>
          </w:p>
        </w:tc>
        <w:tc>
          <w:tcPr>
            <w:tcW w:w="1618" w:type="dxa"/>
          </w:tcPr>
          <w:p w14:paraId="2B06F80C" w14:textId="77777777" w:rsidR="002F72CB" w:rsidRPr="0002004C" w:rsidRDefault="002F72CB" w:rsidP="00171B3E">
            <w:pPr>
              <w:jc w:val="center"/>
            </w:pPr>
            <w:r w:rsidRPr="0002004C">
              <w:t>.697</w:t>
            </w:r>
          </w:p>
        </w:tc>
      </w:tr>
      <w:tr w:rsidR="002F72CB" w:rsidRPr="0002004C" w14:paraId="4D0B3F9D" w14:textId="77777777" w:rsidTr="00171B3E">
        <w:tc>
          <w:tcPr>
            <w:tcW w:w="2042" w:type="dxa"/>
          </w:tcPr>
          <w:p w14:paraId="0E70E0AC" w14:textId="77777777" w:rsidR="002F72CB" w:rsidRPr="0002004C" w:rsidRDefault="002F72CB" w:rsidP="00171B3E">
            <w:pPr>
              <w:jc w:val="right"/>
              <w:rPr>
                <w:i/>
                <w:iCs/>
              </w:rPr>
            </w:pPr>
            <w:r w:rsidRPr="0002004C">
              <w:rPr>
                <w:i/>
                <w:iCs/>
                <w:color w:val="333333"/>
              </w:rPr>
              <w:t>Use</w:t>
            </w:r>
          </w:p>
        </w:tc>
        <w:tc>
          <w:tcPr>
            <w:tcW w:w="1785" w:type="dxa"/>
          </w:tcPr>
          <w:p w14:paraId="1B67E4C1" w14:textId="77777777" w:rsidR="002F72CB" w:rsidRPr="0002004C" w:rsidRDefault="002F72CB" w:rsidP="00171B3E">
            <w:pPr>
              <w:jc w:val="center"/>
            </w:pPr>
            <w:r w:rsidRPr="0002004C">
              <w:t>.05</w:t>
            </w:r>
          </w:p>
        </w:tc>
        <w:tc>
          <w:tcPr>
            <w:tcW w:w="1748" w:type="dxa"/>
          </w:tcPr>
          <w:p w14:paraId="7BBF716A" w14:textId="77777777" w:rsidR="002F72CB" w:rsidRPr="0002004C" w:rsidRDefault="002F72CB" w:rsidP="00171B3E">
            <w:pPr>
              <w:jc w:val="center"/>
            </w:pPr>
            <w:r w:rsidRPr="0002004C">
              <w:t>1.04</w:t>
            </w:r>
          </w:p>
        </w:tc>
        <w:tc>
          <w:tcPr>
            <w:tcW w:w="1823" w:type="dxa"/>
          </w:tcPr>
          <w:p w14:paraId="7A6EDD46" w14:textId="77777777" w:rsidR="002F72CB" w:rsidRPr="0002004C" w:rsidRDefault="002F72CB" w:rsidP="00171B3E">
            <w:pPr>
              <w:jc w:val="center"/>
            </w:pPr>
            <w:r w:rsidRPr="0002004C">
              <w:t>0.5</w:t>
            </w:r>
          </w:p>
        </w:tc>
        <w:tc>
          <w:tcPr>
            <w:tcW w:w="1618" w:type="dxa"/>
          </w:tcPr>
          <w:p w14:paraId="0A2BCAAF" w14:textId="77777777" w:rsidR="002F72CB" w:rsidRPr="0002004C" w:rsidRDefault="002F72CB" w:rsidP="00171B3E">
            <w:pPr>
              <w:jc w:val="center"/>
            </w:pPr>
            <w:r w:rsidRPr="0002004C">
              <w:t>.962</w:t>
            </w:r>
          </w:p>
        </w:tc>
      </w:tr>
      <w:tr w:rsidR="002F72CB" w:rsidRPr="0002004C" w14:paraId="4536B0B2" w14:textId="77777777" w:rsidTr="00171B3E">
        <w:tc>
          <w:tcPr>
            <w:tcW w:w="2042" w:type="dxa"/>
          </w:tcPr>
          <w:p w14:paraId="43945209" w14:textId="77777777" w:rsidR="002F72CB" w:rsidRPr="0002004C" w:rsidRDefault="002F72CB" w:rsidP="00171B3E">
            <w:pPr>
              <w:jc w:val="right"/>
              <w:rPr>
                <w:i/>
                <w:iCs/>
              </w:rPr>
            </w:pPr>
            <w:r w:rsidRPr="0002004C">
              <w:rPr>
                <w:i/>
                <w:iCs/>
                <w:color w:val="333333"/>
              </w:rPr>
              <w:t>History</w:t>
            </w:r>
          </w:p>
        </w:tc>
        <w:tc>
          <w:tcPr>
            <w:tcW w:w="1785" w:type="dxa"/>
          </w:tcPr>
          <w:p w14:paraId="2C1C019B" w14:textId="77777777" w:rsidR="002F72CB" w:rsidRPr="0002004C" w:rsidRDefault="002F72CB" w:rsidP="00171B3E">
            <w:pPr>
              <w:jc w:val="center"/>
            </w:pPr>
            <w:r w:rsidRPr="0002004C">
              <w:t>-1.78</w:t>
            </w:r>
          </w:p>
        </w:tc>
        <w:tc>
          <w:tcPr>
            <w:tcW w:w="1748" w:type="dxa"/>
          </w:tcPr>
          <w:p w14:paraId="49766515" w14:textId="77777777" w:rsidR="002F72CB" w:rsidRPr="0002004C" w:rsidRDefault="002F72CB" w:rsidP="00171B3E">
            <w:pPr>
              <w:jc w:val="center"/>
            </w:pPr>
            <w:r w:rsidRPr="0002004C">
              <w:t>1.05</w:t>
            </w:r>
          </w:p>
        </w:tc>
        <w:tc>
          <w:tcPr>
            <w:tcW w:w="1823" w:type="dxa"/>
          </w:tcPr>
          <w:p w14:paraId="5E10C54C" w14:textId="77777777" w:rsidR="002F72CB" w:rsidRPr="0002004C" w:rsidRDefault="002F72CB" w:rsidP="00171B3E">
            <w:pPr>
              <w:jc w:val="center"/>
            </w:pPr>
            <w:r w:rsidRPr="0002004C">
              <w:t>-1.70</w:t>
            </w:r>
          </w:p>
        </w:tc>
        <w:tc>
          <w:tcPr>
            <w:tcW w:w="1618" w:type="dxa"/>
          </w:tcPr>
          <w:p w14:paraId="446DD950" w14:textId="77777777" w:rsidR="002F72CB" w:rsidRPr="0002004C" w:rsidRDefault="002F72CB" w:rsidP="00171B3E">
            <w:pPr>
              <w:jc w:val="center"/>
            </w:pPr>
            <w:r w:rsidRPr="0002004C">
              <w:t>.090</w:t>
            </w:r>
          </w:p>
        </w:tc>
      </w:tr>
      <w:tr w:rsidR="002F72CB" w:rsidRPr="0002004C" w14:paraId="02088BB2" w14:textId="77777777" w:rsidTr="00171B3E">
        <w:tc>
          <w:tcPr>
            <w:tcW w:w="2042" w:type="dxa"/>
          </w:tcPr>
          <w:p w14:paraId="5E258650" w14:textId="77777777" w:rsidR="002F72CB" w:rsidRPr="0002004C" w:rsidRDefault="002F72CB" w:rsidP="00171B3E">
            <w:pPr>
              <w:jc w:val="right"/>
            </w:pPr>
            <w:r w:rsidRPr="0002004C">
              <w:t>Age</w:t>
            </w:r>
          </w:p>
        </w:tc>
        <w:tc>
          <w:tcPr>
            <w:tcW w:w="1785" w:type="dxa"/>
          </w:tcPr>
          <w:p w14:paraId="609E893F" w14:textId="77777777" w:rsidR="002F72CB" w:rsidRPr="0002004C" w:rsidRDefault="002F72CB" w:rsidP="00171B3E">
            <w:pPr>
              <w:jc w:val="center"/>
            </w:pPr>
            <w:r w:rsidRPr="0002004C">
              <w:t>-.25</w:t>
            </w:r>
          </w:p>
        </w:tc>
        <w:tc>
          <w:tcPr>
            <w:tcW w:w="1748" w:type="dxa"/>
          </w:tcPr>
          <w:p w14:paraId="3D041C17" w14:textId="77777777" w:rsidR="002F72CB" w:rsidRPr="0002004C" w:rsidRDefault="002F72CB" w:rsidP="00171B3E">
            <w:pPr>
              <w:jc w:val="center"/>
            </w:pPr>
            <w:r w:rsidRPr="0002004C">
              <w:t>.04</w:t>
            </w:r>
          </w:p>
        </w:tc>
        <w:tc>
          <w:tcPr>
            <w:tcW w:w="1823" w:type="dxa"/>
          </w:tcPr>
          <w:p w14:paraId="61B66EE7" w14:textId="77777777" w:rsidR="002F72CB" w:rsidRPr="0002004C" w:rsidRDefault="002F72CB" w:rsidP="00171B3E">
            <w:pPr>
              <w:jc w:val="center"/>
            </w:pPr>
            <w:r w:rsidRPr="0002004C">
              <w:t>-.30</w:t>
            </w:r>
          </w:p>
        </w:tc>
        <w:tc>
          <w:tcPr>
            <w:tcW w:w="1618" w:type="dxa"/>
          </w:tcPr>
          <w:p w14:paraId="2EC977E0" w14:textId="77777777" w:rsidR="002F72CB" w:rsidRPr="0002004C" w:rsidRDefault="002F72CB" w:rsidP="00171B3E">
            <w:pPr>
              <w:jc w:val="center"/>
            </w:pPr>
            <w:r w:rsidRPr="0002004C">
              <w:t>.000</w:t>
            </w:r>
          </w:p>
        </w:tc>
      </w:tr>
      <w:tr w:rsidR="002F72CB" w:rsidRPr="0002004C" w14:paraId="561D6B30" w14:textId="77777777" w:rsidTr="00171B3E">
        <w:tc>
          <w:tcPr>
            <w:tcW w:w="2042" w:type="dxa"/>
          </w:tcPr>
          <w:p w14:paraId="1CE3CB70" w14:textId="77777777" w:rsidR="002F72CB" w:rsidRPr="0002004C" w:rsidRDefault="002F72CB" w:rsidP="00171B3E">
            <w:pPr>
              <w:jc w:val="right"/>
            </w:pPr>
            <w:r w:rsidRPr="0002004C">
              <w:t>Participant Gender (ref = male)</w:t>
            </w:r>
          </w:p>
        </w:tc>
        <w:tc>
          <w:tcPr>
            <w:tcW w:w="1785" w:type="dxa"/>
          </w:tcPr>
          <w:p w14:paraId="6A003BC3" w14:textId="77777777" w:rsidR="002F72CB" w:rsidRPr="0002004C" w:rsidRDefault="002F72CB" w:rsidP="00171B3E">
            <w:pPr>
              <w:jc w:val="center"/>
            </w:pPr>
            <w:r w:rsidRPr="0002004C">
              <w:t>-1.41</w:t>
            </w:r>
          </w:p>
        </w:tc>
        <w:tc>
          <w:tcPr>
            <w:tcW w:w="1748" w:type="dxa"/>
          </w:tcPr>
          <w:p w14:paraId="2601A1E6" w14:textId="77777777" w:rsidR="002F72CB" w:rsidRPr="0002004C" w:rsidRDefault="002F72CB" w:rsidP="00171B3E">
            <w:pPr>
              <w:jc w:val="center"/>
            </w:pPr>
            <w:r w:rsidRPr="0002004C">
              <w:t>101</w:t>
            </w:r>
          </w:p>
        </w:tc>
        <w:tc>
          <w:tcPr>
            <w:tcW w:w="1823" w:type="dxa"/>
          </w:tcPr>
          <w:p w14:paraId="27ACCA46" w14:textId="77777777" w:rsidR="002F72CB" w:rsidRPr="0002004C" w:rsidRDefault="002F72CB" w:rsidP="00171B3E">
            <w:pPr>
              <w:jc w:val="center"/>
            </w:pPr>
            <w:r w:rsidRPr="0002004C">
              <w:t>-.07</w:t>
            </w:r>
          </w:p>
        </w:tc>
        <w:tc>
          <w:tcPr>
            <w:tcW w:w="1618" w:type="dxa"/>
          </w:tcPr>
          <w:p w14:paraId="2AD8B17A" w14:textId="77777777" w:rsidR="002F72CB" w:rsidRPr="0002004C" w:rsidRDefault="002F72CB" w:rsidP="00171B3E">
            <w:pPr>
              <w:jc w:val="center"/>
            </w:pPr>
            <w:r w:rsidRPr="0002004C">
              <w:t>.167</w:t>
            </w:r>
          </w:p>
        </w:tc>
      </w:tr>
      <w:tr w:rsidR="002F72CB" w:rsidRPr="0002004C" w14:paraId="70056B10" w14:textId="77777777" w:rsidTr="00171B3E">
        <w:tc>
          <w:tcPr>
            <w:tcW w:w="2042" w:type="dxa"/>
          </w:tcPr>
          <w:p w14:paraId="41A5F06C" w14:textId="77777777" w:rsidR="002F72CB" w:rsidRPr="0002004C" w:rsidRDefault="002F72CB" w:rsidP="00171B3E">
            <w:pPr>
              <w:jc w:val="right"/>
            </w:pPr>
            <w:r w:rsidRPr="0002004C">
              <w:t>Education (ref &lt; degree)</w:t>
            </w:r>
          </w:p>
        </w:tc>
        <w:tc>
          <w:tcPr>
            <w:tcW w:w="1785" w:type="dxa"/>
          </w:tcPr>
          <w:p w14:paraId="16052CDD" w14:textId="77777777" w:rsidR="002F72CB" w:rsidRPr="0002004C" w:rsidRDefault="002F72CB" w:rsidP="00171B3E">
            <w:pPr>
              <w:jc w:val="center"/>
            </w:pPr>
            <w:r w:rsidRPr="0002004C">
              <w:t>-1.88</w:t>
            </w:r>
          </w:p>
        </w:tc>
        <w:tc>
          <w:tcPr>
            <w:tcW w:w="1748" w:type="dxa"/>
          </w:tcPr>
          <w:p w14:paraId="5F96D4A7" w14:textId="77777777" w:rsidR="002F72CB" w:rsidRPr="0002004C" w:rsidRDefault="002F72CB" w:rsidP="00171B3E">
            <w:pPr>
              <w:jc w:val="center"/>
            </w:pPr>
            <w:r w:rsidRPr="0002004C">
              <w:t>1.15</w:t>
            </w:r>
          </w:p>
        </w:tc>
        <w:tc>
          <w:tcPr>
            <w:tcW w:w="1823" w:type="dxa"/>
          </w:tcPr>
          <w:p w14:paraId="3868F79D" w14:textId="77777777" w:rsidR="002F72CB" w:rsidRPr="0002004C" w:rsidRDefault="002F72CB" w:rsidP="00171B3E">
            <w:pPr>
              <w:jc w:val="center"/>
            </w:pPr>
            <w:r w:rsidRPr="0002004C">
              <w:t>-.08</w:t>
            </w:r>
          </w:p>
        </w:tc>
        <w:tc>
          <w:tcPr>
            <w:tcW w:w="1618" w:type="dxa"/>
          </w:tcPr>
          <w:p w14:paraId="2DF01FEC" w14:textId="77777777" w:rsidR="002F72CB" w:rsidRPr="0002004C" w:rsidRDefault="002F72CB" w:rsidP="00171B3E">
            <w:pPr>
              <w:jc w:val="center"/>
            </w:pPr>
            <w:r w:rsidRPr="0002004C">
              <w:t>.103</w:t>
            </w:r>
          </w:p>
        </w:tc>
      </w:tr>
      <w:tr w:rsidR="002F72CB" w:rsidRPr="0002004C" w14:paraId="3FB8BBC7" w14:textId="77777777" w:rsidTr="00171B3E">
        <w:tc>
          <w:tcPr>
            <w:tcW w:w="2042" w:type="dxa"/>
          </w:tcPr>
          <w:p w14:paraId="1AE925D9" w14:textId="77777777" w:rsidR="002F72CB" w:rsidRPr="0002004C" w:rsidRDefault="002F72CB" w:rsidP="00171B3E">
            <w:pPr>
              <w:jc w:val="right"/>
            </w:pPr>
            <w:r w:rsidRPr="0002004C">
              <w:t>Voting (ref = left wing)</w:t>
            </w:r>
          </w:p>
        </w:tc>
        <w:tc>
          <w:tcPr>
            <w:tcW w:w="1785" w:type="dxa"/>
          </w:tcPr>
          <w:p w14:paraId="7D5DB1FF" w14:textId="77777777" w:rsidR="002F72CB" w:rsidRPr="0002004C" w:rsidRDefault="002F72CB" w:rsidP="00171B3E">
            <w:pPr>
              <w:jc w:val="center"/>
            </w:pPr>
          </w:p>
        </w:tc>
        <w:tc>
          <w:tcPr>
            <w:tcW w:w="1748" w:type="dxa"/>
          </w:tcPr>
          <w:p w14:paraId="0E827E5F" w14:textId="77777777" w:rsidR="002F72CB" w:rsidRPr="0002004C" w:rsidRDefault="002F72CB" w:rsidP="00171B3E">
            <w:pPr>
              <w:jc w:val="center"/>
            </w:pPr>
          </w:p>
        </w:tc>
        <w:tc>
          <w:tcPr>
            <w:tcW w:w="1823" w:type="dxa"/>
          </w:tcPr>
          <w:p w14:paraId="3F36CA5E" w14:textId="77777777" w:rsidR="002F72CB" w:rsidRPr="0002004C" w:rsidRDefault="002F72CB" w:rsidP="00171B3E">
            <w:pPr>
              <w:jc w:val="center"/>
            </w:pPr>
          </w:p>
        </w:tc>
        <w:tc>
          <w:tcPr>
            <w:tcW w:w="1618" w:type="dxa"/>
          </w:tcPr>
          <w:p w14:paraId="33FE5968" w14:textId="77777777" w:rsidR="002F72CB" w:rsidRPr="0002004C" w:rsidRDefault="002F72CB" w:rsidP="00171B3E">
            <w:pPr>
              <w:jc w:val="center"/>
            </w:pPr>
          </w:p>
        </w:tc>
      </w:tr>
      <w:tr w:rsidR="002F72CB" w:rsidRPr="0002004C" w14:paraId="23ACB96B" w14:textId="77777777" w:rsidTr="00171B3E">
        <w:tc>
          <w:tcPr>
            <w:tcW w:w="2042" w:type="dxa"/>
          </w:tcPr>
          <w:p w14:paraId="2D08A8B2" w14:textId="77777777" w:rsidR="002F72CB" w:rsidRPr="0002004C" w:rsidRDefault="002F72CB" w:rsidP="00171B3E">
            <w:pPr>
              <w:jc w:val="right"/>
            </w:pPr>
            <w:r w:rsidRPr="0002004C">
              <w:t>Right</w:t>
            </w:r>
          </w:p>
        </w:tc>
        <w:tc>
          <w:tcPr>
            <w:tcW w:w="1785" w:type="dxa"/>
          </w:tcPr>
          <w:p w14:paraId="403C819E" w14:textId="77777777" w:rsidR="002F72CB" w:rsidRPr="0002004C" w:rsidRDefault="002F72CB" w:rsidP="00171B3E">
            <w:pPr>
              <w:jc w:val="center"/>
            </w:pPr>
            <w:r w:rsidRPr="0002004C">
              <w:t>6.63</w:t>
            </w:r>
          </w:p>
        </w:tc>
        <w:tc>
          <w:tcPr>
            <w:tcW w:w="1748" w:type="dxa"/>
          </w:tcPr>
          <w:p w14:paraId="6C4552C7" w14:textId="77777777" w:rsidR="002F72CB" w:rsidRPr="0002004C" w:rsidRDefault="002F72CB" w:rsidP="00171B3E">
            <w:pPr>
              <w:jc w:val="center"/>
            </w:pPr>
            <w:r w:rsidRPr="0002004C">
              <w:t>2.17</w:t>
            </w:r>
          </w:p>
        </w:tc>
        <w:tc>
          <w:tcPr>
            <w:tcW w:w="1823" w:type="dxa"/>
          </w:tcPr>
          <w:p w14:paraId="3A8587F7" w14:textId="77777777" w:rsidR="002F72CB" w:rsidRPr="0002004C" w:rsidRDefault="002F72CB" w:rsidP="00171B3E">
            <w:pPr>
              <w:jc w:val="center"/>
            </w:pPr>
            <w:r w:rsidRPr="0002004C">
              <w:t>.15</w:t>
            </w:r>
          </w:p>
        </w:tc>
        <w:tc>
          <w:tcPr>
            <w:tcW w:w="1618" w:type="dxa"/>
          </w:tcPr>
          <w:p w14:paraId="2FBDE952" w14:textId="77777777" w:rsidR="002F72CB" w:rsidRPr="0002004C" w:rsidRDefault="002F72CB" w:rsidP="00171B3E">
            <w:pPr>
              <w:jc w:val="center"/>
            </w:pPr>
            <w:r w:rsidRPr="0002004C">
              <w:t>.002</w:t>
            </w:r>
          </w:p>
        </w:tc>
      </w:tr>
      <w:tr w:rsidR="002F72CB" w:rsidRPr="0002004C" w14:paraId="78E6109D" w14:textId="77777777" w:rsidTr="00171B3E">
        <w:tc>
          <w:tcPr>
            <w:tcW w:w="2042" w:type="dxa"/>
          </w:tcPr>
          <w:p w14:paraId="3452146A" w14:textId="77777777" w:rsidR="002F72CB" w:rsidRPr="0002004C" w:rsidRDefault="002F72CB" w:rsidP="00171B3E">
            <w:pPr>
              <w:jc w:val="right"/>
            </w:pPr>
            <w:r w:rsidRPr="0002004C">
              <w:t>Centre</w:t>
            </w:r>
          </w:p>
        </w:tc>
        <w:tc>
          <w:tcPr>
            <w:tcW w:w="1785" w:type="dxa"/>
          </w:tcPr>
          <w:p w14:paraId="4BE5F87B" w14:textId="77777777" w:rsidR="002F72CB" w:rsidRPr="0002004C" w:rsidRDefault="002F72CB" w:rsidP="00171B3E">
            <w:pPr>
              <w:jc w:val="center"/>
            </w:pPr>
            <w:r w:rsidRPr="0002004C">
              <w:t>-.69</w:t>
            </w:r>
          </w:p>
        </w:tc>
        <w:tc>
          <w:tcPr>
            <w:tcW w:w="1748" w:type="dxa"/>
          </w:tcPr>
          <w:p w14:paraId="507A5595" w14:textId="77777777" w:rsidR="002F72CB" w:rsidRPr="0002004C" w:rsidRDefault="002F72CB" w:rsidP="00171B3E">
            <w:pPr>
              <w:jc w:val="center"/>
            </w:pPr>
            <w:r w:rsidRPr="0002004C">
              <w:t>1.40</w:t>
            </w:r>
          </w:p>
        </w:tc>
        <w:tc>
          <w:tcPr>
            <w:tcW w:w="1823" w:type="dxa"/>
          </w:tcPr>
          <w:p w14:paraId="0032193D" w14:textId="77777777" w:rsidR="002F72CB" w:rsidRPr="0002004C" w:rsidRDefault="002F72CB" w:rsidP="00171B3E">
            <w:pPr>
              <w:jc w:val="center"/>
            </w:pPr>
            <w:r w:rsidRPr="0002004C">
              <w:t>-.02</w:t>
            </w:r>
          </w:p>
        </w:tc>
        <w:tc>
          <w:tcPr>
            <w:tcW w:w="1618" w:type="dxa"/>
          </w:tcPr>
          <w:p w14:paraId="1CFEE00D" w14:textId="77777777" w:rsidR="002F72CB" w:rsidRPr="0002004C" w:rsidRDefault="002F72CB" w:rsidP="00171B3E">
            <w:pPr>
              <w:jc w:val="center"/>
            </w:pPr>
            <w:r w:rsidRPr="0002004C">
              <w:t>.622</w:t>
            </w:r>
          </w:p>
        </w:tc>
      </w:tr>
      <w:tr w:rsidR="002F72CB" w:rsidRPr="0002004C" w14:paraId="63696E19" w14:textId="77777777" w:rsidTr="00171B3E">
        <w:tc>
          <w:tcPr>
            <w:tcW w:w="2042" w:type="dxa"/>
          </w:tcPr>
          <w:p w14:paraId="2D18409C" w14:textId="77777777" w:rsidR="002F72CB" w:rsidRPr="0002004C" w:rsidRDefault="002F72CB" w:rsidP="00171B3E">
            <w:pPr>
              <w:rPr>
                <w:b/>
              </w:rPr>
            </w:pPr>
            <w:r w:rsidRPr="0002004C">
              <w:rPr>
                <w:b/>
              </w:rPr>
              <w:t>Step 3</w:t>
            </w:r>
          </w:p>
        </w:tc>
        <w:tc>
          <w:tcPr>
            <w:tcW w:w="1785" w:type="dxa"/>
          </w:tcPr>
          <w:p w14:paraId="167377F7" w14:textId="77777777" w:rsidR="002F72CB" w:rsidRPr="0002004C" w:rsidRDefault="002F72CB" w:rsidP="00171B3E">
            <w:pPr>
              <w:jc w:val="center"/>
            </w:pPr>
          </w:p>
        </w:tc>
        <w:tc>
          <w:tcPr>
            <w:tcW w:w="1748" w:type="dxa"/>
          </w:tcPr>
          <w:p w14:paraId="66CE09A8" w14:textId="77777777" w:rsidR="002F72CB" w:rsidRPr="0002004C" w:rsidRDefault="002F72CB" w:rsidP="00171B3E">
            <w:pPr>
              <w:jc w:val="center"/>
            </w:pPr>
          </w:p>
        </w:tc>
        <w:tc>
          <w:tcPr>
            <w:tcW w:w="1823" w:type="dxa"/>
          </w:tcPr>
          <w:p w14:paraId="09556473" w14:textId="77777777" w:rsidR="002F72CB" w:rsidRPr="0002004C" w:rsidRDefault="002F72CB" w:rsidP="00171B3E">
            <w:pPr>
              <w:jc w:val="center"/>
            </w:pPr>
          </w:p>
        </w:tc>
        <w:tc>
          <w:tcPr>
            <w:tcW w:w="1618" w:type="dxa"/>
          </w:tcPr>
          <w:p w14:paraId="2BFB5144" w14:textId="77777777" w:rsidR="002F72CB" w:rsidRPr="0002004C" w:rsidRDefault="002F72CB" w:rsidP="00171B3E">
            <w:pPr>
              <w:jc w:val="center"/>
            </w:pPr>
          </w:p>
        </w:tc>
      </w:tr>
      <w:tr w:rsidR="002F72CB" w:rsidRPr="0002004C" w14:paraId="5D41115B" w14:textId="77777777" w:rsidTr="00171B3E">
        <w:tc>
          <w:tcPr>
            <w:tcW w:w="2042" w:type="dxa"/>
          </w:tcPr>
          <w:p w14:paraId="5EB1B176" w14:textId="77777777" w:rsidR="002F72CB" w:rsidRPr="0002004C" w:rsidRDefault="002F72CB" w:rsidP="00171B3E">
            <w:pPr>
              <w:jc w:val="right"/>
            </w:pPr>
            <w:r w:rsidRPr="0002004C">
              <w:t>Intercept</w:t>
            </w:r>
          </w:p>
        </w:tc>
        <w:tc>
          <w:tcPr>
            <w:tcW w:w="1785" w:type="dxa"/>
          </w:tcPr>
          <w:p w14:paraId="61F1E9C9" w14:textId="77777777" w:rsidR="002F72CB" w:rsidRPr="0002004C" w:rsidRDefault="002F72CB" w:rsidP="00171B3E">
            <w:pPr>
              <w:jc w:val="center"/>
            </w:pPr>
            <w:r w:rsidRPr="0002004C">
              <w:t>28.76</w:t>
            </w:r>
          </w:p>
        </w:tc>
        <w:tc>
          <w:tcPr>
            <w:tcW w:w="1748" w:type="dxa"/>
          </w:tcPr>
          <w:p w14:paraId="18A2AFC5" w14:textId="77777777" w:rsidR="002F72CB" w:rsidRPr="0002004C" w:rsidRDefault="002F72CB" w:rsidP="00171B3E">
            <w:pPr>
              <w:jc w:val="center"/>
            </w:pPr>
            <w:r w:rsidRPr="0002004C">
              <w:t>4.63</w:t>
            </w:r>
          </w:p>
        </w:tc>
        <w:tc>
          <w:tcPr>
            <w:tcW w:w="1823" w:type="dxa"/>
          </w:tcPr>
          <w:p w14:paraId="343DD3B0" w14:textId="77777777" w:rsidR="002F72CB" w:rsidRPr="0002004C" w:rsidRDefault="002F72CB" w:rsidP="00171B3E">
            <w:pPr>
              <w:jc w:val="center"/>
            </w:pPr>
          </w:p>
        </w:tc>
        <w:tc>
          <w:tcPr>
            <w:tcW w:w="1618" w:type="dxa"/>
          </w:tcPr>
          <w:p w14:paraId="42EEC67A" w14:textId="77777777" w:rsidR="002F72CB" w:rsidRPr="0002004C" w:rsidRDefault="002F72CB" w:rsidP="00171B3E">
            <w:pPr>
              <w:jc w:val="center"/>
            </w:pPr>
          </w:p>
        </w:tc>
      </w:tr>
      <w:tr w:rsidR="002F72CB" w:rsidRPr="0002004C" w14:paraId="66EACE97" w14:textId="77777777" w:rsidTr="00171B3E">
        <w:tc>
          <w:tcPr>
            <w:tcW w:w="2042" w:type="dxa"/>
          </w:tcPr>
          <w:p w14:paraId="2443C480" w14:textId="77777777" w:rsidR="002F72CB" w:rsidRPr="0002004C" w:rsidRDefault="002F72CB" w:rsidP="00171B3E">
            <w:pPr>
              <w:rPr>
                <w:color w:val="333333"/>
              </w:rPr>
            </w:pPr>
            <w:r w:rsidRPr="0002004C">
              <w:rPr>
                <w:color w:val="333333"/>
              </w:rPr>
              <w:t>Factors</w:t>
            </w:r>
          </w:p>
        </w:tc>
        <w:tc>
          <w:tcPr>
            <w:tcW w:w="1785" w:type="dxa"/>
          </w:tcPr>
          <w:p w14:paraId="56D62051" w14:textId="77777777" w:rsidR="002F72CB" w:rsidRPr="0002004C" w:rsidRDefault="002F72CB" w:rsidP="00171B3E">
            <w:pPr>
              <w:jc w:val="center"/>
            </w:pPr>
          </w:p>
        </w:tc>
        <w:tc>
          <w:tcPr>
            <w:tcW w:w="1748" w:type="dxa"/>
          </w:tcPr>
          <w:p w14:paraId="6FA297A5" w14:textId="77777777" w:rsidR="002F72CB" w:rsidRPr="0002004C" w:rsidRDefault="002F72CB" w:rsidP="00171B3E">
            <w:pPr>
              <w:jc w:val="center"/>
            </w:pPr>
          </w:p>
        </w:tc>
        <w:tc>
          <w:tcPr>
            <w:tcW w:w="1823" w:type="dxa"/>
          </w:tcPr>
          <w:p w14:paraId="4BA07513" w14:textId="77777777" w:rsidR="002F72CB" w:rsidRPr="0002004C" w:rsidRDefault="002F72CB" w:rsidP="00171B3E">
            <w:pPr>
              <w:jc w:val="center"/>
            </w:pPr>
          </w:p>
        </w:tc>
        <w:tc>
          <w:tcPr>
            <w:tcW w:w="1618" w:type="dxa"/>
          </w:tcPr>
          <w:p w14:paraId="65B8358A" w14:textId="77777777" w:rsidR="002F72CB" w:rsidRPr="0002004C" w:rsidRDefault="002F72CB" w:rsidP="00171B3E">
            <w:pPr>
              <w:jc w:val="center"/>
            </w:pPr>
          </w:p>
        </w:tc>
      </w:tr>
      <w:tr w:rsidR="002F72CB" w:rsidRPr="0002004C" w14:paraId="607C4425" w14:textId="77777777" w:rsidTr="00171B3E">
        <w:tc>
          <w:tcPr>
            <w:tcW w:w="2042" w:type="dxa"/>
          </w:tcPr>
          <w:p w14:paraId="5904606E" w14:textId="77777777" w:rsidR="002F72CB" w:rsidRPr="0002004C" w:rsidRDefault="002F72CB" w:rsidP="00171B3E">
            <w:pPr>
              <w:jc w:val="right"/>
              <w:rPr>
                <w:i/>
                <w:iCs/>
              </w:rPr>
            </w:pPr>
            <w:r w:rsidRPr="0002004C">
              <w:rPr>
                <w:i/>
                <w:iCs/>
                <w:color w:val="333333"/>
              </w:rPr>
              <w:t>Gender</w:t>
            </w:r>
          </w:p>
        </w:tc>
        <w:tc>
          <w:tcPr>
            <w:tcW w:w="1785" w:type="dxa"/>
          </w:tcPr>
          <w:p w14:paraId="17F4332E" w14:textId="77777777" w:rsidR="002F72CB" w:rsidRPr="0002004C" w:rsidRDefault="002F72CB" w:rsidP="00171B3E">
            <w:pPr>
              <w:jc w:val="center"/>
            </w:pPr>
            <w:r w:rsidRPr="0002004C">
              <w:t>-.94</w:t>
            </w:r>
          </w:p>
        </w:tc>
        <w:tc>
          <w:tcPr>
            <w:tcW w:w="1748" w:type="dxa"/>
          </w:tcPr>
          <w:p w14:paraId="0E5C2FAD" w14:textId="77777777" w:rsidR="002F72CB" w:rsidRPr="0002004C" w:rsidRDefault="002F72CB" w:rsidP="00171B3E">
            <w:pPr>
              <w:jc w:val="center"/>
            </w:pPr>
            <w:r w:rsidRPr="0002004C">
              <w:t>.78</w:t>
            </w:r>
          </w:p>
        </w:tc>
        <w:tc>
          <w:tcPr>
            <w:tcW w:w="1823" w:type="dxa"/>
          </w:tcPr>
          <w:p w14:paraId="019DA9A9" w14:textId="77777777" w:rsidR="002F72CB" w:rsidRPr="0002004C" w:rsidRDefault="002F72CB" w:rsidP="00171B3E">
            <w:pPr>
              <w:jc w:val="center"/>
            </w:pPr>
            <w:r w:rsidRPr="0002004C">
              <w:t>-.04</w:t>
            </w:r>
          </w:p>
        </w:tc>
        <w:tc>
          <w:tcPr>
            <w:tcW w:w="1618" w:type="dxa"/>
          </w:tcPr>
          <w:p w14:paraId="18827983" w14:textId="77777777" w:rsidR="002F72CB" w:rsidRPr="0002004C" w:rsidRDefault="002F72CB" w:rsidP="00171B3E">
            <w:pPr>
              <w:jc w:val="center"/>
            </w:pPr>
            <w:r w:rsidRPr="0002004C">
              <w:t>.227</w:t>
            </w:r>
          </w:p>
        </w:tc>
      </w:tr>
      <w:tr w:rsidR="002F72CB" w:rsidRPr="0002004C" w14:paraId="7A79BB6A" w14:textId="77777777" w:rsidTr="00171B3E">
        <w:tc>
          <w:tcPr>
            <w:tcW w:w="2042" w:type="dxa"/>
          </w:tcPr>
          <w:p w14:paraId="1A4F3592" w14:textId="77777777" w:rsidR="002F72CB" w:rsidRPr="0002004C" w:rsidRDefault="002F72CB" w:rsidP="00171B3E">
            <w:pPr>
              <w:jc w:val="right"/>
              <w:rPr>
                <w:i/>
                <w:iCs/>
              </w:rPr>
            </w:pPr>
            <w:r w:rsidRPr="0002004C">
              <w:rPr>
                <w:i/>
                <w:iCs/>
                <w:color w:val="333333"/>
              </w:rPr>
              <w:t>Use</w:t>
            </w:r>
          </w:p>
        </w:tc>
        <w:tc>
          <w:tcPr>
            <w:tcW w:w="1785" w:type="dxa"/>
          </w:tcPr>
          <w:p w14:paraId="6BC6D00B" w14:textId="77777777" w:rsidR="002F72CB" w:rsidRPr="0002004C" w:rsidRDefault="002F72CB" w:rsidP="00171B3E">
            <w:pPr>
              <w:jc w:val="center"/>
            </w:pPr>
            <w:r w:rsidRPr="0002004C">
              <w:t>.60</w:t>
            </w:r>
          </w:p>
        </w:tc>
        <w:tc>
          <w:tcPr>
            <w:tcW w:w="1748" w:type="dxa"/>
          </w:tcPr>
          <w:p w14:paraId="45282411" w14:textId="77777777" w:rsidR="002F72CB" w:rsidRPr="0002004C" w:rsidRDefault="002F72CB" w:rsidP="00171B3E">
            <w:pPr>
              <w:jc w:val="center"/>
            </w:pPr>
            <w:r w:rsidRPr="0002004C">
              <w:t>.77</w:t>
            </w:r>
          </w:p>
        </w:tc>
        <w:tc>
          <w:tcPr>
            <w:tcW w:w="1823" w:type="dxa"/>
          </w:tcPr>
          <w:p w14:paraId="2FFC7393" w14:textId="77777777" w:rsidR="002F72CB" w:rsidRPr="0002004C" w:rsidRDefault="002F72CB" w:rsidP="00171B3E">
            <w:pPr>
              <w:jc w:val="center"/>
            </w:pPr>
            <w:r w:rsidRPr="0002004C">
              <w:t>.03</w:t>
            </w:r>
          </w:p>
        </w:tc>
        <w:tc>
          <w:tcPr>
            <w:tcW w:w="1618" w:type="dxa"/>
          </w:tcPr>
          <w:p w14:paraId="02EA8840" w14:textId="77777777" w:rsidR="002F72CB" w:rsidRPr="0002004C" w:rsidRDefault="002F72CB" w:rsidP="00171B3E">
            <w:pPr>
              <w:jc w:val="center"/>
            </w:pPr>
            <w:r w:rsidRPr="0002004C">
              <w:t>.439</w:t>
            </w:r>
          </w:p>
        </w:tc>
      </w:tr>
      <w:tr w:rsidR="002F72CB" w:rsidRPr="0002004C" w14:paraId="5478CBFA" w14:textId="77777777" w:rsidTr="00171B3E">
        <w:tc>
          <w:tcPr>
            <w:tcW w:w="2042" w:type="dxa"/>
          </w:tcPr>
          <w:p w14:paraId="2B17CC3F" w14:textId="77777777" w:rsidR="002F72CB" w:rsidRPr="0002004C" w:rsidRDefault="002F72CB" w:rsidP="00171B3E">
            <w:pPr>
              <w:jc w:val="right"/>
              <w:rPr>
                <w:i/>
                <w:iCs/>
              </w:rPr>
            </w:pPr>
            <w:r w:rsidRPr="0002004C">
              <w:rPr>
                <w:i/>
                <w:iCs/>
                <w:color w:val="333333"/>
              </w:rPr>
              <w:t>History</w:t>
            </w:r>
          </w:p>
        </w:tc>
        <w:tc>
          <w:tcPr>
            <w:tcW w:w="1785" w:type="dxa"/>
          </w:tcPr>
          <w:p w14:paraId="4B03454F" w14:textId="77777777" w:rsidR="002F72CB" w:rsidRPr="0002004C" w:rsidRDefault="002F72CB" w:rsidP="00171B3E">
            <w:pPr>
              <w:jc w:val="center"/>
            </w:pPr>
            <w:r w:rsidRPr="0002004C">
              <w:t>-2.00</w:t>
            </w:r>
          </w:p>
        </w:tc>
        <w:tc>
          <w:tcPr>
            <w:tcW w:w="1748" w:type="dxa"/>
          </w:tcPr>
          <w:p w14:paraId="5786B8EC" w14:textId="77777777" w:rsidR="002F72CB" w:rsidRPr="0002004C" w:rsidRDefault="002F72CB" w:rsidP="00171B3E">
            <w:pPr>
              <w:jc w:val="center"/>
            </w:pPr>
            <w:r w:rsidRPr="0002004C">
              <w:t>.78</w:t>
            </w:r>
          </w:p>
        </w:tc>
        <w:tc>
          <w:tcPr>
            <w:tcW w:w="1823" w:type="dxa"/>
          </w:tcPr>
          <w:p w14:paraId="66710BAD" w14:textId="77777777" w:rsidR="002F72CB" w:rsidRPr="0002004C" w:rsidRDefault="002F72CB" w:rsidP="00171B3E">
            <w:pPr>
              <w:jc w:val="center"/>
            </w:pPr>
            <w:r w:rsidRPr="0002004C">
              <w:t>-.09</w:t>
            </w:r>
          </w:p>
        </w:tc>
        <w:tc>
          <w:tcPr>
            <w:tcW w:w="1618" w:type="dxa"/>
          </w:tcPr>
          <w:p w14:paraId="19D9D2CD" w14:textId="77777777" w:rsidR="002F72CB" w:rsidRPr="0002004C" w:rsidRDefault="002F72CB" w:rsidP="00171B3E">
            <w:pPr>
              <w:jc w:val="center"/>
            </w:pPr>
            <w:r w:rsidRPr="0002004C">
              <w:t>.012</w:t>
            </w:r>
          </w:p>
        </w:tc>
      </w:tr>
      <w:tr w:rsidR="002F72CB" w:rsidRPr="0002004C" w14:paraId="61159E09" w14:textId="77777777" w:rsidTr="00171B3E">
        <w:tc>
          <w:tcPr>
            <w:tcW w:w="2042" w:type="dxa"/>
          </w:tcPr>
          <w:p w14:paraId="393616EE" w14:textId="77777777" w:rsidR="002F72CB" w:rsidRPr="0002004C" w:rsidRDefault="002F72CB" w:rsidP="00171B3E">
            <w:pPr>
              <w:jc w:val="right"/>
            </w:pPr>
            <w:r w:rsidRPr="0002004C">
              <w:t>Age</w:t>
            </w:r>
          </w:p>
        </w:tc>
        <w:tc>
          <w:tcPr>
            <w:tcW w:w="1785" w:type="dxa"/>
          </w:tcPr>
          <w:p w14:paraId="6B1A6B85" w14:textId="77777777" w:rsidR="002F72CB" w:rsidRPr="0002004C" w:rsidRDefault="002F72CB" w:rsidP="00171B3E">
            <w:pPr>
              <w:jc w:val="center"/>
            </w:pPr>
            <w:r w:rsidRPr="0002004C">
              <w:t>-.17</w:t>
            </w:r>
          </w:p>
        </w:tc>
        <w:tc>
          <w:tcPr>
            <w:tcW w:w="1748" w:type="dxa"/>
          </w:tcPr>
          <w:p w14:paraId="6F9BBCF5" w14:textId="77777777" w:rsidR="002F72CB" w:rsidRPr="0002004C" w:rsidRDefault="002F72CB" w:rsidP="00171B3E">
            <w:pPr>
              <w:jc w:val="center"/>
            </w:pPr>
            <w:r w:rsidRPr="0002004C">
              <w:t>0.3</w:t>
            </w:r>
          </w:p>
        </w:tc>
        <w:tc>
          <w:tcPr>
            <w:tcW w:w="1823" w:type="dxa"/>
          </w:tcPr>
          <w:p w14:paraId="44ACF5B8" w14:textId="77777777" w:rsidR="002F72CB" w:rsidRPr="0002004C" w:rsidRDefault="002F72CB" w:rsidP="00171B3E">
            <w:pPr>
              <w:jc w:val="center"/>
            </w:pPr>
            <w:r w:rsidRPr="0002004C">
              <w:t>-.21</w:t>
            </w:r>
          </w:p>
        </w:tc>
        <w:tc>
          <w:tcPr>
            <w:tcW w:w="1618" w:type="dxa"/>
          </w:tcPr>
          <w:p w14:paraId="3A5B7148" w14:textId="77777777" w:rsidR="002F72CB" w:rsidRPr="0002004C" w:rsidRDefault="002F72CB" w:rsidP="00171B3E">
            <w:pPr>
              <w:jc w:val="center"/>
            </w:pPr>
            <w:r w:rsidRPr="0002004C">
              <w:t>.000</w:t>
            </w:r>
          </w:p>
        </w:tc>
      </w:tr>
      <w:tr w:rsidR="002F72CB" w:rsidRPr="0002004C" w14:paraId="4BB99A12" w14:textId="77777777" w:rsidTr="00171B3E">
        <w:tc>
          <w:tcPr>
            <w:tcW w:w="2042" w:type="dxa"/>
          </w:tcPr>
          <w:p w14:paraId="155CB908" w14:textId="77777777" w:rsidR="002F72CB" w:rsidRPr="0002004C" w:rsidRDefault="002F72CB" w:rsidP="00171B3E">
            <w:pPr>
              <w:jc w:val="right"/>
            </w:pPr>
            <w:r w:rsidRPr="0002004C">
              <w:t>Participant Gender (ref = male)</w:t>
            </w:r>
          </w:p>
        </w:tc>
        <w:tc>
          <w:tcPr>
            <w:tcW w:w="1785" w:type="dxa"/>
          </w:tcPr>
          <w:p w14:paraId="213321C1" w14:textId="77777777" w:rsidR="002F72CB" w:rsidRPr="0002004C" w:rsidRDefault="002F72CB" w:rsidP="00171B3E">
            <w:pPr>
              <w:jc w:val="center"/>
            </w:pPr>
            <w:r w:rsidRPr="0002004C">
              <w:t>-.76</w:t>
            </w:r>
          </w:p>
        </w:tc>
        <w:tc>
          <w:tcPr>
            <w:tcW w:w="1748" w:type="dxa"/>
          </w:tcPr>
          <w:p w14:paraId="41A2A548" w14:textId="77777777" w:rsidR="002F72CB" w:rsidRPr="0002004C" w:rsidRDefault="002F72CB" w:rsidP="00171B3E">
            <w:pPr>
              <w:jc w:val="center"/>
            </w:pPr>
            <w:r w:rsidRPr="0002004C">
              <w:t>.77</w:t>
            </w:r>
          </w:p>
        </w:tc>
        <w:tc>
          <w:tcPr>
            <w:tcW w:w="1823" w:type="dxa"/>
          </w:tcPr>
          <w:p w14:paraId="17AB8F87" w14:textId="77777777" w:rsidR="002F72CB" w:rsidRPr="0002004C" w:rsidRDefault="002F72CB" w:rsidP="00171B3E">
            <w:pPr>
              <w:jc w:val="center"/>
            </w:pPr>
            <w:r w:rsidRPr="0002004C">
              <w:t>-.04</w:t>
            </w:r>
          </w:p>
        </w:tc>
        <w:tc>
          <w:tcPr>
            <w:tcW w:w="1618" w:type="dxa"/>
          </w:tcPr>
          <w:p w14:paraId="2BADF5C0" w14:textId="77777777" w:rsidR="002F72CB" w:rsidRPr="0002004C" w:rsidRDefault="002F72CB" w:rsidP="00171B3E">
            <w:pPr>
              <w:jc w:val="center"/>
            </w:pPr>
            <w:r w:rsidRPr="0002004C">
              <w:t>.321</w:t>
            </w:r>
          </w:p>
        </w:tc>
      </w:tr>
      <w:tr w:rsidR="002F72CB" w:rsidRPr="0002004C" w14:paraId="51D4198E" w14:textId="77777777" w:rsidTr="00171B3E">
        <w:tc>
          <w:tcPr>
            <w:tcW w:w="2042" w:type="dxa"/>
          </w:tcPr>
          <w:p w14:paraId="2A587DC8" w14:textId="77777777" w:rsidR="002F72CB" w:rsidRPr="0002004C" w:rsidRDefault="002F72CB" w:rsidP="00171B3E">
            <w:pPr>
              <w:jc w:val="right"/>
            </w:pPr>
            <w:r w:rsidRPr="0002004C">
              <w:t>Education (ref &lt; degree)</w:t>
            </w:r>
          </w:p>
        </w:tc>
        <w:tc>
          <w:tcPr>
            <w:tcW w:w="1785" w:type="dxa"/>
          </w:tcPr>
          <w:p w14:paraId="1FDE21F2" w14:textId="77777777" w:rsidR="002F72CB" w:rsidRPr="0002004C" w:rsidRDefault="002F72CB" w:rsidP="00171B3E">
            <w:pPr>
              <w:jc w:val="center"/>
            </w:pPr>
            <w:r w:rsidRPr="0002004C">
              <w:t>-.60</w:t>
            </w:r>
          </w:p>
        </w:tc>
        <w:tc>
          <w:tcPr>
            <w:tcW w:w="1748" w:type="dxa"/>
          </w:tcPr>
          <w:p w14:paraId="27C914E9" w14:textId="77777777" w:rsidR="002F72CB" w:rsidRPr="0002004C" w:rsidRDefault="002F72CB" w:rsidP="00171B3E">
            <w:pPr>
              <w:jc w:val="center"/>
            </w:pPr>
            <w:r w:rsidRPr="0002004C">
              <w:t>.87</w:t>
            </w:r>
          </w:p>
        </w:tc>
        <w:tc>
          <w:tcPr>
            <w:tcW w:w="1823" w:type="dxa"/>
          </w:tcPr>
          <w:p w14:paraId="6833F9DF" w14:textId="77777777" w:rsidR="002F72CB" w:rsidRPr="0002004C" w:rsidRDefault="002F72CB" w:rsidP="00171B3E">
            <w:pPr>
              <w:jc w:val="center"/>
            </w:pPr>
            <w:r w:rsidRPr="0002004C">
              <w:t>-.03</w:t>
            </w:r>
          </w:p>
        </w:tc>
        <w:tc>
          <w:tcPr>
            <w:tcW w:w="1618" w:type="dxa"/>
          </w:tcPr>
          <w:p w14:paraId="2D05C7F0" w14:textId="77777777" w:rsidR="002F72CB" w:rsidRPr="0002004C" w:rsidRDefault="002F72CB" w:rsidP="00171B3E">
            <w:pPr>
              <w:jc w:val="center"/>
            </w:pPr>
            <w:r w:rsidRPr="0002004C">
              <w:t>.495</w:t>
            </w:r>
          </w:p>
        </w:tc>
      </w:tr>
      <w:tr w:rsidR="002F72CB" w:rsidRPr="0002004C" w14:paraId="49B82821" w14:textId="77777777" w:rsidTr="00171B3E">
        <w:tc>
          <w:tcPr>
            <w:tcW w:w="2042" w:type="dxa"/>
          </w:tcPr>
          <w:p w14:paraId="50E52E7B" w14:textId="77777777" w:rsidR="002F72CB" w:rsidRPr="0002004C" w:rsidRDefault="002F72CB" w:rsidP="00171B3E">
            <w:pPr>
              <w:jc w:val="right"/>
            </w:pPr>
            <w:r w:rsidRPr="0002004C">
              <w:t>Voting (ref = left wing)</w:t>
            </w:r>
          </w:p>
        </w:tc>
        <w:tc>
          <w:tcPr>
            <w:tcW w:w="1785" w:type="dxa"/>
          </w:tcPr>
          <w:p w14:paraId="033512FB" w14:textId="77777777" w:rsidR="002F72CB" w:rsidRPr="0002004C" w:rsidRDefault="002F72CB" w:rsidP="00171B3E">
            <w:pPr>
              <w:jc w:val="center"/>
            </w:pPr>
          </w:p>
        </w:tc>
        <w:tc>
          <w:tcPr>
            <w:tcW w:w="1748" w:type="dxa"/>
          </w:tcPr>
          <w:p w14:paraId="2625E90C" w14:textId="77777777" w:rsidR="002F72CB" w:rsidRPr="0002004C" w:rsidRDefault="002F72CB" w:rsidP="00171B3E">
            <w:pPr>
              <w:jc w:val="center"/>
            </w:pPr>
          </w:p>
        </w:tc>
        <w:tc>
          <w:tcPr>
            <w:tcW w:w="1823" w:type="dxa"/>
          </w:tcPr>
          <w:p w14:paraId="176A3E3E" w14:textId="77777777" w:rsidR="002F72CB" w:rsidRPr="0002004C" w:rsidRDefault="002F72CB" w:rsidP="00171B3E">
            <w:pPr>
              <w:jc w:val="center"/>
            </w:pPr>
          </w:p>
        </w:tc>
        <w:tc>
          <w:tcPr>
            <w:tcW w:w="1618" w:type="dxa"/>
          </w:tcPr>
          <w:p w14:paraId="61E28293" w14:textId="77777777" w:rsidR="002F72CB" w:rsidRPr="0002004C" w:rsidRDefault="002F72CB" w:rsidP="00171B3E">
            <w:pPr>
              <w:jc w:val="center"/>
            </w:pPr>
          </w:p>
        </w:tc>
      </w:tr>
      <w:tr w:rsidR="002F72CB" w:rsidRPr="0002004C" w14:paraId="36172BDE" w14:textId="77777777" w:rsidTr="00171B3E">
        <w:tc>
          <w:tcPr>
            <w:tcW w:w="2042" w:type="dxa"/>
          </w:tcPr>
          <w:p w14:paraId="38E854F4" w14:textId="77777777" w:rsidR="002F72CB" w:rsidRPr="0002004C" w:rsidRDefault="002F72CB" w:rsidP="00171B3E">
            <w:pPr>
              <w:jc w:val="right"/>
            </w:pPr>
            <w:r w:rsidRPr="0002004C">
              <w:t>Right</w:t>
            </w:r>
          </w:p>
        </w:tc>
        <w:tc>
          <w:tcPr>
            <w:tcW w:w="1785" w:type="dxa"/>
          </w:tcPr>
          <w:p w14:paraId="440FDBBF" w14:textId="77777777" w:rsidR="002F72CB" w:rsidRPr="0002004C" w:rsidRDefault="002F72CB" w:rsidP="00171B3E">
            <w:pPr>
              <w:jc w:val="center"/>
            </w:pPr>
            <w:r w:rsidRPr="0002004C">
              <w:t>-1.19</w:t>
            </w:r>
          </w:p>
        </w:tc>
        <w:tc>
          <w:tcPr>
            <w:tcW w:w="1748" w:type="dxa"/>
          </w:tcPr>
          <w:p w14:paraId="2F6E16B0" w14:textId="77777777" w:rsidR="002F72CB" w:rsidRPr="0002004C" w:rsidRDefault="002F72CB" w:rsidP="00171B3E">
            <w:pPr>
              <w:jc w:val="center"/>
            </w:pPr>
            <w:r w:rsidRPr="0002004C">
              <w:t>1.68</w:t>
            </w:r>
          </w:p>
        </w:tc>
        <w:tc>
          <w:tcPr>
            <w:tcW w:w="1823" w:type="dxa"/>
          </w:tcPr>
          <w:p w14:paraId="2D6931C9" w14:textId="77777777" w:rsidR="002F72CB" w:rsidRPr="0002004C" w:rsidRDefault="002F72CB" w:rsidP="00171B3E">
            <w:pPr>
              <w:jc w:val="center"/>
            </w:pPr>
            <w:r w:rsidRPr="0002004C">
              <w:t>-.03</w:t>
            </w:r>
          </w:p>
        </w:tc>
        <w:tc>
          <w:tcPr>
            <w:tcW w:w="1618" w:type="dxa"/>
          </w:tcPr>
          <w:p w14:paraId="37A7A950" w14:textId="77777777" w:rsidR="002F72CB" w:rsidRPr="0002004C" w:rsidRDefault="002F72CB" w:rsidP="00171B3E">
            <w:pPr>
              <w:jc w:val="center"/>
            </w:pPr>
            <w:r w:rsidRPr="0002004C">
              <w:t>.478</w:t>
            </w:r>
          </w:p>
        </w:tc>
      </w:tr>
      <w:tr w:rsidR="002F72CB" w:rsidRPr="0002004C" w14:paraId="00FDA468" w14:textId="77777777" w:rsidTr="00171B3E">
        <w:tc>
          <w:tcPr>
            <w:tcW w:w="2042" w:type="dxa"/>
          </w:tcPr>
          <w:p w14:paraId="31FABA44" w14:textId="77777777" w:rsidR="002F72CB" w:rsidRPr="0002004C" w:rsidRDefault="002F72CB" w:rsidP="00171B3E">
            <w:pPr>
              <w:jc w:val="right"/>
            </w:pPr>
            <w:r w:rsidRPr="0002004C">
              <w:t>Centre</w:t>
            </w:r>
          </w:p>
        </w:tc>
        <w:tc>
          <w:tcPr>
            <w:tcW w:w="1785" w:type="dxa"/>
          </w:tcPr>
          <w:p w14:paraId="7AC89BA4" w14:textId="77777777" w:rsidR="002F72CB" w:rsidRPr="0002004C" w:rsidRDefault="002F72CB" w:rsidP="00171B3E">
            <w:pPr>
              <w:jc w:val="center"/>
            </w:pPr>
            <w:r w:rsidRPr="0002004C">
              <w:t>-.70</w:t>
            </w:r>
          </w:p>
        </w:tc>
        <w:tc>
          <w:tcPr>
            <w:tcW w:w="1748" w:type="dxa"/>
          </w:tcPr>
          <w:p w14:paraId="7D07D3B7" w14:textId="77777777" w:rsidR="002F72CB" w:rsidRPr="0002004C" w:rsidRDefault="002F72CB" w:rsidP="00171B3E">
            <w:pPr>
              <w:jc w:val="center"/>
            </w:pPr>
            <w:r w:rsidRPr="0002004C">
              <w:t>1.04</w:t>
            </w:r>
          </w:p>
        </w:tc>
        <w:tc>
          <w:tcPr>
            <w:tcW w:w="1823" w:type="dxa"/>
          </w:tcPr>
          <w:p w14:paraId="30521E79" w14:textId="77777777" w:rsidR="002F72CB" w:rsidRPr="0002004C" w:rsidRDefault="002F72CB" w:rsidP="00171B3E">
            <w:pPr>
              <w:jc w:val="center"/>
            </w:pPr>
            <w:r w:rsidRPr="0002004C">
              <w:t>-.02</w:t>
            </w:r>
          </w:p>
        </w:tc>
        <w:tc>
          <w:tcPr>
            <w:tcW w:w="1618" w:type="dxa"/>
          </w:tcPr>
          <w:p w14:paraId="5967DFB2" w14:textId="77777777" w:rsidR="002F72CB" w:rsidRPr="0002004C" w:rsidRDefault="002F72CB" w:rsidP="00171B3E">
            <w:pPr>
              <w:jc w:val="center"/>
            </w:pPr>
            <w:r w:rsidRPr="0002004C">
              <w:t>.504</w:t>
            </w:r>
          </w:p>
        </w:tc>
      </w:tr>
      <w:tr w:rsidR="002F72CB" w:rsidRPr="0002004C" w14:paraId="54B0445A" w14:textId="77777777" w:rsidTr="00171B3E">
        <w:tc>
          <w:tcPr>
            <w:tcW w:w="2042" w:type="dxa"/>
          </w:tcPr>
          <w:p w14:paraId="1D98DD1C" w14:textId="77777777" w:rsidR="002F72CB" w:rsidRPr="0002004C" w:rsidRDefault="002F72CB" w:rsidP="00171B3E">
            <w:pPr>
              <w:jc w:val="right"/>
            </w:pPr>
            <w:r w:rsidRPr="0002004C">
              <w:rPr>
                <w:color w:val="333333"/>
              </w:rPr>
              <w:t xml:space="preserve">Attitudes to Homelessness </w:t>
            </w:r>
          </w:p>
        </w:tc>
        <w:tc>
          <w:tcPr>
            <w:tcW w:w="1785" w:type="dxa"/>
          </w:tcPr>
          <w:p w14:paraId="0C673EE9" w14:textId="77777777" w:rsidR="002F72CB" w:rsidRPr="0002004C" w:rsidRDefault="002F72CB" w:rsidP="00171B3E">
            <w:pPr>
              <w:jc w:val="center"/>
            </w:pPr>
            <w:r w:rsidRPr="0002004C">
              <w:t>-.75</w:t>
            </w:r>
          </w:p>
        </w:tc>
        <w:tc>
          <w:tcPr>
            <w:tcW w:w="1748" w:type="dxa"/>
          </w:tcPr>
          <w:p w14:paraId="6FE53769" w14:textId="77777777" w:rsidR="002F72CB" w:rsidRPr="0002004C" w:rsidRDefault="002F72CB" w:rsidP="00171B3E">
            <w:pPr>
              <w:jc w:val="center"/>
            </w:pPr>
            <w:r w:rsidRPr="0002004C">
              <w:t>.22</w:t>
            </w:r>
          </w:p>
        </w:tc>
        <w:tc>
          <w:tcPr>
            <w:tcW w:w="1823" w:type="dxa"/>
          </w:tcPr>
          <w:p w14:paraId="478BB9A2" w14:textId="77777777" w:rsidR="002F72CB" w:rsidRPr="0002004C" w:rsidRDefault="002F72CB" w:rsidP="00171B3E">
            <w:pPr>
              <w:jc w:val="center"/>
            </w:pPr>
            <w:r w:rsidRPr="0002004C">
              <w:t>-.14</w:t>
            </w:r>
          </w:p>
        </w:tc>
        <w:tc>
          <w:tcPr>
            <w:tcW w:w="1618" w:type="dxa"/>
          </w:tcPr>
          <w:p w14:paraId="565D4F19" w14:textId="77777777" w:rsidR="002F72CB" w:rsidRPr="0002004C" w:rsidRDefault="002F72CB" w:rsidP="00171B3E">
            <w:pPr>
              <w:jc w:val="center"/>
            </w:pPr>
            <w:r w:rsidRPr="0002004C">
              <w:t>.001</w:t>
            </w:r>
          </w:p>
        </w:tc>
      </w:tr>
      <w:tr w:rsidR="002F72CB" w:rsidRPr="0002004C" w14:paraId="212662B2" w14:textId="77777777" w:rsidTr="00171B3E">
        <w:tc>
          <w:tcPr>
            <w:tcW w:w="2042" w:type="dxa"/>
          </w:tcPr>
          <w:p w14:paraId="093B1B79" w14:textId="77777777" w:rsidR="002F72CB" w:rsidRPr="0002004C" w:rsidRDefault="002F72CB" w:rsidP="00171B3E">
            <w:pPr>
              <w:jc w:val="right"/>
            </w:pPr>
            <w:r w:rsidRPr="0002004C">
              <w:rPr>
                <w:color w:val="333333"/>
              </w:rPr>
              <w:t>Attitudes to Recovery</w:t>
            </w:r>
          </w:p>
        </w:tc>
        <w:tc>
          <w:tcPr>
            <w:tcW w:w="1785" w:type="dxa"/>
          </w:tcPr>
          <w:p w14:paraId="3B999E37" w14:textId="77777777" w:rsidR="002F72CB" w:rsidRPr="0002004C" w:rsidRDefault="002F72CB" w:rsidP="00171B3E">
            <w:pPr>
              <w:jc w:val="center"/>
            </w:pPr>
            <w:r w:rsidRPr="0002004C">
              <w:t>.57</w:t>
            </w:r>
          </w:p>
        </w:tc>
        <w:tc>
          <w:tcPr>
            <w:tcW w:w="1748" w:type="dxa"/>
          </w:tcPr>
          <w:p w14:paraId="0F5772BC" w14:textId="77777777" w:rsidR="002F72CB" w:rsidRPr="0002004C" w:rsidRDefault="002F72CB" w:rsidP="00171B3E">
            <w:pPr>
              <w:jc w:val="center"/>
            </w:pPr>
            <w:r w:rsidRPr="0002004C">
              <w:t>.05</w:t>
            </w:r>
          </w:p>
        </w:tc>
        <w:tc>
          <w:tcPr>
            <w:tcW w:w="1823" w:type="dxa"/>
          </w:tcPr>
          <w:p w14:paraId="28D9461A" w14:textId="77777777" w:rsidR="002F72CB" w:rsidRPr="0002004C" w:rsidRDefault="002F72CB" w:rsidP="00171B3E">
            <w:pPr>
              <w:jc w:val="center"/>
            </w:pPr>
            <w:r w:rsidRPr="0002004C">
              <w:t>.52</w:t>
            </w:r>
          </w:p>
        </w:tc>
        <w:tc>
          <w:tcPr>
            <w:tcW w:w="1618" w:type="dxa"/>
          </w:tcPr>
          <w:p w14:paraId="326328F1" w14:textId="77777777" w:rsidR="002F72CB" w:rsidRPr="0002004C" w:rsidRDefault="002F72CB" w:rsidP="00171B3E">
            <w:pPr>
              <w:jc w:val="center"/>
            </w:pPr>
            <w:r w:rsidRPr="0002004C">
              <w:t>.000</w:t>
            </w:r>
          </w:p>
        </w:tc>
      </w:tr>
      <w:tr w:rsidR="002F72CB" w:rsidRPr="0002004C" w14:paraId="6AFF3DDA" w14:textId="77777777" w:rsidTr="00171B3E">
        <w:tc>
          <w:tcPr>
            <w:tcW w:w="2042" w:type="dxa"/>
          </w:tcPr>
          <w:p w14:paraId="58A50288" w14:textId="77777777" w:rsidR="002F72CB" w:rsidRPr="0002004C" w:rsidRDefault="002F72CB" w:rsidP="00171B3E">
            <w:pPr>
              <w:jc w:val="right"/>
            </w:pPr>
            <w:r w:rsidRPr="0002004C">
              <w:rPr>
                <w:color w:val="333333"/>
              </w:rPr>
              <w:t>Self-reported knowledge</w:t>
            </w:r>
          </w:p>
        </w:tc>
        <w:tc>
          <w:tcPr>
            <w:tcW w:w="1785" w:type="dxa"/>
          </w:tcPr>
          <w:p w14:paraId="4D5EFA44" w14:textId="77777777" w:rsidR="002F72CB" w:rsidRPr="0002004C" w:rsidRDefault="002F72CB" w:rsidP="00171B3E">
            <w:pPr>
              <w:jc w:val="center"/>
            </w:pPr>
            <w:r w:rsidRPr="0002004C">
              <w:t>-.80</w:t>
            </w:r>
          </w:p>
        </w:tc>
        <w:tc>
          <w:tcPr>
            <w:tcW w:w="1748" w:type="dxa"/>
          </w:tcPr>
          <w:p w14:paraId="4FB3DAE5" w14:textId="77777777" w:rsidR="002F72CB" w:rsidRPr="0002004C" w:rsidRDefault="002F72CB" w:rsidP="00171B3E">
            <w:pPr>
              <w:jc w:val="center"/>
            </w:pPr>
            <w:r w:rsidRPr="0002004C">
              <w:t>.21</w:t>
            </w:r>
          </w:p>
        </w:tc>
        <w:tc>
          <w:tcPr>
            <w:tcW w:w="1823" w:type="dxa"/>
          </w:tcPr>
          <w:p w14:paraId="41E15503" w14:textId="77777777" w:rsidR="002F72CB" w:rsidRPr="0002004C" w:rsidRDefault="002F72CB" w:rsidP="00171B3E">
            <w:pPr>
              <w:jc w:val="center"/>
            </w:pPr>
            <w:r w:rsidRPr="0002004C">
              <w:t>-.14</w:t>
            </w:r>
          </w:p>
        </w:tc>
        <w:tc>
          <w:tcPr>
            <w:tcW w:w="1618" w:type="dxa"/>
          </w:tcPr>
          <w:p w14:paraId="7C873B6A" w14:textId="77777777" w:rsidR="002F72CB" w:rsidRPr="0002004C" w:rsidRDefault="002F72CB" w:rsidP="00171B3E">
            <w:pPr>
              <w:jc w:val="center"/>
            </w:pPr>
            <w:r w:rsidRPr="0002004C">
              <w:t>.000</w:t>
            </w:r>
          </w:p>
        </w:tc>
      </w:tr>
      <w:tr w:rsidR="002F72CB" w:rsidRPr="0002004C" w14:paraId="3BA65745" w14:textId="77777777" w:rsidTr="00171B3E">
        <w:tc>
          <w:tcPr>
            <w:tcW w:w="2042" w:type="dxa"/>
          </w:tcPr>
          <w:p w14:paraId="5CF4C735" w14:textId="77777777" w:rsidR="002F72CB" w:rsidRPr="0002004C" w:rsidRDefault="002F72CB" w:rsidP="00171B3E">
            <w:pPr>
              <w:jc w:val="right"/>
            </w:pPr>
            <w:r w:rsidRPr="0002004C">
              <w:lastRenderedPageBreak/>
              <w:t>Received drug treatment - Family member/close friend</w:t>
            </w:r>
          </w:p>
        </w:tc>
        <w:tc>
          <w:tcPr>
            <w:tcW w:w="1785" w:type="dxa"/>
          </w:tcPr>
          <w:p w14:paraId="358B3590" w14:textId="77777777" w:rsidR="002F72CB" w:rsidRPr="0002004C" w:rsidRDefault="002F72CB" w:rsidP="00171B3E">
            <w:pPr>
              <w:jc w:val="center"/>
            </w:pPr>
            <w:r w:rsidRPr="0002004C">
              <w:t>-1.60</w:t>
            </w:r>
          </w:p>
        </w:tc>
        <w:tc>
          <w:tcPr>
            <w:tcW w:w="1748" w:type="dxa"/>
          </w:tcPr>
          <w:p w14:paraId="3892B213" w14:textId="77777777" w:rsidR="002F72CB" w:rsidRPr="0002004C" w:rsidRDefault="002F72CB" w:rsidP="00171B3E">
            <w:pPr>
              <w:jc w:val="center"/>
            </w:pPr>
            <w:r w:rsidRPr="0002004C">
              <w:t>.83</w:t>
            </w:r>
          </w:p>
        </w:tc>
        <w:tc>
          <w:tcPr>
            <w:tcW w:w="1823" w:type="dxa"/>
          </w:tcPr>
          <w:p w14:paraId="6EC657CB" w14:textId="77777777" w:rsidR="002F72CB" w:rsidRPr="0002004C" w:rsidRDefault="002F72CB" w:rsidP="00171B3E">
            <w:pPr>
              <w:keepNext/>
              <w:jc w:val="center"/>
            </w:pPr>
            <w:r w:rsidRPr="0002004C">
              <w:t>-.07</w:t>
            </w:r>
          </w:p>
        </w:tc>
        <w:tc>
          <w:tcPr>
            <w:tcW w:w="1618" w:type="dxa"/>
          </w:tcPr>
          <w:p w14:paraId="4A22FF3B" w14:textId="77777777" w:rsidR="002F72CB" w:rsidRPr="0002004C" w:rsidRDefault="002F72CB" w:rsidP="00171B3E">
            <w:pPr>
              <w:keepNext/>
              <w:jc w:val="center"/>
            </w:pPr>
            <w:r w:rsidRPr="0002004C">
              <w:t>.053</w:t>
            </w:r>
          </w:p>
        </w:tc>
      </w:tr>
      <w:tr w:rsidR="002F72CB" w:rsidRPr="0002004C" w14:paraId="60B8E35A" w14:textId="77777777" w:rsidTr="00171B3E">
        <w:tc>
          <w:tcPr>
            <w:tcW w:w="2042" w:type="dxa"/>
          </w:tcPr>
          <w:p w14:paraId="776ECDED" w14:textId="77777777" w:rsidR="002F72CB" w:rsidRPr="0002004C" w:rsidRDefault="002F72CB" w:rsidP="00171B3E">
            <w:pPr>
              <w:jc w:val="right"/>
            </w:pPr>
            <w:r w:rsidRPr="0002004C">
              <w:t>Received drug treatment - self</w:t>
            </w:r>
          </w:p>
        </w:tc>
        <w:tc>
          <w:tcPr>
            <w:tcW w:w="1785" w:type="dxa"/>
          </w:tcPr>
          <w:p w14:paraId="70DEF175" w14:textId="77777777" w:rsidR="002F72CB" w:rsidRPr="0002004C" w:rsidRDefault="002F72CB" w:rsidP="00171B3E">
            <w:pPr>
              <w:jc w:val="center"/>
            </w:pPr>
            <w:r w:rsidRPr="0002004C">
              <w:t>.93</w:t>
            </w:r>
          </w:p>
        </w:tc>
        <w:tc>
          <w:tcPr>
            <w:tcW w:w="1748" w:type="dxa"/>
          </w:tcPr>
          <w:p w14:paraId="33E21927" w14:textId="77777777" w:rsidR="002F72CB" w:rsidRPr="0002004C" w:rsidRDefault="002F72CB" w:rsidP="00171B3E">
            <w:pPr>
              <w:jc w:val="center"/>
            </w:pPr>
            <w:r w:rsidRPr="0002004C">
              <w:t>1.54</w:t>
            </w:r>
          </w:p>
        </w:tc>
        <w:tc>
          <w:tcPr>
            <w:tcW w:w="1823" w:type="dxa"/>
          </w:tcPr>
          <w:p w14:paraId="03EBCC8E" w14:textId="77777777" w:rsidR="002F72CB" w:rsidRPr="0002004C" w:rsidRDefault="002F72CB" w:rsidP="00171B3E">
            <w:pPr>
              <w:keepNext/>
              <w:jc w:val="center"/>
            </w:pPr>
            <w:r w:rsidRPr="0002004C">
              <w:t>.02</w:t>
            </w:r>
          </w:p>
        </w:tc>
        <w:tc>
          <w:tcPr>
            <w:tcW w:w="1618" w:type="dxa"/>
          </w:tcPr>
          <w:p w14:paraId="08131FD5" w14:textId="77777777" w:rsidR="002F72CB" w:rsidRPr="0002004C" w:rsidRDefault="002F72CB" w:rsidP="00171B3E">
            <w:pPr>
              <w:keepNext/>
              <w:jc w:val="center"/>
            </w:pPr>
            <w:r w:rsidRPr="0002004C">
              <w:t>.546</w:t>
            </w:r>
          </w:p>
        </w:tc>
      </w:tr>
    </w:tbl>
    <w:p w14:paraId="2FF6DDA5" w14:textId="77777777" w:rsidR="002F72CB" w:rsidRDefault="002F72CB" w:rsidP="002F72CB"/>
    <w:p w14:paraId="1EB8671E" w14:textId="031FA004" w:rsidR="000925FC" w:rsidRPr="00C0334D" w:rsidRDefault="000925FC" w:rsidP="00315606">
      <w:pPr>
        <w:pStyle w:val="Caption"/>
        <w:keepNext/>
        <w:spacing w:line="480" w:lineRule="auto"/>
        <w:rPr>
          <w:b/>
        </w:rPr>
      </w:pPr>
      <w:bookmarkStart w:id="3" w:name="_GoBack"/>
      <w:bookmarkEnd w:id="3"/>
    </w:p>
    <w:sectPr w:rsidR="000925FC" w:rsidRPr="00C0334D" w:rsidSect="00AB75CA">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70DC9B" w14:textId="77777777" w:rsidR="0072693B" w:rsidRDefault="0072693B" w:rsidP="008C182F">
      <w:r>
        <w:separator/>
      </w:r>
    </w:p>
  </w:endnote>
  <w:endnote w:type="continuationSeparator" w:id="0">
    <w:p w14:paraId="5340453B" w14:textId="77777777" w:rsidR="0072693B" w:rsidRDefault="0072693B" w:rsidP="008C18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62352188"/>
      <w:docPartObj>
        <w:docPartGallery w:val="Page Numbers (Bottom of Page)"/>
        <w:docPartUnique/>
      </w:docPartObj>
    </w:sdtPr>
    <w:sdtEndPr>
      <w:rPr>
        <w:rStyle w:val="PageNumber"/>
      </w:rPr>
    </w:sdtEndPr>
    <w:sdtContent>
      <w:p w14:paraId="19CC4A32" w14:textId="77777777" w:rsidR="00E426B8" w:rsidRDefault="00E426B8" w:rsidP="0070653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D472DF0" w14:textId="77777777" w:rsidR="00E426B8" w:rsidRDefault="00E426B8" w:rsidP="008C182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64230558"/>
      <w:docPartObj>
        <w:docPartGallery w:val="Page Numbers (Bottom of Page)"/>
        <w:docPartUnique/>
      </w:docPartObj>
    </w:sdtPr>
    <w:sdtEndPr>
      <w:rPr>
        <w:rStyle w:val="PageNumber"/>
      </w:rPr>
    </w:sdtEndPr>
    <w:sdtContent>
      <w:p w14:paraId="0A0A3C44" w14:textId="5EEBFD35" w:rsidR="00E426B8" w:rsidRDefault="00E426B8" w:rsidP="0070653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6</w:t>
        </w:r>
        <w:r>
          <w:rPr>
            <w:rStyle w:val="PageNumber"/>
          </w:rPr>
          <w:fldChar w:fldCharType="end"/>
        </w:r>
      </w:p>
    </w:sdtContent>
  </w:sdt>
  <w:p w14:paraId="45B6B4F9" w14:textId="77777777" w:rsidR="00E426B8" w:rsidRDefault="00E426B8" w:rsidP="008C182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EF135A" w14:textId="77777777" w:rsidR="0072693B" w:rsidRDefault="0072693B" w:rsidP="008C182F">
      <w:r>
        <w:separator/>
      </w:r>
    </w:p>
  </w:footnote>
  <w:footnote w:type="continuationSeparator" w:id="0">
    <w:p w14:paraId="3F27806E" w14:textId="77777777" w:rsidR="0072693B" w:rsidRDefault="0072693B" w:rsidP="008C18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A11270"/>
    <w:multiLevelType w:val="hybridMultilevel"/>
    <w:tmpl w:val="202483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D907885"/>
    <w:multiLevelType w:val="hybridMultilevel"/>
    <w:tmpl w:val="202483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9D947DB"/>
    <w:multiLevelType w:val="hybridMultilevel"/>
    <w:tmpl w:val="C9E863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Standard AP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tw9s0ps5jptp9eeatdqps2rbf5ztfr20rwtv&quot;&gt;My EndNote Library-Converted&lt;record-ids&gt;&lt;item&gt;4721&lt;/item&gt;&lt;item&gt;5132&lt;/item&gt;&lt;item&gt;5502&lt;/item&gt;&lt;item&gt;5679&lt;/item&gt;&lt;item&gt;6487&lt;/item&gt;&lt;item&gt;7379&lt;/item&gt;&lt;item&gt;7855&lt;/item&gt;&lt;item&gt;8003&lt;/item&gt;&lt;item&gt;8074&lt;/item&gt;&lt;item&gt;8183&lt;/item&gt;&lt;item&gt;8275&lt;/item&gt;&lt;item&gt;8276&lt;/item&gt;&lt;item&gt;8277&lt;/item&gt;&lt;item&gt;8278&lt;/item&gt;&lt;item&gt;8279&lt;/item&gt;&lt;item&gt;8282&lt;/item&gt;&lt;item&gt;8449&lt;/item&gt;&lt;item&gt;8450&lt;/item&gt;&lt;item&gt;8460&lt;/item&gt;&lt;item&gt;8466&lt;/item&gt;&lt;item&gt;8531&lt;/item&gt;&lt;item&gt;8534&lt;/item&gt;&lt;item&gt;8535&lt;/item&gt;&lt;item&gt;8536&lt;/item&gt;&lt;item&gt;8537&lt;/item&gt;&lt;item&gt;8538&lt;/item&gt;&lt;item&gt;8539&lt;/item&gt;&lt;item&gt;8797&lt;/item&gt;&lt;item&gt;8810&lt;/item&gt;&lt;item&gt;8831&lt;/item&gt;&lt;item&gt;9501&lt;/item&gt;&lt;item&gt;9690&lt;/item&gt;&lt;item&gt;9786&lt;/item&gt;&lt;item&gt;9791&lt;/item&gt;&lt;item&gt;9792&lt;/item&gt;&lt;item&gt;9793&lt;/item&gt;&lt;item&gt;9794&lt;/item&gt;&lt;item&gt;9795&lt;/item&gt;&lt;item&gt;9797&lt;/item&gt;&lt;item&gt;9800&lt;/item&gt;&lt;item&gt;9801&lt;/item&gt;&lt;item&gt;9802&lt;/item&gt;&lt;item&gt;9806&lt;/item&gt;&lt;item&gt;9822&lt;/item&gt;&lt;item&gt;9912&lt;/item&gt;&lt;item&gt;9914&lt;/item&gt;&lt;item&gt;9915&lt;/item&gt;&lt;item&gt;9916&lt;/item&gt;&lt;item&gt;9917&lt;/item&gt;&lt;item&gt;9918&lt;/item&gt;&lt;item&gt;9919&lt;/item&gt;&lt;item&gt;9920&lt;/item&gt;&lt;item&gt;9922&lt;/item&gt;&lt;item&gt;9925&lt;/item&gt;&lt;item&gt;9927&lt;/item&gt;&lt;item&gt;9928&lt;/item&gt;&lt;item&gt;9929&lt;/item&gt;&lt;item&gt;9930&lt;/item&gt;&lt;item&gt;9932&lt;/item&gt;&lt;item&gt;9933&lt;/item&gt;&lt;item&gt;9934&lt;/item&gt;&lt;item&gt;9935&lt;/item&gt;&lt;item&gt;9938&lt;/item&gt;&lt;item&gt;9939&lt;/item&gt;&lt;item&gt;9940&lt;/item&gt;&lt;item&gt;9941&lt;/item&gt;&lt;item&gt;9942&lt;/item&gt;&lt;item&gt;9943&lt;/item&gt;&lt;item&gt;9944&lt;/item&gt;&lt;item&gt;9945&lt;/item&gt;&lt;item&gt;9948&lt;/item&gt;&lt;item&gt;9949&lt;/item&gt;&lt;item&gt;9950&lt;/item&gt;&lt;item&gt;9951&lt;/item&gt;&lt;item&gt;9953&lt;/item&gt;&lt;item&gt;9954&lt;/item&gt;&lt;item&gt;9955&lt;/item&gt;&lt;item&gt;9956&lt;/item&gt;&lt;item&gt;9957&lt;/item&gt;&lt;item&gt;9958&lt;/item&gt;&lt;item&gt;9959&lt;/item&gt;&lt;item&gt;9960&lt;/item&gt;&lt;item&gt;9961&lt;/item&gt;&lt;item&gt;9962&lt;/item&gt;&lt;item&gt;9964&lt;/item&gt;&lt;item&gt;9968&lt;/item&gt;&lt;item&gt;9969&lt;/item&gt;&lt;item&gt;9971&lt;/item&gt;&lt;item&gt;9973&lt;/item&gt;&lt;item&gt;9989&lt;/item&gt;&lt;item&gt;10015&lt;/item&gt;&lt;item&gt;10016&lt;/item&gt;&lt;item&gt;10017&lt;/item&gt;&lt;item&gt;10019&lt;/item&gt;&lt;item&gt;10020&lt;/item&gt;&lt;item&gt;10028&lt;/item&gt;&lt;item&gt;10045&lt;/item&gt;&lt;item&gt;10273&lt;/item&gt;&lt;item&gt;10290&lt;/item&gt;&lt;item&gt;10361&lt;/item&gt;&lt;item&gt;10366&lt;/item&gt;&lt;item&gt;10367&lt;/item&gt;&lt;item&gt;10368&lt;/item&gt;&lt;item&gt;10369&lt;/item&gt;&lt;item&gt;10370&lt;/item&gt;&lt;item&gt;10371&lt;/item&gt;&lt;item&gt;10372&lt;/item&gt;&lt;item&gt;10373&lt;/item&gt;&lt;item&gt;10375&lt;/item&gt;&lt;item&gt;10376&lt;/item&gt;&lt;item&gt;10377&lt;/item&gt;&lt;item&gt;10378&lt;/item&gt;&lt;item&gt;10379&lt;/item&gt;&lt;item&gt;10380&lt;/item&gt;&lt;item&gt;10381&lt;/item&gt;&lt;item&gt;10382&lt;/item&gt;&lt;item&gt;10383&lt;/item&gt;&lt;item&gt;10384&lt;/item&gt;&lt;item&gt;10385&lt;/item&gt;&lt;item&gt;10386&lt;/item&gt;&lt;item&gt;10387&lt;/item&gt;&lt;item&gt;10393&lt;/item&gt;&lt;item&gt;10422&lt;/item&gt;&lt;item&gt;10423&lt;/item&gt;&lt;/record-ids&gt;&lt;/item&gt;&lt;/Libraries&gt;"/>
  </w:docVars>
  <w:rsids>
    <w:rsidRoot w:val="006E2145"/>
    <w:rsid w:val="00002A3E"/>
    <w:rsid w:val="000042A2"/>
    <w:rsid w:val="00007A17"/>
    <w:rsid w:val="000125E1"/>
    <w:rsid w:val="000172EA"/>
    <w:rsid w:val="00017D0E"/>
    <w:rsid w:val="00034132"/>
    <w:rsid w:val="00035C6F"/>
    <w:rsid w:val="000361D8"/>
    <w:rsid w:val="00037240"/>
    <w:rsid w:val="00037B6A"/>
    <w:rsid w:val="0004275B"/>
    <w:rsid w:val="00057924"/>
    <w:rsid w:val="000579BF"/>
    <w:rsid w:val="00061DC6"/>
    <w:rsid w:val="00062DF5"/>
    <w:rsid w:val="0008083C"/>
    <w:rsid w:val="00080FB7"/>
    <w:rsid w:val="000842C4"/>
    <w:rsid w:val="00084409"/>
    <w:rsid w:val="000925FC"/>
    <w:rsid w:val="0009749E"/>
    <w:rsid w:val="000A0395"/>
    <w:rsid w:val="000A104E"/>
    <w:rsid w:val="000A43A0"/>
    <w:rsid w:val="000A5348"/>
    <w:rsid w:val="000B5950"/>
    <w:rsid w:val="000B62ED"/>
    <w:rsid w:val="000C2E2E"/>
    <w:rsid w:val="000C5BB3"/>
    <w:rsid w:val="000D05D9"/>
    <w:rsid w:val="000D4E5D"/>
    <w:rsid w:val="000D5534"/>
    <w:rsid w:val="000E0EB2"/>
    <w:rsid w:val="000E1419"/>
    <w:rsid w:val="000E2D61"/>
    <w:rsid w:val="000E3176"/>
    <w:rsid w:val="000F100C"/>
    <w:rsid w:val="000F510C"/>
    <w:rsid w:val="00102741"/>
    <w:rsid w:val="00120E49"/>
    <w:rsid w:val="00122795"/>
    <w:rsid w:val="00123542"/>
    <w:rsid w:val="00137127"/>
    <w:rsid w:val="00137159"/>
    <w:rsid w:val="001404CE"/>
    <w:rsid w:val="00140E2B"/>
    <w:rsid w:val="00141495"/>
    <w:rsid w:val="001414A0"/>
    <w:rsid w:val="00142C8A"/>
    <w:rsid w:val="00143FF4"/>
    <w:rsid w:val="00144229"/>
    <w:rsid w:val="001521CF"/>
    <w:rsid w:val="001529E1"/>
    <w:rsid w:val="00153142"/>
    <w:rsid w:val="0016119C"/>
    <w:rsid w:val="00180368"/>
    <w:rsid w:val="00185D7F"/>
    <w:rsid w:val="0019177B"/>
    <w:rsid w:val="00192460"/>
    <w:rsid w:val="001A741E"/>
    <w:rsid w:val="001B22E2"/>
    <w:rsid w:val="001B3DD0"/>
    <w:rsid w:val="001B4647"/>
    <w:rsid w:val="001B6C57"/>
    <w:rsid w:val="001C350B"/>
    <w:rsid w:val="001C6CA9"/>
    <w:rsid w:val="001D4884"/>
    <w:rsid w:val="001D5A73"/>
    <w:rsid w:val="001E1BEE"/>
    <w:rsid w:val="001E1D07"/>
    <w:rsid w:val="001E6956"/>
    <w:rsid w:val="001F0142"/>
    <w:rsid w:val="001F0C4D"/>
    <w:rsid w:val="001F54D9"/>
    <w:rsid w:val="001F5BE9"/>
    <w:rsid w:val="00200137"/>
    <w:rsid w:val="002047A6"/>
    <w:rsid w:val="00206904"/>
    <w:rsid w:val="00213C70"/>
    <w:rsid w:val="00217D63"/>
    <w:rsid w:val="002209CC"/>
    <w:rsid w:val="00225E8F"/>
    <w:rsid w:val="00226260"/>
    <w:rsid w:val="002323D9"/>
    <w:rsid w:val="00232B8E"/>
    <w:rsid w:val="0023559A"/>
    <w:rsid w:val="002368B4"/>
    <w:rsid w:val="00240FE9"/>
    <w:rsid w:val="0024271B"/>
    <w:rsid w:val="00243CEA"/>
    <w:rsid w:val="00245312"/>
    <w:rsid w:val="00245B49"/>
    <w:rsid w:val="00247381"/>
    <w:rsid w:val="00253502"/>
    <w:rsid w:val="002564DF"/>
    <w:rsid w:val="00262060"/>
    <w:rsid w:val="00262F30"/>
    <w:rsid w:val="00267D6F"/>
    <w:rsid w:val="002711F0"/>
    <w:rsid w:val="002739D4"/>
    <w:rsid w:val="0027444E"/>
    <w:rsid w:val="002769D7"/>
    <w:rsid w:val="0028240F"/>
    <w:rsid w:val="00293358"/>
    <w:rsid w:val="0029497C"/>
    <w:rsid w:val="00296873"/>
    <w:rsid w:val="002A16AE"/>
    <w:rsid w:val="002A1D78"/>
    <w:rsid w:val="002A237B"/>
    <w:rsid w:val="002A2E1A"/>
    <w:rsid w:val="002A434A"/>
    <w:rsid w:val="002A7823"/>
    <w:rsid w:val="002B1E42"/>
    <w:rsid w:val="002B3ABB"/>
    <w:rsid w:val="002B481C"/>
    <w:rsid w:val="002B62BD"/>
    <w:rsid w:val="002B72B2"/>
    <w:rsid w:val="002C32B9"/>
    <w:rsid w:val="002C4E07"/>
    <w:rsid w:val="002C7962"/>
    <w:rsid w:val="002D3DA8"/>
    <w:rsid w:val="002D4D8D"/>
    <w:rsid w:val="002E47F4"/>
    <w:rsid w:val="002F72CB"/>
    <w:rsid w:val="00303CE7"/>
    <w:rsid w:val="00305BF6"/>
    <w:rsid w:val="0031219E"/>
    <w:rsid w:val="00312755"/>
    <w:rsid w:val="00315606"/>
    <w:rsid w:val="00320404"/>
    <w:rsid w:val="00321243"/>
    <w:rsid w:val="00322004"/>
    <w:rsid w:val="00326C6C"/>
    <w:rsid w:val="00330AFF"/>
    <w:rsid w:val="0033305D"/>
    <w:rsid w:val="00342D37"/>
    <w:rsid w:val="00344E00"/>
    <w:rsid w:val="0034753F"/>
    <w:rsid w:val="0035347C"/>
    <w:rsid w:val="00361576"/>
    <w:rsid w:val="0036426F"/>
    <w:rsid w:val="0036630C"/>
    <w:rsid w:val="00377DF6"/>
    <w:rsid w:val="003800C9"/>
    <w:rsid w:val="00380E16"/>
    <w:rsid w:val="0038133F"/>
    <w:rsid w:val="00382484"/>
    <w:rsid w:val="0038676E"/>
    <w:rsid w:val="00392A03"/>
    <w:rsid w:val="00394A84"/>
    <w:rsid w:val="0039581C"/>
    <w:rsid w:val="003971D3"/>
    <w:rsid w:val="003B1615"/>
    <w:rsid w:val="003B3ED6"/>
    <w:rsid w:val="003C2415"/>
    <w:rsid w:val="003C5404"/>
    <w:rsid w:val="003D28BA"/>
    <w:rsid w:val="003E09CA"/>
    <w:rsid w:val="003E0FF1"/>
    <w:rsid w:val="003E230B"/>
    <w:rsid w:val="003E7653"/>
    <w:rsid w:val="003F24F4"/>
    <w:rsid w:val="003F535B"/>
    <w:rsid w:val="004000AD"/>
    <w:rsid w:val="0040024F"/>
    <w:rsid w:val="00410E1E"/>
    <w:rsid w:val="0041782C"/>
    <w:rsid w:val="00420AE7"/>
    <w:rsid w:val="0042104E"/>
    <w:rsid w:val="00423504"/>
    <w:rsid w:val="004249D5"/>
    <w:rsid w:val="00426CB8"/>
    <w:rsid w:val="00430866"/>
    <w:rsid w:val="0043142D"/>
    <w:rsid w:val="00432F52"/>
    <w:rsid w:val="00442C41"/>
    <w:rsid w:val="00442CE3"/>
    <w:rsid w:val="00451891"/>
    <w:rsid w:val="0045445B"/>
    <w:rsid w:val="00454ED1"/>
    <w:rsid w:val="00455771"/>
    <w:rsid w:val="0046042D"/>
    <w:rsid w:val="00470129"/>
    <w:rsid w:val="00477490"/>
    <w:rsid w:val="004812D5"/>
    <w:rsid w:val="0048200C"/>
    <w:rsid w:val="00483ADD"/>
    <w:rsid w:val="00485647"/>
    <w:rsid w:val="004873B1"/>
    <w:rsid w:val="00491C42"/>
    <w:rsid w:val="004A05C7"/>
    <w:rsid w:val="004A2AD3"/>
    <w:rsid w:val="004A5863"/>
    <w:rsid w:val="004B356F"/>
    <w:rsid w:val="004B40FB"/>
    <w:rsid w:val="004B463D"/>
    <w:rsid w:val="004B5A00"/>
    <w:rsid w:val="004C3D0B"/>
    <w:rsid w:val="004D5FBB"/>
    <w:rsid w:val="004E3AA7"/>
    <w:rsid w:val="004E55D8"/>
    <w:rsid w:val="004F0680"/>
    <w:rsid w:val="004F1C60"/>
    <w:rsid w:val="00500029"/>
    <w:rsid w:val="0050166A"/>
    <w:rsid w:val="00501A7F"/>
    <w:rsid w:val="00507190"/>
    <w:rsid w:val="0051001B"/>
    <w:rsid w:val="0051468B"/>
    <w:rsid w:val="005227C2"/>
    <w:rsid w:val="00525AD8"/>
    <w:rsid w:val="00525D9E"/>
    <w:rsid w:val="005261FF"/>
    <w:rsid w:val="00526307"/>
    <w:rsid w:val="00526ABC"/>
    <w:rsid w:val="0052732B"/>
    <w:rsid w:val="00530566"/>
    <w:rsid w:val="00531984"/>
    <w:rsid w:val="005323CE"/>
    <w:rsid w:val="00542657"/>
    <w:rsid w:val="00550E64"/>
    <w:rsid w:val="00551F0D"/>
    <w:rsid w:val="00552629"/>
    <w:rsid w:val="00562EE0"/>
    <w:rsid w:val="00566A7E"/>
    <w:rsid w:val="00573963"/>
    <w:rsid w:val="00574FB5"/>
    <w:rsid w:val="00576F96"/>
    <w:rsid w:val="00583DA1"/>
    <w:rsid w:val="00586652"/>
    <w:rsid w:val="00586710"/>
    <w:rsid w:val="00586BC0"/>
    <w:rsid w:val="005911BD"/>
    <w:rsid w:val="00594BA6"/>
    <w:rsid w:val="00597DC3"/>
    <w:rsid w:val="005A1B3F"/>
    <w:rsid w:val="005A2588"/>
    <w:rsid w:val="005A26DC"/>
    <w:rsid w:val="005A30A7"/>
    <w:rsid w:val="005A35D8"/>
    <w:rsid w:val="005A37FA"/>
    <w:rsid w:val="005A7BB7"/>
    <w:rsid w:val="005A7D2B"/>
    <w:rsid w:val="005B01CF"/>
    <w:rsid w:val="005B7A86"/>
    <w:rsid w:val="005C2AAE"/>
    <w:rsid w:val="005C45C4"/>
    <w:rsid w:val="005C4B27"/>
    <w:rsid w:val="005D098C"/>
    <w:rsid w:val="005D2518"/>
    <w:rsid w:val="005D2D89"/>
    <w:rsid w:val="005D34A8"/>
    <w:rsid w:val="005D5A43"/>
    <w:rsid w:val="005D753A"/>
    <w:rsid w:val="005D7EE3"/>
    <w:rsid w:val="005E04BE"/>
    <w:rsid w:val="005E2566"/>
    <w:rsid w:val="005E3D5A"/>
    <w:rsid w:val="005F1875"/>
    <w:rsid w:val="005F227B"/>
    <w:rsid w:val="005F4FCB"/>
    <w:rsid w:val="005F6080"/>
    <w:rsid w:val="006011B1"/>
    <w:rsid w:val="00601D58"/>
    <w:rsid w:val="00605041"/>
    <w:rsid w:val="0060746D"/>
    <w:rsid w:val="00612830"/>
    <w:rsid w:val="00613140"/>
    <w:rsid w:val="00614D47"/>
    <w:rsid w:val="00616A63"/>
    <w:rsid w:val="006206B3"/>
    <w:rsid w:val="00621649"/>
    <w:rsid w:val="006230B5"/>
    <w:rsid w:val="00635935"/>
    <w:rsid w:val="00636E74"/>
    <w:rsid w:val="00640CCC"/>
    <w:rsid w:val="00642116"/>
    <w:rsid w:val="006458EB"/>
    <w:rsid w:val="00646E86"/>
    <w:rsid w:val="00647F92"/>
    <w:rsid w:val="006511D4"/>
    <w:rsid w:val="00652935"/>
    <w:rsid w:val="006534DA"/>
    <w:rsid w:val="00656DCC"/>
    <w:rsid w:val="006602EA"/>
    <w:rsid w:val="006644C5"/>
    <w:rsid w:val="00664CCA"/>
    <w:rsid w:val="00672FF7"/>
    <w:rsid w:val="006762D3"/>
    <w:rsid w:val="00682B21"/>
    <w:rsid w:val="00683EB0"/>
    <w:rsid w:val="00684F83"/>
    <w:rsid w:val="00696812"/>
    <w:rsid w:val="006B2E35"/>
    <w:rsid w:val="006C0F88"/>
    <w:rsid w:val="006C3B79"/>
    <w:rsid w:val="006D331F"/>
    <w:rsid w:val="006D67CE"/>
    <w:rsid w:val="006E2145"/>
    <w:rsid w:val="006F3E8C"/>
    <w:rsid w:val="006F4ECD"/>
    <w:rsid w:val="006F6492"/>
    <w:rsid w:val="007028F5"/>
    <w:rsid w:val="0070520B"/>
    <w:rsid w:val="007063FE"/>
    <w:rsid w:val="00706533"/>
    <w:rsid w:val="00706FEE"/>
    <w:rsid w:val="00707A80"/>
    <w:rsid w:val="0071439F"/>
    <w:rsid w:val="0071577D"/>
    <w:rsid w:val="00716529"/>
    <w:rsid w:val="00717335"/>
    <w:rsid w:val="0072310C"/>
    <w:rsid w:val="0072693B"/>
    <w:rsid w:val="00732771"/>
    <w:rsid w:val="007357A5"/>
    <w:rsid w:val="007358BC"/>
    <w:rsid w:val="007413A9"/>
    <w:rsid w:val="007424B6"/>
    <w:rsid w:val="00751069"/>
    <w:rsid w:val="00753641"/>
    <w:rsid w:val="00755054"/>
    <w:rsid w:val="00757B4D"/>
    <w:rsid w:val="00761017"/>
    <w:rsid w:val="0076328B"/>
    <w:rsid w:val="007658FF"/>
    <w:rsid w:val="00772E98"/>
    <w:rsid w:val="00773967"/>
    <w:rsid w:val="007753F2"/>
    <w:rsid w:val="007764BA"/>
    <w:rsid w:val="00776E96"/>
    <w:rsid w:val="00780697"/>
    <w:rsid w:val="00783335"/>
    <w:rsid w:val="00785229"/>
    <w:rsid w:val="00791446"/>
    <w:rsid w:val="00794979"/>
    <w:rsid w:val="007962FA"/>
    <w:rsid w:val="007A12B3"/>
    <w:rsid w:val="007A29EC"/>
    <w:rsid w:val="007A4301"/>
    <w:rsid w:val="007B0451"/>
    <w:rsid w:val="007B25B1"/>
    <w:rsid w:val="007B4281"/>
    <w:rsid w:val="007B4543"/>
    <w:rsid w:val="007C460A"/>
    <w:rsid w:val="007D1D36"/>
    <w:rsid w:val="007D22E3"/>
    <w:rsid w:val="007D5862"/>
    <w:rsid w:val="007D685F"/>
    <w:rsid w:val="007E4E4D"/>
    <w:rsid w:val="007E6CA0"/>
    <w:rsid w:val="007F00ED"/>
    <w:rsid w:val="007F41CE"/>
    <w:rsid w:val="007F4E7C"/>
    <w:rsid w:val="007F7CE6"/>
    <w:rsid w:val="008009F6"/>
    <w:rsid w:val="008023EA"/>
    <w:rsid w:val="00804278"/>
    <w:rsid w:val="0080647C"/>
    <w:rsid w:val="00806C1A"/>
    <w:rsid w:val="00814542"/>
    <w:rsid w:val="00835374"/>
    <w:rsid w:val="00837E98"/>
    <w:rsid w:val="00841D04"/>
    <w:rsid w:val="008516B7"/>
    <w:rsid w:val="00852B0C"/>
    <w:rsid w:val="008545F0"/>
    <w:rsid w:val="0085561E"/>
    <w:rsid w:val="00857971"/>
    <w:rsid w:val="00860772"/>
    <w:rsid w:val="00862AEA"/>
    <w:rsid w:val="0087058D"/>
    <w:rsid w:val="00870C0C"/>
    <w:rsid w:val="008713ED"/>
    <w:rsid w:val="00874E65"/>
    <w:rsid w:val="00882120"/>
    <w:rsid w:val="008835CF"/>
    <w:rsid w:val="008915E6"/>
    <w:rsid w:val="00895DE9"/>
    <w:rsid w:val="00896B21"/>
    <w:rsid w:val="008B6887"/>
    <w:rsid w:val="008B72AA"/>
    <w:rsid w:val="008B7B6A"/>
    <w:rsid w:val="008C151B"/>
    <w:rsid w:val="008C182F"/>
    <w:rsid w:val="008C23AE"/>
    <w:rsid w:val="008C32E3"/>
    <w:rsid w:val="008C4E49"/>
    <w:rsid w:val="008D03DF"/>
    <w:rsid w:val="008D700C"/>
    <w:rsid w:val="008E4A7B"/>
    <w:rsid w:val="008F44C2"/>
    <w:rsid w:val="008F46F9"/>
    <w:rsid w:val="008F67BC"/>
    <w:rsid w:val="008F7E48"/>
    <w:rsid w:val="0090116F"/>
    <w:rsid w:val="009107E8"/>
    <w:rsid w:val="0091183A"/>
    <w:rsid w:val="009152A0"/>
    <w:rsid w:val="009152C1"/>
    <w:rsid w:val="00915435"/>
    <w:rsid w:val="0091666B"/>
    <w:rsid w:val="00917364"/>
    <w:rsid w:val="0092084B"/>
    <w:rsid w:val="00920A2A"/>
    <w:rsid w:val="00921B56"/>
    <w:rsid w:val="00930FE0"/>
    <w:rsid w:val="00933B4F"/>
    <w:rsid w:val="00937D69"/>
    <w:rsid w:val="00945675"/>
    <w:rsid w:val="0094598E"/>
    <w:rsid w:val="00955C7E"/>
    <w:rsid w:val="009568B3"/>
    <w:rsid w:val="00961B8D"/>
    <w:rsid w:val="00965075"/>
    <w:rsid w:val="0096691B"/>
    <w:rsid w:val="00970698"/>
    <w:rsid w:val="0097206D"/>
    <w:rsid w:val="00972BD2"/>
    <w:rsid w:val="00973DB9"/>
    <w:rsid w:val="009750A0"/>
    <w:rsid w:val="00975BB8"/>
    <w:rsid w:val="00977D95"/>
    <w:rsid w:val="00982EBD"/>
    <w:rsid w:val="00986A83"/>
    <w:rsid w:val="00991168"/>
    <w:rsid w:val="00991429"/>
    <w:rsid w:val="00992A4A"/>
    <w:rsid w:val="00993D53"/>
    <w:rsid w:val="00997A56"/>
    <w:rsid w:val="009A5D92"/>
    <w:rsid w:val="009B1062"/>
    <w:rsid w:val="009B569C"/>
    <w:rsid w:val="009B5CD2"/>
    <w:rsid w:val="009B60C7"/>
    <w:rsid w:val="009C6566"/>
    <w:rsid w:val="009C660C"/>
    <w:rsid w:val="009D0C97"/>
    <w:rsid w:val="009D6AFE"/>
    <w:rsid w:val="009E652D"/>
    <w:rsid w:val="009F0C88"/>
    <w:rsid w:val="009F0E3A"/>
    <w:rsid w:val="009F1F27"/>
    <w:rsid w:val="009F5A21"/>
    <w:rsid w:val="009F6F67"/>
    <w:rsid w:val="00A03094"/>
    <w:rsid w:val="00A060A5"/>
    <w:rsid w:val="00A06EB4"/>
    <w:rsid w:val="00A12735"/>
    <w:rsid w:val="00A130CA"/>
    <w:rsid w:val="00A13DC9"/>
    <w:rsid w:val="00A15A0B"/>
    <w:rsid w:val="00A17A58"/>
    <w:rsid w:val="00A21197"/>
    <w:rsid w:val="00A21444"/>
    <w:rsid w:val="00A26672"/>
    <w:rsid w:val="00A26783"/>
    <w:rsid w:val="00A27A30"/>
    <w:rsid w:val="00A329CA"/>
    <w:rsid w:val="00A36ED4"/>
    <w:rsid w:val="00A471B9"/>
    <w:rsid w:val="00A5545E"/>
    <w:rsid w:val="00A57EC7"/>
    <w:rsid w:val="00A60EBD"/>
    <w:rsid w:val="00A64F79"/>
    <w:rsid w:val="00A655BB"/>
    <w:rsid w:val="00A65820"/>
    <w:rsid w:val="00A7023A"/>
    <w:rsid w:val="00A707B6"/>
    <w:rsid w:val="00A71569"/>
    <w:rsid w:val="00A733FE"/>
    <w:rsid w:val="00A764CD"/>
    <w:rsid w:val="00A939EB"/>
    <w:rsid w:val="00AB0DD9"/>
    <w:rsid w:val="00AB0E9D"/>
    <w:rsid w:val="00AB307F"/>
    <w:rsid w:val="00AB41FD"/>
    <w:rsid w:val="00AB66D7"/>
    <w:rsid w:val="00AB6E64"/>
    <w:rsid w:val="00AC2114"/>
    <w:rsid w:val="00AC5470"/>
    <w:rsid w:val="00AC58D4"/>
    <w:rsid w:val="00AD125C"/>
    <w:rsid w:val="00AD702E"/>
    <w:rsid w:val="00AD73FA"/>
    <w:rsid w:val="00AE1B06"/>
    <w:rsid w:val="00AF2C14"/>
    <w:rsid w:val="00AF3658"/>
    <w:rsid w:val="00AF3C57"/>
    <w:rsid w:val="00AF3DD0"/>
    <w:rsid w:val="00B071C6"/>
    <w:rsid w:val="00B07610"/>
    <w:rsid w:val="00B1104F"/>
    <w:rsid w:val="00B2553F"/>
    <w:rsid w:val="00B26971"/>
    <w:rsid w:val="00B37AF6"/>
    <w:rsid w:val="00B401FB"/>
    <w:rsid w:val="00B428B5"/>
    <w:rsid w:val="00B432E7"/>
    <w:rsid w:val="00B507C0"/>
    <w:rsid w:val="00B5090B"/>
    <w:rsid w:val="00B50F13"/>
    <w:rsid w:val="00B63AD9"/>
    <w:rsid w:val="00B6541A"/>
    <w:rsid w:val="00B65886"/>
    <w:rsid w:val="00B65E9D"/>
    <w:rsid w:val="00B72011"/>
    <w:rsid w:val="00B720B2"/>
    <w:rsid w:val="00B747C0"/>
    <w:rsid w:val="00B826AC"/>
    <w:rsid w:val="00B83293"/>
    <w:rsid w:val="00B844E7"/>
    <w:rsid w:val="00B875E2"/>
    <w:rsid w:val="00B905E6"/>
    <w:rsid w:val="00B93407"/>
    <w:rsid w:val="00BB0886"/>
    <w:rsid w:val="00BB630A"/>
    <w:rsid w:val="00BB6872"/>
    <w:rsid w:val="00BC0452"/>
    <w:rsid w:val="00BC165E"/>
    <w:rsid w:val="00BC1807"/>
    <w:rsid w:val="00BC4147"/>
    <w:rsid w:val="00BC418F"/>
    <w:rsid w:val="00BC7105"/>
    <w:rsid w:val="00BD7ABF"/>
    <w:rsid w:val="00BE32EA"/>
    <w:rsid w:val="00BE3780"/>
    <w:rsid w:val="00BE7ED0"/>
    <w:rsid w:val="00BF313F"/>
    <w:rsid w:val="00BF392C"/>
    <w:rsid w:val="00BF5CE7"/>
    <w:rsid w:val="00C0334D"/>
    <w:rsid w:val="00C03C23"/>
    <w:rsid w:val="00C124E0"/>
    <w:rsid w:val="00C12C9A"/>
    <w:rsid w:val="00C160F2"/>
    <w:rsid w:val="00C161D6"/>
    <w:rsid w:val="00C317B3"/>
    <w:rsid w:val="00C34252"/>
    <w:rsid w:val="00C4101F"/>
    <w:rsid w:val="00C424CD"/>
    <w:rsid w:val="00C6066F"/>
    <w:rsid w:val="00C62875"/>
    <w:rsid w:val="00C62964"/>
    <w:rsid w:val="00C634F3"/>
    <w:rsid w:val="00C66502"/>
    <w:rsid w:val="00C67BDD"/>
    <w:rsid w:val="00C716C8"/>
    <w:rsid w:val="00C76CEA"/>
    <w:rsid w:val="00C77820"/>
    <w:rsid w:val="00C778AB"/>
    <w:rsid w:val="00C80E94"/>
    <w:rsid w:val="00C81890"/>
    <w:rsid w:val="00C81BA9"/>
    <w:rsid w:val="00C81E58"/>
    <w:rsid w:val="00C825F3"/>
    <w:rsid w:val="00C8326E"/>
    <w:rsid w:val="00C83907"/>
    <w:rsid w:val="00C84088"/>
    <w:rsid w:val="00C84BB2"/>
    <w:rsid w:val="00C8755D"/>
    <w:rsid w:val="00C92216"/>
    <w:rsid w:val="00C940D3"/>
    <w:rsid w:val="00C966C0"/>
    <w:rsid w:val="00C97F02"/>
    <w:rsid w:val="00CB7EA2"/>
    <w:rsid w:val="00CD515F"/>
    <w:rsid w:val="00CD52FC"/>
    <w:rsid w:val="00CE38EA"/>
    <w:rsid w:val="00CE51EF"/>
    <w:rsid w:val="00CF0A83"/>
    <w:rsid w:val="00CF30BB"/>
    <w:rsid w:val="00D007B1"/>
    <w:rsid w:val="00D0230E"/>
    <w:rsid w:val="00D03045"/>
    <w:rsid w:val="00D0648D"/>
    <w:rsid w:val="00D10015"/>
    <w:rsid w:val="00D15C56"/>
    <w:rsid w:val="00D312DF"/>
    <w:rsid w:val="00D31E9B"/>
    <w:rsid w:val="00D43640"/>
    <w:rsid w:val="00D440CC"/>
    <w:rsid w:val="00D44DCC"/>
    <w:rsid w:val="00D516C8"/>
    <w:rsid w:val="00D51F32"/>
    <w:rsid w:val="00D5368E"/>
    <w:rsid w:val="00D53DEC"/>
    <w:rsid w:val="00D540B4"/>
    <w:rsid w:val="00D55E1D"/>
    <w:rsid w:val="00D561FF"/>
    <w:rsid w:val="00D61125"/>
    <w:rsid w:val="00D62EF0"/>
    <w:rsid w:val="00D64705"/>
    <w:rsid w:val="00D6523C"/>
    <w:rsid w:val="00D6610A"/>
    <w:rsid w:val="00D66E90"/>
    <w:rsid w:val="00D72B94"/>
    <w:rsid w:val="00D72E27"/>
    <w:rsid w:val="00D92906"/>
    <w:rsid w:val="00D941FF"/>
    <w:rsid w:val="00D95AC5"/>
    <w:rsid w:val="00D966CC"/>
    <w:rsid w:val="00D96841"/>
    <w:rsid w:val="00D97CA1"/>
    <w:rsid w:val="00DA2C2F"/>
    <w:rsid w:val="00DA38FB"/>
    <w:rsid w:val="00DA5061"/>
    <w:rsid w:val="00DD2F9F"/>
    <w:rsid w:val="00DD4546"/>
    <w:rsid w:val="00DD723C"/>
    <w:rsid w:val="00DD7CFC"/>
    <w:rsid w:val="00DE0AD0"/>
    <w:rsid w:val="00DE2EFC"/>
    <w:rsid w:val="00DE6456"/>
    <w:rsid w:val="00DE682B"/>
    <w:rsid w:val="00DF3C9B"/>
    <w:rsid w:val="00E00C90"/>
    <w:rsid w:val="00E118D7"/>
    <w:rsid w:val="00E12C29"/>
    <w:rsid w:val="00E211FF"/>
    <w:rsid w:val="00E22ACC"/>
    <w:rsid w:val="00E31113"/>
    <w:rsid w:val="00E339AF"/>
    <w:rsid w:val="00E350BD"/>
    <w:rsid w:val="00E36713"/>
    <w:rsid w:val="00E37C72"/>
    <w:rsid w:val="00E37E0D"/>
    <w:rsid w:val="00E426B8"/>
    <w:rsid w:val="00E464FB"/>
    <w:rsid w:val="00E46B2D"/>
    <w:rsid w:val="00E61376"/>
    <w:rsid w:val="00E7042D"/>
    <w:rsid w:val="00E76C13"/>
    <w:rsid w:val="00E77409"/>
    <w:rsid w:val="00E83B3B"/>
    <w:rsid w:val="00E84702"/>
    <w:rsid w:val="00E84E9D"/>
    <w:rsid w:val="00E85B94"/>
    <w:rsid w:val="00E9064D"/>
    <w:rsid w:val="00E93059"/>
    <w:rsid w:val="00E940F2"/>
    <w:rsid w:val="00EA0C96"/>
    <w:rsid w:val="00EA7CD7"/>
    <w:rsid w:val="00EB08BD"/>
    <w:rsid w:val="00EB118D"/>
    <w:rsid w:val="00EB5E5F"/>
    <w:rsid w:val="00EC3A0B"/>
    <w:rsid w:val="00EC61EF"/>
    <w:rsid w:val="00EC70CC"/>
    <w:rsid w:val="00ED3BCD"/>
    <w:rsid w:val="00ED7B9F"/>
    <w:rsid w:val="00EF161B"/>
    <w:rsid w:val="00EF3CED"/>
    <w:rsid w:val="00EF62BB"/>
    <w:rsid w:val="00F01251"/>
    <w:rsid w:val="00F13CFD"/>
    <w:rsid w:val="00F21702"/>
    <w:rsid w:val="00F2285F"/>
    <w:rsid w:val="00F27E0E"/>
    <w:rsid w:val="00F31EFA"/>
    <w:rsid w:val="00F34562"/>
    <w:rsid w:val="00F35006"/>
    <w:rsid w:val="00F47EBE"/>
    <w:rsid w:val="00F5241D"/>
    <w:rsid w:val="00F573D4"/>
    <w:rsid w:val="00F652B7"/>
    <w:rsid w:val="00F66242"/>
    <w:rsid w:val="00F6707A"/>
    <w:rsid w:val="00F70186"/>
    <w:rsid w:val="00F726FE"/>
    <w:rsid w:val="00F80C7F"/>
    <w:rsid w:val="00F834A9"/>
    <w:rsid w:val="00F87B8A"/>
    <w:rsid w:val="00F91E07"/>
    <w:rsid w:val="00F935FB"/>
    <w:rsid w:val="00F97093"/>
    <w:rsid w:val="00FA1E23"/>
    <w:rsid w:val="00FA3B1C"/>
    <w:rsid w:val="00FA5F5C"/>
    <w:rsid w:val="00FB1259"/>
    <w:rsid w:val="00FB353A"/>
    <w:rsid w:val="00FB3F79"/>
    <w:rsid w:val="00FB4F19"/>
    <w:rsid w:val="00FB765D"/>
    <w:rsid w:val="00FC0499"/>
    <w:rsid w:val="00FC1B68"/>
    <w:rsid w:val="00FC3EF5"/>
    <w:rsid w:val="00FC5B6D"/>
    <w:rsid w:val="00FC5C49"/>
    <w:rsid w:val="00FC65E2"/>
    <w:rsid w:val="00FD1EDC"/>
    <w:rsid w:val="00FD380D"/>
    <w:rsid w:val="00FD39C6"/>
    <w:rsid w:val="00FD474C"/>
    <w:rsid w:val="00FF5499"/>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0527DDF"/>
  <w15:docId w15:val="{CD435520-70C4-F149-9543-D8F82B3098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C1B68"/>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link w:val="Heading1Char"/>
    <w:uiPriority w:val="9"/>
    <w:qFormat/>
    <w:rsid w:val="00F726FE"/>
    <w:pPr>
      <w:spacing w:before="100" w:beforeAutospacing="1" w:after="180"/>
      <w:outlineLvl w:val="0"/>
    </w:pPr>
    <w:rPr>
      <w:b/>
      <w:bCs/>
      <w:color w:val="3E6DA9"/>
      <w:kern w:val="36"/>
      <w:sz w:val="38"/>
      <w:szCs w:val="38"/>
    </w:rPr>
  </w:style>
  <w:style w:type="paragraph" w:styleId="Heading2">
    <w:name w:val="heading 2"/>
    <w:basedOn w:val="Normal"/>
    <w:next w:val="Normal"/>
    <w:link w:val="Heading2Char"/>
    <w:uiPriority w:val="9"/>
    <w:semiHidden/>
    <w:unhideWhenUsed/>
    <w:qFormat/>
    <w:rsid w:val="005A1B3F"/>
    <w:pPr>
      <w:keepNext/>
      <w:keepLines/>
      <w:spacing w:before="40" w:line="259" w:lineRule="auto"/>
      <w:outlineLvl w:val="1"/>
    </w:pPr>
    <w:rPr>
      <w:rFonts w:asciiTheme="majorHAnsi" w:eastAsiaTheme="majorEastAsia" w:hAnsiTheme="majorHAnsi" w:cstheme="majorBidi"/>
      <w:color w:val="2F5496" w:themeColor="accent1" w:themeShade="BF"/>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26FE"/>
    <w:rPr>
      <w:rFonts w:ascii="Times New Roman" w:eastAsia="Times New Roman" w:hAnsi="Times New Roman" w:cs="Times New Roman"/>
      <w:b/>
      <w:bCs/>
      <w:color w:val="3E6DA9"/>
      <w:kern w:val="36"/>
      <w:sz w:val="38"/>
      <w:szCs w:val="38"/>
      <w:lang w:eastAsia="en-GB"/>
    </w:rPr>
  </w:style>
  <w:style w:type="paragraph" w:styleId="NormalWeb">
    <w:name w:val="Normal (Web)"/>
    <w:basedOn w:val="Normal"/>
    <w:uiPriority w:val="99"/>
    <w:unhideWhenUsed/>
    <w:rsid w:val="00F726FE"/>
    <w:pPr>
      <w:spacing w:before="100" w:beforeAutospacing="1" w:after="100" w:afterAutospacing="1"/>
    </w:pPr>
  </w:style>
  <w:style w:type="character" w:styleId="Emphasis">
    <w:name w:val="Emphasis"/>
    <w:basedOn w:val="DefaultParagraphFont"/>
    <w:uiPriority w:val="20"/>
    <w:qFormat/>
    <w:rsid w:val="00982EBD"/>
    <w:rPr>
      <w:i/>
      <w:iCs/>
    </w:rPr>
  </w:style>
  <w:style w:type="character" w:customStyle="1" w:styleId="Heading2Char">
    <w:name w:val="Heading 2 Char"/>
    <w:basedOn w:val="DefaultParagraphFont"/>
    <w:link w:val="Heading2"/>
    <w:uiPriority w:val="9"/>
    <w:semiHidden/>
    <w:rsid w:val="005A1B3F"/>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002A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529E1"/>
    <w:pPr>
      <w:spacing w:after="200"/>
    </w:pPr>
    <w:rPr>
      <w:rFonts w:asciiTheme="minorHAnsi" w:eastAsiaTheme="minorHAnsi" w:hAnsiTheme="minorHAnsi" w:cstheme="minorBidi"/>
      <w:iCs/>
      <w:color w:val="000000" w:themeColor="text1"/>
      <w:sz w:val="22"/>
      <w:szCs w:val="18"/>
      <w:lang w:eastAsia="en-US"/>
    </w:rPr>
  </w:style>
  <w:style w:type="paragraph" w:customStyle="1" w:styleId="EndNoteBibliographyTitle">
    <w:name w:val="EndNote Bibliography Title"/>
    <w:basedOn w:val="Normal"/>
    <w:link w:val="EndNoteBibliographyTitleChar"/>
    <w:rsid w:val="00684F83"/>
    <w:pPr>
      <w:jc w:val="center"/>
    </w:pPr>
    <w:rPr>
      <w:lang w:val="en-US" w:eastAsia="en-US"/>
    </w:rPr>
  </w:style>
  <w:style w:type="character" w:customStyle="1" w:styleId="EndNoteBibliographyTitleChar">
    <w:name w:val="EndNote Bibliography Title Char"/>
    <w:basedOn w:val="DefaultParagraphFont"/>
    <w:link w:val="EndNoteBibliographyTitle"/>
    <w:rsid w:val="00684F83"/>
    <w:rPr>
      <w:rFonts w:ascii="Times New Roman" w:eastAsia="Times New Roman" w:hAnsi="Times New Roman" w:cs="Times New Roman"/>
      <w:sz w:val="24"/>
      <w:szCs w:val="24"/>
      <w:lang w:val="en-US"/>
    </w:rPr>
  </w:style>
  <w:style w:type="paragraph" w:customStyle="1" w:styleId="EndNoteBibliography">
    <w:name w:val="EndNote Bibliography"/>
    <w:basedOn w:val="Normal"/>
    <w:link w:val="EndNoteBibliographyChar"/>
    <w:rsid w:val="00684F83"/>
    <w:pPr>
      <w:spacing w:line="480" w:lineRule="auto"/>
    </w:pPr>
    <w:rPr>
      <w:lang w:val="en-US" w:eastAsia="en-US"/>
    </w:rPr>
  </w:style>
  <w:style w:type="character" w:customStyle="1" w:styleId="EndNoteBibliographyChar">
    <w:name w:val="EndNote Bibliography Char"/>
    <w:basedOn w:val="DefaultParagraphFont"/>
    <w:link w:val="EndNoteBibliography"/>
    <w:rsid w:val="00684F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8C182F"/>
    <w:pPr>
      <w:tabs>
        <w:tab w:val="center" w:pos="4680"/>
        <w:tab w:val="right" w:pos="9360"/>
      </w:tabs>
    </w:pPr>
    <w:rPr>
      <w:lang w:eastAsia="en-US"/>
    </w:rPr>
  </w:style>
  <w:style w:type="character" w:customStyle="1" w:styleId="FooterChar">
    <w:name w:val="Footer Char"/>
    <w:basedOn w:val="DefaultParagraphFont"/>
    <w:link w:val="Footer"/>
    <w:uiPriority w:val="99"/>
    <w:rsid w:val="008C182F"/>
    <w:rPr>
      <w:rFonts w:ascii="Times New Roman" w:eastAsia="Times New Roman" w:hAnsi="Times New Roman" w:cs="Times New Roman"/>
      <w:sz w:val="24"/>
      <w:szCs w:val="24"/>
    </w:rPr>
  </w:style>
  <w:style w:type="character" w:styleId="PageNumber">
    <w:name w:val="page number"/>
    <w:basedOn w:val="DefaultParagraphFont"/>
    <w:uiPriority w:val="99"/>
    <w:semiHidden/>
    <w:unhideWhenUsed/>
    <w:rsid w:val="008C182F"/>
  </w:style>
  <w:style w:type="character" w:styleId="Hyperlink">
    <w:name w:val="Hyperlink"/>
    <w:basedOn w:val="DefaultParagraphFont"/>
    <w:uiPriority w:val="99"/>
    <w:unhideWhenUsed/>
    <w:rsid w:val="00C77820"/>
    <w:rPr>
      <w:color w:val="0000FF"/>
      <w:u w:val="single"/>
    </w:rPr>
  </w:style>
  <w:style w:type="paragraph" w:styleId="ListParagraph">
    <w:name w:val="List Paragraph"/>
    <w:basedOn w:val="Normal"/>
    <w:uiPriority w:val="34"/>
    <w:qFormat/>
    <w:rsid w:val="002368B4"/>
    <w:pPr>
      <w:ind w:left="720"/>
      <w:contextualSpacing/>
    </w:pPr>
    <w:rPr>
      <w:lang w:eastAsia="en-US"/>
    </w:rPr>
  </w:style>
  <w:style w:type="character" w:styleId="CommentReference">
    <w:name w:val="annotation reference"/>
    <w:basedOn w:val="DefaultParagraphFont"/>
    <w:uiPriority w:val="99"/>
    <w:semiHidden/>
    <w:unhideWhenUsed/>
    <w:rsid w:val="00997A56"/>
    <w:rPr>
      <w:sz w:val="16"/>
      <w:szCs w:val="16"/>
    </w:rPr>
  </w:style>
  <w:style w:type="paragraph" w:styleId="CommentText">
    <w:name w:val="annotation text"/>
    <w:basedOn w:val="Normal"/>
    <w:link w:val="CommentTextChar"/>
    <w:uiPriority w:val="99"/>
    <w:semiHidden/>
    <w:unhideWhenUsed/>
    <w:rsid w:val="00997A56"/>
    <w:rPr>
      <w:sz w:val="20"/>
      <w:szCs w:val="20"/>
      <w:lang w:eastAsia="en-US"/>
    </w:rPr>
  </w:style>
  <w:style w:type="character" w:customStyle="1" w:styleId="CommentTextChar">
    <w:name w:val="Comment Text Char"/>
    <w:basedOn w:val="DefaultParagraphFont"/>
    <w:link w:val="CommentText"/>
    <w:uiPriority w:val="99"/>
    <w:semiHidden/>
    <w:rsid w:val="00997A5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97A56"/>
    <w:rPr>
      <w:b/>
      <w:bCs/>
    </w:rPr>
  </w:style>
  <w:style w:type="character" w:customStyle="1" w:styleId="CommentSubjectChar">
    <w:name w:val="Comment Subject Char"/>
    <w:basedOn w:val="CommentTextChar"/>
    <w:link w:val="CommentSubject"/>
    <w:uiPriority w:val="99"/>
    <w:semiHidden/>
    <w:rsid w:val="00997A56"/>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997A56"/>
    <w:rPr>
      <w:rFonts w:ascii="Segoe UI" w:hAnsi="Segoe UI" w:cs="Segoe UI"/>
      <w:sz w:val="18"/>
      <w:szCs w:val="18"/>
      <w:lang w:eastAsia="en-US"/>
    </w:rPr>
  </w:style>
  <w:style w:type="character" w:customStyle="1" w:styleId="BalloonTextChar">
    <w:name w:val="Balloon Text Char"/>
    <w:basedOn w:val="DefaultParagraphFont"/>
    <w:link w:val="BalloonText"/>
    <w:uiPriority w:val="99"/>
    <w:semiHidden/>
    <w:rsid w:val="00997A56"/>
    <w:rPr>
      <w:rFonts w:ascii="Segoe UI" w:eastAsia="Times New Roman" w:hAnsi="Segoe UI" w:cs="Segoe UI"/>
      <w:sz w:val="18"/>
      <w:szCs w:val="18"/>
    </w:rPr>
  </w:style>
  <w:style w:type="character" w:styleId="FollowedHyperlink">
    <w:name w:val="FollowedHyperlink"/>
    <w:basedOn w:val="DefaultParagraphFont"/>
    <w:uiPriority w:val="99"/>
    <w:semiHidden/>
    <w:unhideWhenUsed/>
    <w:rsid w:val="00616A63"/>
    <w:rPr>
      <w:color w:val="954F72" w:themeColor="followedHyperlink"/>
      <w:u w:val="single"/>
    </w:rPr>
  </w:style>
  <w:style w:type="table" w:styleId="GridTable1Light">
    <w:name w:val="Grid Table 1 Light"/>
    <w:basedOn w:val="TableNormal"/>
    <w:uiPriority w:val="46"/>
    <w:rsid w:val="0042350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635935"/>
    <w:rPr>
      <w:color w:val="605E5C"/>
      <w:shd w:val="clear" w:color="auto" w:fill="E1DFDD"/>
    </w:rPr>
  </w:style>
  <w:style w:type="table" w:customStyle="1" w:styleId="GridTable1Light1">
    <w:name w:val="Grid Table 1 Light1"/>
    <w:basedOn w:val="TableNormal"/>
    <w:next w:val="GridTable1Light"/>
    <w:uiPriority w:val="46"/>
    <w:rsid w:val="002F72CB"/>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605157">
      <w:bodyDiv w:val="1"/>
      <w:marLeft w:val="360"/>
      <w:marRight w:val="360"/>
      <w:marTop w:val="360"/>
      <w:marBottom w:val="360"/>
      <w:divBdr>
        <w:top w:val="none" w:sz="0" w:space="0" w:color="auto"/>
        <w:left w:val="none" w:sz="0" w:space="0" w:color="auto"/>
        <w:bottom w:val="none" w:sz="0" w:space="0" w:color="auto"/>
        <w:right w:val="none" w:sz="0" w:space="0" w:color="auto"/>
      </w:divBdr>
    </w:div>
    <w:div w:id="81032853">
      <w:bodyDiv w:val="1"/>
      <w:marLeft w:val="0"/>
      <w:marRight w:val="0"/>
      <w:marTop w:val="0"/>
      <w:marBottom w:val="0"/>
      <w:divBdr>
        <w:top w:val="none" w:sz="0" w:space="0" w:color="auto"/>
        <w:left w:val="none" w:sz="0" w:space="0" w:color="auto"/>
        <w:bottom w:val="none" w:sz="0" w:space="0" w:color="auto"/>
        <w:right w:val="none" w:sz="0" w:space="0" w:color="auto"/>
      </w:divBdr>
    </w:div>
    <w:div w:id="121534306">
      <w:bodyDiv w:val="1"/>
      <w:marLeft w:val="0"/>
      <w:marRight w:val="0"/>
      <w:marTop w:val="0"/>
      <w:marBottom w:val="0"/>
      <w:divBdr>
        <w:top w:val="none" w:sz="0" w:space="0" w:color="auto"/>
        <w:left w:val="none" w:sz="0" w:space="0" w:color="auto"/>
        <w:bottom w:val="none" w:sz="0" w:space="0" w:color="auto"/>
        <w:right w:val="none" w:sz="0" w:space="0" w:color="auto"/>
      </w:divBdr>
    </w:div>
    <w:div w:id="225533186">
      <w:bodyDiv w:val="1"/>
      <w:marLeft w:val="0"/>
      <w:marRight w:val="0"/>
      <w:marTop w:val="0"/>
      <w:marBottom w:val="0"/>
      <w:divBdr>
        <w:top w:val="none" w:sz="0" w:space="0" w:color="auto"/>
        <w:left w:val="none" w:sz="0" w:space="0" w:color="auto"/>
        <w:bottom w:val="none" w:sz="0" w:space="0" w:color="auto"/>
        <w:right w:val="none" w:sz="0" w:space="0" w:color="auto"/>
      </w:divBdr>
    </w:div>
    <w:div w:id="226116173">
      <w:bodyDiv w:val="1"/>
      <w:marLeft w:val="0"/>
      <w:marRight w:val="0"/>
      <w:marTop w:val="0"/>
      <w:marBottom w:val="0"/>
      <w:divBdr>
        <w:top w:val="none" w:sz="0" w:space="0" w:color="auto"/>
        <w:left w:val="none" w:sz="0" w:space="0" w:color="auto"/>
        <w:bottom w:val="none" w:sz="0" w:space="0" w:color="auto"/>
        <w:right w:val="none" w:sz="0" w:space="0" w:color="auto"/>
      </w:divBdr>
      <w:divsChild>
        <w:div w:id="1481920137">
          <w:marLeft w:val="0"/>
          <w:marRight w:val="108"/>
          <w:marTop w:val="18"/>
          <w:marBottom w:val="108"/>
          <w:divBdr>
            <w:top w:val="none" w:sz="0" w:space="0" w:color="auto"/>
            <w:left w:val="none" w:sz="0" w:space="0" w:color="auto"/>
            <w:bottom w:val="none" w:sz="0" w:space="0" w:color="auto"/>
            <w:right w:val="none" w:sz="0" w:space="0" w:color="auto"/>
          </w:divBdr>
          <w:divsChild>
            <w:div w:id="1894736855">
              <w:marLeft w:val="0"/>
              <w:marRight w:val="0"/>
              <w:marTop w:val="0"/>
              <w:marBottom w:val="0"/>
              <w:divBdr>
                <w:top w:val="none" w:sz="0" w:space="0" w:color="auto"/>
                <w:left w:val="none" w:sz="0" w:space="0" w:color="auto"/>
                <w:bottom w:val="none" w:sz="0" w:space="0" w:color="auto"/>
                <w:right w:val="none" w:sz="0" w:space="0" w:color="auto"/>
              </w:divBdr>
              <w:divsChild>
                <w:div w:id="923881617">
                  <w:marLeft w:val="0"/>
                  <w:marRight w:val="0"/>
                  <w:marTop w:val="0"/>
                  <w:marBottom w:val="0"/>
                  <w:divBdr>
                    <w:top w:val="none" w:sz="0" w:space="0" w:color="auto"/>
                    <w:left w:val="none" w:sz="0" w:space="0" w:color="auto"/>
                    <w:bottom w:val="none" w:sz="0" w:space="0" w:color="auto"/>
                    <w:right w:val="none" w:sz="0" w:space="0" w:color="auto"/>
                  </w:divBdr>
                  <w:divsChild>
                    <w:div w:id="263923104">
                      <w:marLeft w:val="0"/>
                      <w:marRight w:val="0"/>
                      <w:marTop w:val="0"/>
                      <w:marBottom w:val="0"/>
                      <w:divBdr>
                        <w:top w:val="none" w:sz="0" w:space="0" w:color="auto"/>
                        <w:left w:val="none" w:sz="0" w:space="0" w:color="auto"/>
                        <w:bottom w:val="none" w:sz="0" w:space="0" w:color="auto"/>
                        <w:right w:val="none" w:sz="0" w:space="0" w:color="auto"/>
                      </w:divBdr>
                      <w:divsChild>
                        <w:div w:id="822235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30502756">
      <w:bodyDiv w:val="1"/>
      <w:marLeft w:val="360"/>
      <w:marRight w:val="360"/>
      <w:marTop w:val="360"/>
      <w:marBottom w:val="360"/>
      <w:divBdr>
        <w:top w:val="none" w:sz="0" w:space="0" w:color="auto"/>
        <w:left w:val="none" w:sz="0" w:space="0" w:color="auto"/>
        <w:bottom w:val="none" w:sz="0" w:space="0" w:color="auto"/>
        <w:right w:val="none" w:sz="0" w:space="0" w:color="auto"/>
      </w:divBdr>
    </w:div>
    <w:div w:id="304167787">
      <w:bodyDiv w:val="1"/>
      <w:marLeft w:val="360"/>
      <w:marRight w:val="360"/>
      <w:marTop w:val="360"/>
      <w:marBottom w:val="360"/>
      <w:divBdr>
        <w:top w:val="none" w:sz="0" w:space="0" w:color="auto"/>
        <w:left w:val="none" w:sz="0" w:space="0" w:color="auto"/>
        <w:bottom w:val="none" w:sz="0" w:space="0" w:color="auto"/>
        <w:right w:val="none" w:sz="0" w:space="0" w:color="auto"/>
      </w:divBdr>
    </w:div>
    <w:div w:id="327100743">
      <w:bodyDiv w:val="1"/>
      <w:marLeft w:val="0"/>
      <w:marRight w:val="0"/>
      <w:marTop w:val="0"/>
      <w:marBottom w:val="0"/>
      <w:divBdr>
        <w:top w:val="none" w:sz="0" w:space="0" w:color="auto"/>
        <w:left w:val="none" w:sz="0" w:space="0" w:color="auto"/>
        <w:bottom w:val="none" w:sz="0" w:space="0" w:color="auto"/>
        <w:right w:val="none" w:sz="0" w:space="0" w:color="auto"/>
      </w:divBdr>
    </w:div>
    <w:div w:id="375980480">
      <w:bodyDiv w:val="1"/>
      <w:marLeft w:val="0"/>
      <w:marRight w:val="0"/>
      <w:marTop w:val="0"/>
      <w:marBottom w:val="0"/>
      <w:divBdr>
        <w:top w:val="none" w:sz="0" w:space="0" w:color="auto"/>
        <w:left w:val="none" w:sz="0" w:space="0" w:color="auto"/>
        <w:bottom w:val="none" w:sz="0" w:space="0" w:color="auto"/>
        <w:right w:val="none" w:sz="0" w:space="0" w:color="auto"/>
      </w:divBdr>
    </w:div>
    <w:div w:id="391542843">
      <w:bodyDiv w:val="1"/>
      <w:marLeft w:val="0"/>
      <w:marRight w:val="0"/>
      <w:marTop w:val="0"/>
      <w:marBottom w:val="0"/>
      <w:divBdr>
        <w:top w:val="none" w:sz="0" w:space="0" w:color="auto"/>
        <w:left w:val="none" w:sz="0" w:space="0" w:color="auto"/>
        <w:bottom w:val="none" w:sz="0" w:space="0" w:color="auto"/>
        <w:right w:val="none" w:sz="0" w:space="0" w:color="auto"/>
      </w:divBdr>
    </w:div>
    <w:div w:id="393702568">
      <w:bodyDiv w:val="1"/>
      <w:marLeft w:val="0"/>
      <w:marRight w:val="0"/>
      <w:marTop w:val="0"/>
      <w:marBottom w:val="0"/>
      <w:divBdr>
        <w:top w:val="none" w:sz="0" w:space="0" w:color="auto"/>
        <w:left w:val="none" w:sz="0" w:space="0" w:color="auto"/>
        <w:bottom w:val="none" w:sz="0" w:space="0" w:color="auto"/>
        <w:right w:val="none" w:sz="0" w:space="0" w:color="auto"/>
      </w:divBdr>
      <w:divsChild>
        <w:div w:id="1557350669">
          <w:marLeft w:val="126"/>
          <w:marRight w:val="126"/>
          <w:marTop w:val="0"/>
          <w:marBottom w:val="126"/>
          <w:divBdr>
            <w:top w:val="none" w:sz="0" w:space="0" w:color="auto"/>
            <w:left w:val="none" w:sz="0" w:space="0" w:color="auto"/>
            <w:bottom w:val="none" w:sz="0" w:space="0" w:color="auto"/>
            <w:right w:val="none" w:sz="0" w:space="0" w:color="auto"/>
          </w:divBdr>
          <w:divsChild>
            <w:div w:id="1582372344">
              <w:marLeft w:val="0"/>
              <w:marRight w:val="0"/>
              <w:marTop w:val="0"/>
              <w:marBottom w:val="0"/>
              <w:divBdr>
                <w:top w:val="none" w:sz="0" w:space="0" w:color="auto"/>
                <w:left w:val="none" w:sz="0" w:space="0" w:color="auto"/>
                <w:bottom w:val="none" w:sz="0" w:space="0" w:color="auto"/>
                <w:right w:val="none" w:sz="0" w:space="0" w:color="auto"/>
              </w:divBdr>
              <w:divsChild>
                <w:div w:id="41754802">
                  <w:marLeft w:val="0"/>
                  <w:marRight w:val="0"/>
                  <w:marTop w:val="0"/>
                  <w:marBottom w:val="0"/>
                  <w:divBdr>
                    <w:top w:val="none" w:sz="0" w:space="0" w:color="auto"/>
                    <w:left w:val="none" w:sz="0" w:space="0" w:color="auto"/>
                    <w:bottom w:val="none" w:sz="0" w:space="0" w:color="auto"/>
                    <w:right w:val="none" w:sz="0" w:space="0" w:color="auto"/>
                  </w:divBdr>
                </w:div>
                <w:div w:id="1556817865">
                  <w:marLeft w:val="0"/>
                  <w:marRight w:val="108"/>
                  <w:marTop w:val="18"/>
                  <w:marBottom w:val="108"/>
                  <w:divBdr>
                    <w:top w:val="none" w:sz="0" w:space="0" w:color="auto"/>
                    <w:left w:val="none" w:sz="0" w:space="0" w:color="auto"/>
                    <w:bottom w:val="none" w:sz="0" w:space="0" w:color="auto"/>
                    <w:right w:val="none" w:sz="0" w:space="0" w:color="auto"/>
                  </w:divBdr>
                  <w:divsChild>
                    <w:div w:id="1700351164">
                      <w:marLeft w:val="0"/>
                      <w:marRight w:val="0"/>
                      <w:marTop w:val="0"/>
                      <w:marBottom w:val="0"/>
                      <w:divBdr>
                        <w:top w:val="none" w:sz="0" w:space="0" w:color="auto"/>
                        <w:left w:val="none" w:sz="0" w:space="0" w:color="auto"/>
                        <w:bottom w:val="none" w:sz="0" w:space="0" w:color="auto"/>
                        <w:right w:val="none" w:sz="0" w:space="0" w:color="auto"/>
                      </w:divBdr>
                      <w:divsChild>
                        <w:div w:id="1487208921">
                          <w:marLeft w:val="0"/>
                          <w:marRight w:val="0"/>
                          <w:marTop w:val="0"/>
                          <w:marBottom w:val="0"/>
                          <w:divBdr>
                            <w:top w:val="none" w:sz="0" w:space="0" w:color="auto"/>
                            <w:left w:val="none" w:sz="0" w:space="0" w:color="auto"/>
                            <w:bottom w:val="none" w:sz="0" w:space="0" w:color="auto"/>
                            <w:right w:val="none" w:sz="0" w:space="0" w:color="auto"/>
                          </w:divBdr>
                          <w:divsChild>
                            <w:div w:id="243225660">
                              <w:marLeft w:val="0"/>
                              <w:marRight w:val="0"/>
                              <w:marTop w:val="0"/>
                              <w:marBottom w:val="0"/>
                              <w:divBdr>
                                <w:top w:val="none" w:sz="0" w:space="0" w:color="auto"/>
                                <w:left w:val="none" w:sz="0" w:space="0" w:color="auto"/>
                                <w:bottom w:val="none" w:sz="0" w:space="0" w:color="auto"/>
                                <w:right w:val="none" w:sz="0" w:space="0" w:color="auto"/>
                              </w:divBdr>
                              <w:divsChild>
                                <w:div w:id="1762682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22187039">
      <w:bodyDiv w:val="1"/>
      <w:marLeft w:val="0"/>
      <w:marRight w:val="0"/>
      <w:marTop w:val="0"/>
      <w:marBottom w:val="0"/>
      <w:divBdr>
        <w:top w:val="none" w:sz="0" w:space="0" w:color="auto"/>
        <w:left w:val="none" w:sz="0" w:space="0" w:color="auto"/>
        <w:bottom w:val="none" w:sz="0" w:space="0" w:color="auto"/>
        <w:right w:val="none" w:sz="0" w:space="0" w:color="auto"/>
      </w:divBdr>
    </w:div>
    <w:div w:id="468982398">
      <w:bodyDiv w:val="1"/>
      <w:marLeft w:val="360"/>
      <w:marRight w:val="360"/>
      <w:marTop w:val="360"/>
      <w:marBottom w:val="360"/>
      <w:divBdr>
        <w:top w:val="none" w:sz="0" w:space="0" w:color="auto"/>
        <w:left w:val="none" w:sz="0" w:space="0" w:color="auto"/>
        <w:bottom w:val="none" w:sz="0" w:space="0" w:color="auto"/>
        <w:right w:val="none" w:sz="0" w:space="0" w:color="auto"/>
      </w:divBdr>
    </w:div>
    <w:div w:id="576523266">
      <w:bodyDiv w:val="1"/>
      <w:marLeft w:val="360"/>
      <w:marRight w:val="360"/>
      <w:marTop w:val="360"/>
      <w:marBottom w:val="360"/>
      <w:divBdr>
        <w:top w:val="none" w:sz="0" w:space="0" w:color="auto"/>
        <w:left w:val="none" w:sz="0" w:space="0" w:color="auto"/>
        <w:bottom w:val="none" w:sz="0" w:space="0" w:color="auto"/>
        <w:right w:val="none" w:sz="0" w:space="0" w:color="auto"/>
      </w:divBdr>
    </w:div>
    <w:div w:id="593822524">
      <w:bodyDiv w:val="1"/>
      <w:marLeft w:val="0"/>
      <w:marRight w:val="0"/>
      <w:marTop w:val="0"/>
      <w:marBottom w:val="0"/>
      <w:divBdr>
        <w:top w:val="none" w:sz="0" w:space="0" w:color="auto"/>
        <w:left w:val="none" w:sz="0" w:space="0" w:color="auto"/>
        <w:bottom w:val="none" w:sz="0" w:space="0" w:color="auto"/>
        <w:right w:val="none" w:sz="0" w:space="0" w:color="auto"/>
      </w:divBdr>
    </w:div>
    <w:div w:id="627861333">
      <w:bodyDiv w:val="1"/>
      <w:marLeft w:val="360"/>
      <w:marRight w:val="360"/>
      <w:marTop w:val="360"/>
      <w:marBottom w:val="360"/>
      <w:divBdr>
        <w:top w:val="none" w:sz="0" w:space="0" w:color="auto"/>
        <w:left w:val="none" w:sz="0" w:space="0" w:color="auto"/>
        <w:bottom w:val="none" w:sz="0" w:space="0" w:color="auto"/>
        <w:right w:val="none" w:sz="0" w:space="0" w:color="auto"/>
      </w:divBdr>
    </w:div>
    <w:div w:id="776565243">
      <w:bodyDiv w:val="1"/>
      <w:marLeft w:val="360"/>
      <w:marRight w:val="360"/>
      <w:marTop w:val="360"/>
      <w:marBottom w:val="360"/>
      <w:divBdr>
        <w:top w:val="none" w:sz="0" w:space="0" w:color="auto"/>
        <w:left w:val="none" w:sz="0" w:space="0" w:color="auto"/>
        <w:bottom w:val="none" w:sz="0" w:space="0" w:color="auto"/>
        <w:right w:val="none" w:sz="0" w:space="0" w:color="auto"/>
      </w:divBdr>
    </w:div>
    <w:div w:id="863908656">
      <w:bodyDiv w:val="1"/>
      <w:marLeft w:val="0"/>
      <w:marRight w:val="0"/>
      <w:marTop w:val="0"/>
      <w:marBottom w:val="0"/>
      <w:divBdr>
        <w:top w:val="none" w:sz="0" w:space="0" w:color="auto"/>
        <w:left w:val="none" w:sz="0" w:space="0" w:color="auto"/>
        <w:bottom w:val="none" w:sz="0" w:space="0" w:color="auto"/>
        <w:right w:val="none" w:sz="0" w:space="0" w:color="auto"/>
      </w:divBdr>
    </w:div>
    <w:div w:id="866017785">
      <w:bodyDiv w:val="1"/>
      <w:marLeft w:val="0"/>
      <w:marRight w:val="0"/>
      <w:marTop w:val="0"/>
      <w:marBottom w:val="0"/>
      <w:divBdr>
        <w:top w:val="none" w:sz="0" w:space="0" w:color="auto"/>
        <w:left w:val="none" w:sz="0" w:space="0" w:color="auto"/>
        <w:bottom w:val="none" w:sz="0" w:space="0" w:color="auto"/>
        <w:right w:val="none" w:sz="0" w:space="0" w:color="auto"/>
      </w:divBdr>
      <w:divsChild>
        <w:div w:id="1733697593">
          <w:marLeft w:val="0"/>
          <w:marRight w:val="108"/>
          <w:marTop w:val="18"/>
          <w:marBottom w:val="108"/>
          <w:divBdr>
            <w:top w:val="none" w:sz="0" w:space="0" w:color="auto"/>
            <w:left w:val="none" w:sz="0" w:space="0" w:color="auto"/>
            <w:bottom w:val="none" w:sz="0" w:space="0" w:color="auto"/>
            <w:right w:val="none" w:sz="0" w:space="0" w:color="auto"/>
          </w:divBdr>
          <w:divsChild>
            <w:div w:id="857281687">
              <w:marLeft w:val="0"/>
              <w:marRight w:val="0"/>
              <w:marTop w:val="0"/>
              <w:marBottom w:val="0"/>
              <w:divBdr>
                <w:top w:val="none" w:sz="0" w:space="0" w:color="auto"/>
                <w:left w:val="none" w:sz="0" w:space="0" w:color="auto"/>
                <w:bottom w:val="none" w:sz="0" w:space="0" w:color="auto"/>
                <w:right w:val="none" w:sz="0" w:space="0" w:color="auto"/>
              </w:divBdr>
              <w:divsChild>
                <w:div w:id="273366842">
                  <w:marLeft w:val="0"/>
                  <w:marRight w:val="0"/>
                  <w:marTop w:val="0"/>
                  <w:marBottom w:val="0"/>
                  <w:divBdr>
                    <w:top w:val="none" w:sz="0" w:space="0" w:color="auto"/>
                    <w:left w:val="none" w:sz="0" w:space="0" w:color="auto"/>
                    <w:bottom w:val="none" w:sz="0" w:space="0" w:color="auto"/>
                    <w:right w:val="none" w:sz="0" w:space="0" w:color="auto"/>
                  </w:divBdr>
                  <w:divsChild>
                    <w:div w:id="2129465033">
                      <w:marLeft w:val="0"/>
                      <w:marRight w:val="0"/>
                      <w:marTop w:val="0"/>
                      <w:marBottom w:val="0"/>
                      <w:divBdr>
                        <w:top w:val="none" w:sz="0" w:space="0" w:color="auto"/>
                        <w:left w:val="none" w:sz="0" w:space="0" w:color="auto"/>
                        <w:bottom w:val="none" w:sz="0" w:space="0" w:color="auto"/>
                        <w:right w:val="none" w:sz="0" w:space="0" w:color="auto"/>
                      </w:divBdr>
                      <w:divsChild>
                        <w:div w:id="1513841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78392966">
      <w:bodyDiv w:val="1"/>
      <w:marLeft w:val="0"/>
      <w:marRight w:val="0"/>
      <w:marTop w:val="0"/>
      <w:marBottom w:val="0"/>
      <w:divBdr>
        <w:top w:val="none" w:sz="0" w:space="0" w:color="auto"/>
        <w:left w:val="none" w:sz="0" w:space="0" w:color="auto"/>
        <w:bottom w:val="none" w:sz="0" w:space="0" w:color="auto"/>
        <w:right w:val="none" w:sz="0" w:space="0" w:color="auto"/>
      </w:divBdr>
    </w:div>
    <w:div w:id="899631875">
      <w:bodyDiv w:val="1"/>
      <w:marLeft w:val="0"/>
      <w:marRight w:val="0"/>
      <w:marTop w:val="0"/>
      <w:marBottom w:val="0"/>
      <w:divBdr>
        <w:top w:val="none" w:sz="0" w:space="0" w:color="auto"/>
        <w:left w:val="none" w:sz="0" w:space="0" w:color="auto"/>
        <w:bottom w:val="none" w:sz="0" w:space="0" w:color="auto"/>
        <w:right w:val="none" w:sz="0" w:space="0" w:color="auto"/>
      </w:divBdr>
    </w:div>
    <w:div w:id="910698819">
      <w:bodyDiv w:val="1"/>
      <w:marLeft w:val="360"/>
      <w:marRight w:val="360"/>
      <w:marTop w:val="360"/>
      <w:marBottom w:val="360"/>
      <w:divBdr>
        <w:top w:val="none" w:sz="0" w:space="0" w:color="auto"/>
        <w:left w:val="none" w:sz="0" w:space="0" w:color="auto"/>
        <w:bottom w:val="none" w:sz="0" w:space="0" w:color="auto"/>
        <w:right w:val="none" w:sz="0" w:space="0" w:color="auto"/>
      </w:divBdr>
    </w:div>
    <w:div w:id="944651966">
      <w:bodyDiv w:val="1"/>
      <w:marLeft w:val="0"/>
      <w:marRight w:val="0"/>
      <w:marTop w:val="0"/>
      <w:marBottom w:val="0"/>
      <w:divBdr>
        <w:top w:val="none" w:sz="0" w:space="0" w:color="auto"/>
        <w:left w:val="none" w:sz="0" w:space="0" w:color="auto"/>
        <w:bottom w:val="none" w:sz="0" w:space="0" w:color="auto"/>
        <w:right w:val="none" w:sz="0" w:space="0" w:color="auto"/>
      </w:divBdr>
    </w:div>
    <w:div w:id="1046875013">
      <w:bodyDiv w:val="1"/>
      <w:marLeft w:val="0"/>
      <w:marRight w:val="0"/>
      <w:marTop w:val="0"/>
      <w:marBottom w:val="0"/>
      <w:divBdr>
        <w:top w:val="none" w:sz="0" w:space="0" w:color="auto"/>
        <w:left w:val="none" w:sz="0" w:space="0" w:color="auto"/>
        <w:bottom w:val="none" w:sz="0" w:space="0" w:color="auto"/>
        <w:right w:val="none" w:sz="0" w:space="0" w:color="auto"/>
      </w:divBdr>
    </w:div>
    <w:div w:id="1179349759">
      <w:bodyDiv w:val="1"/>
      <w:marLeft w:val="0"/>
      <w:marRight w:val="0"/>
      <w:marTop w:val="0"/>
      <w:marBottom w:val="0"/>
      <w:divBdr>
        <w:top w:val="none" w:sz="0" w:space="0" w:color="auto"/>
        <w:left w:val="none" w:sz="0" w:space="0" w:color="auto"/>
        <w:bottom w:val="none" w:sz="0" w:space="0" w:color="auto"/>
        <w:right w:val="none" w:sz="0" w:space="0" w:color="auto"/>
      </w:divBdr>
    </w:div>
    <w:div w:id="1465464813">
      <w:bodyDiv w:val="1"/>
      <w:marLeft w:val="0"/>
      <w:marRight w:val="0"/>
      <w:marTop w:val="0"/>
      <w:marBottom w:val="0"/>
      <w:divBdr>
        <w:top w:val="none" w:sz="0" w:space="0" w:color="auto"/>
        <w:left w:val="none" w:sz="0" w:space="0" w:color="auto"/>
        <w:bottom w:val="none" w:sz="0" w:space="0" w:color="auto"/>
        <w:right w:val="none" w:sz="0" w:space="0" w:color="auto"/>
      </w:divBdr>
    </w:div>
    <w:div w:id="1473980234">
      <w:bodyDiv w:val="1"/>
      <w:marLeft w:val="0"/>
      <w:marRight w:val="0"/>
      <w:marTop w:val="0"/>
      <w:marBottom w:val="0"/>
      <w:divBdr>
        <w:top w:val="none" w:sz="0" w:space="0" w:color="auto"/>
        <w:left w:val="none" w:sz="0" w:space="0" w:color="auto"/>
        <w:bottom w:val="none" w:sz="0" w:space="0" w:color="auto"/>
        <w:right w:val="none" w:sz="0" w:space="0" w:color="auto"/>
      </w:divBdr>
    </w:div>
    <w:div w:id="1509052816">
      <w:bodyDiv w:val="1"/>
      <w:marLeft w:val="0"/>
      <w:marRight w:val="0"/>
      <w:marTop w:val="0"/>
      <w:marBottom w:val="0"/>
      <w:divBdr>
        <w:top w:val="none" w:sz="0" w:space="0" w:color="auto"/>
        <w:left w:val="none" w:sz="0" w:space="0" w:color="auto"/>
        <w:bottom w:val="none" w:sz="0" w:space="0" w:color="auto"/>
        <w:right w:val="none" w:sz="0" w:space="0" w:color="auto"/>
      </w:divBdr>
    </w:div>
    <w:div w:id="1561205361">
      <w:bodyDiv w:val="1"/>
      <w:marLeft w:val="0"/>
      <w:marRight w:val="0"/>
      <w:marTop w:val="0"/>
      <w:marBottom w:val="0"/>
      <w:divBdr>
        <w:top w:val="none" w:sz="0" w:space="0" w:color="auto"/>
        <w:left w:val="none" w:sz="0" w:space="0" w:color="auto"/>
        <w:bottom w:val="none" w:sz="0" w:space="0" w:color="auto"/>
        <w:right w:val="none" w:sz="0" w:space="0" w:color="auto"/>
      </w:divBdr>
    </w:div>
    <w:div w:id="1583030656">
      <w:bodyDiv w:val="1"/>
      <w:marLeft w:val="0"/>
      <w:marRight w:val="0"/>
      <w:marTop w:val="0"/>
      <w:marBottom w:val="0"/>
      <w:divBdr>
        <w:top w:val="none" w:sz="0" w:space="0" w:color="auto"/>
        <w:left w:val="none" w:sz="0" w:space="0" w:color="auto"/>
        <w:bottom w:val="none" w:sz="0" w:space="0" w:color="auto"/>
        <w:right w:val="none" w:sz="0" w:space="0" w:color="auto"/>
      </w:divBdr>
    </w:div>
    <w:div w:id="1584026144">
      <w:bodyDiv w:val="1"/>
      <w:marLeft w:val="360"/>
      <w:marRight w:val="360"/>
      <w:marTop w:val="360"/>
      <w:marBottom w:val="360"/>
      <w:divBdr>
        <w:top w:val="none" w:sz="0" w:space="0" w:color="auto"/>
        <w:left w:val="none" w:sz="0" w:space="0" w:color="auto"/>
        <w:bottom w:val="none" w:sz="0" w:space="0" w:color="auto"/>
        <w:right w:val="none" w:sz="0" w:space="0" w:color="auto"/>
      </w:divBdr>
    </w:div>
    <w:div w:id="1647584446">
      <w:bodyDiv w:val="1"/>
      <w:marLeft w:val="0"/>
      <w:marRight w:val="0"/>
      <w:marTop w:val="0"/>
      <w:marBottom w:val="0"/>
      <w:divBdr>
        <w:top w:val="none" w:sz="0" w:space="0" w:color="auto"/>
        <w:left w:val="none" w:sz="0" w:space="0" w:color="auto"/>
        <w:bottom w:val="none" w:sz="0" w:space="0" w:color="auto"/>
        <w:right w:val="none" w:sz="0" w:space="0" w:color="auto"/>
      </w:divBdr>
    </w:div>
    <w:div w:id="1734818001">
      <w:bodyDiv w:val="1"/>
      <w:marLeft w:val="0"/>
      <w:marRight w:val="0"/>
      <w:marTop w:val="0"/>
      <w:marBottom w:val="0"/>
      <w:divBdr>
        <w:top w:val="none" w:sz="0" w:space="0" w:color="auto"/>
        <w:left w:val="none" w:sz="0" w:space="0" w:color="auto"/>
        <w:bottom w:val="none" w:sz="0" w:space="0" w:color="auto"/>
        <w:right w:val="none" w:sz="0" w:space="0" w:color="auto"/>
      </w:divBdr>
    </w:div>
    <w:div w:id="1825969277">
      <w:bodyDiv w:val="1"/>
      <w:marLeft w:val="0"/>
      <w:marRight w:val="0"/>
      <w:marTop w:val="0"/>
      <w:marBottom w:val="0"/>
      <w:divBdr>
        <w:top w:val="none" w:sz="0" w:space="0" w:color="auto"/>
        <w:left w:val="none" w:sz="0" w:space="0" w:color="auto"/>
        <w:bottom w:val="none" w:sz="0" w:space="0" w:color="auto"/>
        <w:right w:val="none" w:sz="0" w:space="0" w:color="auto"/>
      </w:divBdr>
    </w:div>
    <w:div w:id="1831825287">
      <w:bodyDiv w:val="1"/>
      <w:marLeft w:val="0"/>
      <w:marRight w:val="0"/>
      <w:marTop w:val="0"/>
      <w:marBottom w:val="0"/>
      <w:divBdr>
        <w:top w:val="none" w:sz="0" w:space="0" w:color="auto"/>
        <w:left w:val="none" w:sz="0" w:space="0" w:color="auto"/>
        <w:bottom w:val="none" w:sz="0" w:space="0" w:color="auto"/>
        <w:right w:val="none" w:sz="0" w:space="0" w:color="auto"/>
      </w:divBdr>
    </w:div>
    <w:div w:id="1938783073">
      <w:bodyDiv w:val="1"/>
      <w:marLeft w:val="0"/>
      <w:marRight w:val="0"/>
      <w:marTop w:val="0"/>
      <w:marBottom w:val="0"/>
      <w:divBdr>
        <w:top w:val="none" w:sz="0" w:space="0" w:color="auto"/>
        <w:left w:val="none" w:sz="0" w:space="0" w:color="auto"/>
        <w:bottom w:val="none" w:sz="0" w:space="0" w:color="auto"/>
        <w:right w:val="none" w:sz="0" w:space="0" w:color="auto"/>
      </w:divBdr>
    </w:div>
    <w:div w:id="1957444418">
      <w:bodyDiv w:val="1"/>
      <w:marLeft w:val="360"/>
      <w:marRight w:val="360"/>
      <w:marTop w:val="360"/>
      <w:marBottom w:val="360"/>
      <w:divBdr>
        <w:top w:val="none" w:sz="0" w:space="0" w:color="auto"/>
        <w:left w:val="none" w:sz="0" w:space="0" w:color="auto"/>
        <w:bottom w:val="none" w:sz="0" w:space="0" w:color="auto"/>
        <w:right w:val="none" w:sz="0" w:space="0" w:color="auto"/>
      </w:divBdr>
    </w:div>
    <w:div w:id="2098624536">
      <w:bodyDiv w:val="1"/>
      <w:marLeft w:val="0"/>
      <w:marRight w:val="0"/>
      <w:marTop w:val="0"/>
      <w:marBottom w:val="0"/>
      <w:divBdr>
        <w:top w:val="none" w:sz="0" w:space="0" w:color="auto"/>
        <w:left w:val="none" w:sz="0" w:space="0" w:color="auto"/>
        <w:bottom w:val="none" w:sz="0" w:space="0" w:color="auto"/>
        <w:right w:val="none" w:sz="0" w:space="0" w:color="auto"/>
      </w:divBdr>
    </w:div>
    <w:div w:id="2147122164">
      <w:bodyDiv w:val="1"/>
      <w:marLeft w:val="360"/>
      <w:marRight w:val="360"/>
      <w:marTop w:val="360"/>
      <w:marBottom w:val="36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https://doi.org/10.1016/j.drugalcdep.2019.01.037" TargetMode="External"/><Relationship Id="rId21" Type="http://schemas.openxmlformats.org/officeDocument/2006/relationships/hyperlink" Target="https://doi.org/10.1080/10826084.2019.1581221" TargetMode="External"/><Relationship Id="rId42" Type="http://schemas.openxmlformats.org/officeDocument/2006/relationships/hyperlink" Target="https://doi.org/10.1111/j.1360-0443.2011.03407.x" TargetMode="External"/><Relationship Id="rId47" Type="http://schemas.openxmlformats.org/officeDocument/2006/relationships/hyperlink" Target="https://doi.org/10.1515/nsad-2015-0051" TargetMode="External"/><Relationship Id="rId63" Type="http://schemas.openxmlformats.org/officeDocument/2006/relationships/hyperlink" Target="https://doi.org/https://doi.org/10.1016/S0140-6736(06)68184-1" TargetMode="External"/><Relationship Id="rId68" Type="http://schemas.openxmlformats.org/officeDocument/2006/relationships/hyperlink" Target="https://doi.org/10.1016/j.addbeh.2006.09.008" TargetMode="External"/><Relationship Id="rId84" Type="http://schemas.openxmlformats.org/officeDocument/2006/relationships/hyperlink" Target="https://doi.org/10.1002/14651858.CD012021" TargetMode="External"/><Relationship Id="rId89" Type="http://schemas.openxmlformats.org/officeDocument/2006/relationships/hyperlink" Target="https://doi.org/10.1080/00952990.2017.1362419" TargetMode="External"/><Relationship Id="rId16" Type="http://schemas.openxmlformats.org/officeDocument/2006/relationships/hyperlink" Target="https://doi.org/Artn" TargetMode="External"/><Relationship Id="rId107" Type="http://schemas.openxmlformats.org/officeDocument/2006/relationships/hyperlink" Target="https://doi.org/10.1097/adm.0000000000000275" TargetMode="External"/><Relationship Id="rId11" Type="http://schemas.openxmlformats.org/officeDocument/2006/relationships/hyperlink" Target="https://www.changingthenarrative.news/" TargetMode="External"/><Relationship Id="rId32" Type="http://schemas.openxmlformats.org/officeDocument/2006/relationships/hyperlink" Target="https://www.ncbi.nlm.nih.gov/pubmed/11354589" TargetMode="External"/><Relationship Id="rId37" Type="http://schemas.openxmlformats.org/officeDocument/2006/relationships/hyperlink" Target="https://doi.org/10.1016/S0140-6736(13)61530-5" TargetMode="External"/><Relationship Id="rId53" Type="http://schemas.openxmlformats.org/officeDocument/2006/relationships/hyperlink" Target="https://doi.org/10.1016/j.drugpo.2009.10.010" TargetMode="External"/><Relationship Id="rId58" Type="http://schemas.openxmlformats.org/officeDocument/2006/relationships/hyperlink" Target="https://doi.org/10.1016/j.drugalcdep.2016.10.020" TargetMode="External"/><Relationship Id="rId74" Type="http://schemas.openxmlformats.org/officeDocument/2006/relationships/hyperlink" Target="https://doi.org/https://doi.org/10.1016/j.socscimed.2014.12.010" TargetMode="External"/><Relationship Id="rId79" Type="http://schemas.openxmlformats.org/officeDocument/2006/relationships/hyperlink" Target="https://doi.org/10.1136/bmj.k140" TargetMode="External"/><Relationship Id="rId102" Type="http://schemas.openxmlformats.org/officeDocument/2006/relationships/hyperlink" Target="https://doi.org/10.1186/1471-244X-12-101" TargetMode="External"/><Relationship Id="rId5" Type="http://schemas.openxmlformats.org/officeDocument/2006/relationships/webSettings" Target="webSettings.xml"/><Relationship Id="rId90" Type="http://schemas.openxmlformats.org/officeDocument/2006/relationships/hyperlink" Target="https://doi.org/10.1080/09595230500102434" TargetMode="External"/><Relationship Id="rId95" Type="http://schemas.openxmlformats.org/officeDocument/2006/relationships/hyperlink" Target="https://doi.org/10.1093/alcalc/agq089" TargetMode="External"/><Relationship Id="rId22" Type="http://schemas.openxmlformats.org/officeDocument/2006/relationships/hyperlink" Target="https://doi.org/10.1080/09687637.2018.1498456" TargetMode="External"/><Relationship Id="rId27" Type="http://schemas.openxmlformats.org/officeDocument/2006/relationships/hyperlink" Target="https://doi.org/https://doi.org/10.1016/j.psychres.2017.01.097" TargetMode="External"/><Relationship Id="rId43" Type="http://schemas.openxmlformats.org/officeDocument/2006/relationships/hyperlink" Target="https://doi.org/https://doi.org/10.1016/j.drugalcdep.2017.12.037" TargetMode="External"/><Relationship Id="rId48" Type="http://schemas.openxmlformats.org/officeDocument/2006/relationships/hyperlink" Target="https://www.jamovi.org" TargetMode="External"/><Relationship Id="rId64" Type="http://schemas.openxmlformats.org/officeDocument/2006/relationships/hyperlink" Target="https://doi.org/10.1177/1362480612468934" TargetMode="External"/><Relationship Id="rId69" Type="http://schemas.openxmlformats.org/officeDocument/2006/relationships/hyperlink" Target="https://doi.org/10.1007/s11572-012-9154-0" TargetMode="External"/><Relationship Id="rId80" Type="http://schemas.openxmlformats.org/officeDocument/2006/relationships/hyperlink" Target="https://doi.org/10.3109/09687637.2016.1173649" TargetMode="External"/><Relationship Id="rId85" Type="http://schemas.openxmlformats.org/officeDocument/2006/relationships/hyperlink" Target="https://doi.org/10.1016/j.socscimed.2008.06.004" TargetMode="External"/><Relationship Id="rId12" Type="http://schemas.openxmlformats.org/officeDocument/2006/relationships/hyperlink" Target="https://doi.org/10.1007/s00127-004-0723-y" TargetMode="External"/><Relationship Id="rId17" Type="http://schemas.openxmlformats.org/officeDocument/2006/relationships/hyperlink" Target="https://doi.org/10.1080/10410236.2018.1481709" TargetMode="External"/><Relationship Id="rId33" Type="http://schemas.openxmlformats.org/officeDocument/2006/relationships/hyperlink" Target="https://doi.org/10.1177/1468017308101818" TargetMode="External"/><Relationship Id="rId38" Type="http://schemas.openxmlformats.org/officeDocument/2006/relationships/hyperlink" Target="https://doi.org/10.1542/peds.111.3.564" TargetMode="External"/><Relationship Id="rId59" Type="http://schemas.openxmlformats.org/officeDocument/2006/relationships/hyperlink" Target="https://doi.org/10.1186/s13011-015-0022-5" TargetMode="External"/><Relationship Id="rId103" Type="http://schemas.openxmlformats.org/officeDocument/2006/relationships/hyperlink" Target="https://doi.org/10.1186/s12916-019-1271-3" TargetMode="External"/><Relationship Id="rId108" Type="http://schemas.openxmlformats.org/officeDocument/2006/relationships/hyperlink" Target="https://doi.org/10.1332/175982716X14721954315084" TargetMode="External"/><Relationship Id="rId54" Type="http://schemas.openxmlformats.org/officeDocument/2006/relationships/hyperlink" Target="https://doi.org/10.1176/appi.ps.201600056" TargetMode="External"/><Relationship Id="rId70" Type="http://schemas.openxmlformats.org/officeDocument/2006/relationships/hyperlink" Target="https://doi.org/10.1177/0706743717711172" TargetMode="External"/><Relationship Id="rId75" Type="http://schemas.openxmlformats.org/officeDocument/2006/relationships/hyperlink" Target="https://doi.org/10.1007/978-3-030-02580-9_11" TargetMode="External"/><Relationship Id="rId91" Type="http://schemas.openxmlformats.org/officeDocument/2006/relationships/hyperlink" Target="https://doi.org/10.1177/0004867412438873" TargetMode="External"/><Relationship Id="rId96" Type="http://schemas.openxmlformats.org/officeDocument/2006/relationships/hyperlink" Target="https://doi.org/10.1017/S003329171300072X"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80/16066359.2018.1508568" TargetMode="External"/><Relationship Id="rId23" Type="http://schemas.openxmlformats.org/officeDocument/2006/relationships/hyperlink" Target="https://doi.org/10.1177/1741659012443234" TargetMode="External"/><Relationship Id="rId28" Type="http://schemas.openxmlformats.org/officeDocument/2006/relationships/hyperlink" Target="https://doi.org/10.1001/jama.2016.11874" TargetMode="External"/><Relationship Id="rId36" Type="http://schemas.openxmlformats.org/officeDocument/2006/relationships/hyperlink" Target="https://doi.org/10.1016/S2215-0366(15)00508-8" TargetMode="External"/><Relationship Id="rId49" Type="http://schemas.openxmlformats.org/officeDocument/2006/relationships/hyperlink" Target="https://doi.org/10.1080/13698575.2011.556184" TargetMode="External"/><Relationship Id="rId57" Type="http://schemas.openxmlformats.org/officeDocument/2006/relationships/hyperlink" Target="https://doi.org/10.4172/2324-9005.1000106" TargetMode="External"/><Relationship Id="rId106" Type="http://schemas.openxmlformats.org/officeDocument/2006/relationships/hyperlink" Target="https://doi.org/10.1111/j.1467-9280.2008.02037.x" TargetMode="External"/><Relationship Id="rId10" Type="http://schemas.openxmlformats.org/officeDocument/2006/relationships/footer" Target="footer2.xml"/><Relationship Id="rId31" Type="http://schemas.openxmlformats.org/officeDocument/2006/relationships/hyperlink" Target="https://doi.org/10.1186/s12954-019-0285-7" TargetMode="External"/><Relationship Id="rId44" Type="http://schemas.openxmlformats.org/officeDocument/2006/relationships/hyperlink" Target="https://doi.org/10.1111/add.14188" TargetMode="External"/><Relationship Id="rId52" Type="http://schemas.openxmlformats.org/officeDocument/2006/relationships/hyperlink" Target="https://doi.org/10.1080/07347324.2016.1113103" TargetMode="External"/><Relationship Id="rId60" Type="http://schemas.openxmlformats.org/officeDocument/2006/relationships/hyperlink" Target="https://doi.org/https://doi.org/10.1016/j.cpr.2013.06.002" TargetMode="External"/><Relationship Id="rId65" Type="http://schemas.openxmlformats.org/officeDocument/2006/relationships/hyperlink" Target="https://doi.org/10.1111/j.1360-0443.2011.03601.x" TargetMode="External"/><Relationship Id="rId73" Type="http://schemas.openxmlformats.org/officeDocument/2006/relationships/hyperlink" Target="https://doi.org/10.1016/j.ypmed.2018.02.026" TargetMode="External"/><Relationship Id="rId78" Type="http://schemas.openxmlformats.org/officeDocument/2006/relationships/hyperlink" Target="https://doi.org/10.3109/09687631003705546" TargetMode="External"/><Relationship Id="rId81" Type="http://schemas.openxmlformats.org/officeDocument/2006/relationships/hyperlink" Target="https://doi.org/10.1111/add.13193" TargetMode="External"/><Relationship Id="rId86" Type="http://schemas.openxmlformats.org/officeDocument/2006/relationships/hyperlink" Target="https://doi.org/10.1111/j.1365-2850.2008.01369.x" TargetMode="External"/><Relationship Id="rId94" Type="http://schemas.openxmlformats.org/officeDocument/2006/relationships/hyperlink" Target="https://doi.org/10.1016/j.puhe.2017.08.021" TargetMode="External"/><Relationship Id="rId99" Type="http://schemas.openxmlformats.org/officeDocument/2006/relationships/hyperlink" Target="https://doi.org/https://doi.org/10.1016/j.drugalcdep.2016.02.019" TargetMode="External"/><Relationship Id="rId101" Type="http://schemas.openxmlformats.org/officeDocument/2006/relationships/hyperlink" Target="https://doi.org/10.1136/bmj.j1550"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https://doi.org/https://doi.org/10.1016/j.drugalcdep.2006.10.014" TargetMode="External"/><Relationship Id="rId18" Type="http://schemas.openxmlformats.org/officeDocument/2006/relationships/hyperlink" Target="https://doi.org/https://doi.org/10.1016/j.drugalcdep.2018.05.005" TargetMode="External"/><Relationship Id="rId39" Type="http://schemas.openxmlformats.org/officeDocument/2006/relationships/hyperlink" Target="https://doi.org/https://doi.org/10.1016/j.jsat.2019.03.005" TargetMode="External"/><Relationship Id="rId109" Type="http://schemas.openxmlformats.org/officeDocument/2006/relationships/hyperlink" Target="https://doi.org/10.1080/10826084.2018.1560469" TargetMode="External"/><Relationship Id="rId34" Type="http://schemas.openxmlformats.org/officeDocument/2006/relationships/hyperlink" Target="https://doi.org/https://doi.org/10.1016/j.drugpo.2018.06.015" TargetMode="External"/><Relationship Id="rId50" Type="http://schemas.openxmlformats.org/officeDocument/2006/relationships/hyperlink" Target="https://doi.org/10.3389/fpsyg.2015.00739" TargetMode="External"/><Relationship Id="rId55" Type="http://schemas.openxmlformats.org/officeDocument/2006/relationships/hyperlink" Target="https://doi.org/10.1215/03616878-3632230" TargetMode="External"/><Relationship Id="rId76" Type="http://schemas.openxmlformats.org/officeDocument/2006/relationships/hyperlink" Target="https://doi.org/https://doi.org/10.1016/j.ypmed.2019.03.018" TargetMode="External"/><Relationship Id="rId97" Type="http://schemas.openxmlformats.org/officeDocument/2006/relationships/hyperlink" Target="https://doi.org/https://doi.org/10.1016/j.addbeh.2017.11.020" TargetMode="External"/><Relationship Id="rId104" Type="http://schemas.openxmlformats.org/officeDocument/2006/relationships/hyperlink" Target="https://doi.org/10.1177/0192513x15581659" TargetMode="External"/><Relationship Id="rId7" Type="http://schemas.openxmlformats.org/officeDocument/2006/relationships/endnotes" Target="endnotes.xml"/><Relationship Id="rId71" Type="http://schemas.openxmlformats.org/officeDocument/2006/relationships/hyperlink" Target="https://doi.org/10.1080/01639625.2019.1706140" TargetMode="External"/><Relationship Id="rId92" Type="http://schemas.openxmlformats.org/officeDocument/2006/relationships/hyperlink" Target="https://doi.org/https://doi.org/10.1016/j.jsat.2010.09.006" TargetMode="External"/><Relationship Id="rId2" Type="http://schemas.openxmlformats.org/officeDocument/2006/relationships/numbering" Target="numbering.xml"/><Relationship Id="rId29" Type="http://schemas.openxmlformats.org/officeDocument/2006/relationships/hyperlink" Target="https://doi.org/10.1016/j.drugalcdep.2010.12.005" TargetMode="External"/><Relationship Id="rId24" Type="http://schemas.openxmlformats.org/officeDocument/2006/relationships/hyperlink" Target="https://doi.org/10.1007/978-3-030-35284-4_11" TargetMode="External"/><Relationship Id="rId40" Type="http://schemas.openxmlformats.org/officeDocument/2006/relationships/hyperlink" Target="https://doi.org/10.1016/j.drugpo.2014.04.019" TargetMode="External"/><Relationship Id="rId45" Type="http://schemas.openxmlformats.org/officeDocument/2006/relationships/hyperlink" Target="https://doi.org/10.1016/S2468-2667(17)30118-4" TargetMode="External"/><Relationship Id="rId66" Type="http://schemas.openxmlformats.org/officeDocument/2006/relationships/hyperlink" Target="https://doi.org/10.3109/09687637.2012.743506" TargetMode="External"/><Relationship Id="rId87" Type="http://schemas.openxmlformats.org/officeDocument/2006/relationships/hyperlink" Target="https://doi.org/10.1111/j.1600-0447.2006.00824.x" TargetMode="External"/><Relationship Id="rId110" Type="http://schemas.openxmlformats.org/officeDocument/2006/relationships/fontTable" Target="fontTable.xml"/><Relationship Id="rId61" Type="http://schemas.openxmlformats.org/officeDocument/2006/relationships/hyperlink" Target="https://doi.org/10.1111/inm.12390" TargetMode="External"/><Relationship Id="rId82" Type="http://schemas.openxmlformats.org/officeDocument/2006/relationships/hyperlink" Target="https://doi.org/https://doi.org/10.1016/j.drugalcdep.2016.06.015" TargetMode="External"/><Relationship Id="rId19" Type="http://schemas.openxmlformats.org/officeDocument/2006/relationships/hyperlink" Target="https://doi.org/10.1080/07347324.2018.1513777" TargetMode="External"/><Relationship Id="rId14" Type="http://schemas.openxmlformats.org/officeDocument/2006/relationships/hyperlink" Target="https://doi.org/10.1177/1741659019835274" TargetMode="External"/><Relationship Id="rId30" Type="http://schemas.openxmlformats.org/officeDocument/2006/relationships/hyperlink" Target="https://doi.org/10.1080/08897077.2014.930372" TargetMode="External"/><Relationship Id="rId35" Type="http://schemas.openxmlformats.org/officeDocument/2006/relationships/hyperlink" Target="https://doi.org/10.1007/978-3-319-72446-1_2" TargetMode="External"/><Relationship Id="rId56" Type="http://schemas.openxmlformats.org/officeDocument/2006/relationships/hyperlink" Target="https://doi.org/https://doi.org/10.1016/j.addbeh.2014.10.025" TargetMode="External"/><Relationship Id="rId77" Type="http://schemas.openxmlformats.org/officeDocument/2006/relationships/hyperlink" Target="https://doi.org/10.1186/s12888-014-0373-x" TargetMode="External"/><Relationship Id="rId100" Type="http://schemas.openxmlformats.org/officeDocument/2006/relationships/hyperlink" Target="https://doi.org/https://doi.org/10.1016/j.genhosppsych.2019.01.001" TargetMode="External"/><Relationship Id="rId105" Type="http://schemas.openxmlformats.org/officeDocument/2006/relationships/hyperlink" Target="https://doi.org/10.1016/j.drugalcdep.2013.02.018" TargetMode="External"/><Relationship Id="rId8" Type="http://schemas.openxmlformats.org/officeDocument/2006/relationships/hyperlink" Target="mailto:h.sumnall@ljmu.ac.uk" TargetMode="External"/><Relationship Id="rId51" Type="http://schemas.openxmlformats.org/officeDocument/2006/relationships/hyperlink" Target="https://doi.org/10.1177/002204261004000403" TargetMode="External"/><Relationship Id="rId72" Type="http://schemas.openxmlformats.org/officeDocument/2006/relationships/hyperlink" Target="https://doi.org/10.1016/j.drugpo.2013.11.001" TargetMode="External"/><Relationship Id="rId93" Type="http://schemas.openxmlformats.org/officeDocument/2006/relationships/hyperlink" Target="https://doi.org/10.1097/adm.0000000000000178" TargetMode="External"/><Relationship Id="rId98" Type="http://schemas.openxmlformats.org/officeDocument/2006/relationships/hyperlink" Target="https://doi.org/10.1016/j.ntt.2016.01.003" TargetMode="External"/><Relationship Id="rId3" Type="http://schemas.openxmlformats.org/officeDocument/2006/relationships/styles" Target="styles.xml"/><Relationship Id="rId25" Type="http://schemas.openxmlformats.org/officeDocument/2006/relationships/hyperlink" Target="https://doi.org/10.1080/10911359.2012.707941" TargetMode="External"/><Relationship Id="rId46" Type="http://schemas.openxmlformats.org/officeDocument/2006/relationships/hyperlink" Target="https://doi.org/10.1093/eurpub/ckz037" TargetMode="External"/><Relationship Id="rId67" Type="http://schemas.openxmlformats.org/officeDocument/2006/relationships/hyperlink" Target="https://doi.org/10.3109/14659891.2016.1143049" TargetMode="External"/><Relationship Id="rId20" Type="http://schemas.openxmlformats.org/officeDocument/2006/relationships/hyperlink" Target="https://doi.org/doi:10.1108/HE-03-2018-0017" TargetMode="External"/><Relationship Id="rId41" Type="http://schemas.openxmlformats.org/officeDocument/2006/relationships/hyperlink" Target="https://doi.org/10.3758/BF03193146" TargetMode="External"/><Relationship Id="rId62" Type="http://schemas.openxmlformats.org/officeDocument/2006/relationships/hyperlink" Target="https://doi.org/10.1146/annurev.soc.27.1.363" TargetMode="External"/><Relationship Id="rId83" Type="http://schemas.openxmlformats.org/officeDocument/2006/relationships/hyperlink" Target="https://doi.org/10.1111/add.14699" TargetMode="External"/><Relationship Id="rId88" Type="http://schemas.openxmlformats.org/officeDocument/2006/relationships/hyperlink" Target="https://doi.org/10.1080/08897077.2016.1268239" TargetMode="External"/><Relationship Id="rId11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E3B216-CF37-45D2-9225-B21AFDA8DA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9</Pages>
  <Words>18559</Words>
  <Characters>105790</Characters>
  <Application>Microsoft Office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124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gomery, Cathy</dc:creator>
  <cp:keywords/>
  <dc:description/>
  <cp:lastModifiedBy>Gage, Suzanne</cp:lastModifiedBy>
  <cp:revision>3</cp:revision>
  <cp:lastPrinted>2019-06-04T08:50:00Z</cp:lastPrinted>
  <dcterms:created xsi:type="dcterms:W3CDTF">2020-09-03T14:46:00Z</dcterms:created>
  <dcterms:modified xsi:type="dcterms:W3CDTF">2020-09-03T14:47:00Z</dcterms:modified>
</cp:coreProperties>
</file>